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42534" w14:textId="77777777" w:rsidR="00F3054D" w:rsidRPr="006E4B9F" w:rsidRDefault="00F3054D" w:rsidP="00F3054D">
      <w:pPr>
        <w:jc w:val="center"/>
        <w:rPr>
          <w:rFonts w:asciiTheme="majorBidi" w:hAnsiTheme="majorBidi" w:cstheme="majorBidi"/>
          <w:sz w:val="32"/>
          <w:szCs w:val="32"/>
          <w:lang w:val="en-GB"/>
        </w:rPr>
      </w:pPr>
      <w:r w:rsidRPr="006E4B9F">
        <w:rPr>
          <w:rFonts w:asciiTheme="majorBidi" w:hAnsiTheme="majorBidi" w:cstheme="majorBidi"/>
          <w:sz w:val="32"/>
          <w:szCs w:val="32"/>
          <w:lang w:val="en-GB"/>
        </w:rPr>
        <w:t>Supplementary</w:t>
      </w:r>
    </w:p>
    <w:p w14:paraId="2EA06B64" w14:textId="6C6C0B59" w:rsidR="00545E9C" w:rsidRPr="00FD1BFC" w:rsidRDefault="00545E9C" w:rsidP="00545E9C">
      <w:pPr>
        <w:pStyle w:val="NoSpacing"/>
        <w:bidi w:val="0"/>
        <w:spacing w:line="360" w:lineRule="auto"/>
        <w:rPr>
          <w:rFonts w:asciiTheme="majorBidi" w:hAnsiTheme="majorBidi" w:cstheme="majorBidi"/>
          <w:b/>
          <w:bCs/>
          <w:sz w:val="24"/>
          <w:szCs w:val="24"/>
        </w:rPr>
      </w:pPr>
      <w:r w:rsidRPr="00FD1BFC">
        <w:rPr>
          <w:rFonts w:asciiTheme="majorBidi" w:hAnsiTheme="majorBidi" w:cstheme="majorBidi"/>
          <w:b/>
          <w:bCs/>
          <w:sz w:val="24"/>
          <w:szCs w:val="24"/>
        </w:rPr>
        <w:t>Synthesis, Characterization, DNA</w:t>
      </w:r>
      <w:r>
        <w:rPr>
          <w:rFonts w:asciiTheme="majorBidi" w:hAnsiTheme="majorBidi" w:cstheme="majorBidi"/>
          <w:b/>
          <w:bCs/>
          <w:sz w:val="24"/>
          <w:szCs w:val="24"/>
        </w:rPr>
        <w:t>-</w:t>
      </w:r>
      <w:r w:rsidRPr="00FD1BFC">
        <w:rPr>
          <w:rFonts w:asciiTheme="majorBidi" w:hAnsiTheme="majorBidi" w:cstheme="majorBidi"/>
          <w:b/>
          <w:bCs/>
          <w:sz w:val="24"/>
          <w:szCs w:val="24"/>
        </w:rPr>
        <w:t>Interaction, and Anticancer Activity of Cu</w:t>
      </w:r>
      <w:r w:rsidRPr="00FD1BFC">
        <w:rPr>
          <w:rFonts w:asciiTheme="majorBidi" w:hAnsiTheme="majorBidi" w:cstheme="majorBidi"/>
          <w:b/>
          <w:bCs/>
          <w:sz w:val="24"/>
          <w:szCs w:val="24"/>
          <w:vertAlign w:val="superscript"/>
        </w:rPr>
        <w:t>+2</w:t>
      </w:r>
      <w:r w:rsidRPr="00FD1BFC">
        <w:rPr>
          <w:rFonts w:asciiTheme="majorBidi" w:hAnsiTheme="majorBidi" w:cstheme="majorBidi"/>
          <w:b/>
          <w:bCs/>
          <w:sz w:val="24"/>
          <w:szCs w:val="24"/>
        </w:rPr>
        <w:t xml:space="preserve"> Coordinated with </w:t>
      </w:r>
      <w:proofErr w:type="spellStart"/>
      <w:r w:rsidRPr="00FD1BFC">
        <w:rPr>
          <w:rFonts w:asciiTheme="majorBidi" w:hAnsiTheme="majorBidi" w:cstheme="majorBidi"/>
          <w:b/>
          <w:bCs/>
          <w:sz w:val="24"/>
          <w:szCs w:val="24"/>
        </w:rPr>
        <w:t>Dipicolinic</w:t>
      </w:r>
      <w:proofErr w:type="spellEnd"/>
      <w:r w:rsidRPr="00FD1BFC">
        <w:rPr>
          <w:rFonts w:asciiTheme="majorBidi" w:hAnsiTheme="majorBidi" w:cstheme="majorBidi"/>
          <w:b/>
          <w:bCs/>
          <w:sz w:val="24"/>
          <w:szCs w:val="24"/>
        </w:rPr>
        <w:t xml:space="preserve"> Acid. Experimental and Computational Studies</w:t>
      </w:r>
    </w:p>
    <w:p w14:paraId="1178D8F5" w14:textId="77777777" w:rsidR="00545E9C" w:rsidRDefault="00545E9C" w:rsidP="00284683">
      <w:pPr>
        <w:pStyle w:val="NoSpacing"/>
        <w:bidi w:val="0"/>
        <w:spacing w:line="360" w:lineRule="auto"/>
        <w:rPr>
          <w:rFonts w:asciiTheme="majorBidi" w:hAnsiTheme="majorBidi" w:cstheme="majorBidi"/>
          <w:sz w:val="24"/>
          <w:szCs w:val="24"/>
        </w:rPr>
      </w:pPr>
    </w:p>
    <w:p w14:paraId="0882EA21" w14:textId="4A614AA1" w:rsidR="00284683" w:rsidRDefault="00284683" w:rsidP="00545E9C">
      <w:pPr>
        <w:pStyle w:val="NoSpacing"/>
        <w:bidi w:val="0"/>
        <w:spacing w:line="360" w:lineRule="auto"/>
        <w:rPr>
          <w:rFonts w:asciiTheme="majorBidi" w:hAnsiTheme="majorBidi" w:cstheme="majorBidi"/>
          <w:sz w:val="24"/>
          <w:szCs w:val="24"/>
        </w:rPr>
      </w:pPr>
      <w:proofErr w:type="spellStart"/>
      <w:r>
        <w:rPr>
          <w:rFonts w:asciiTheme="majorBidi" w:hAnsiTheme="majorBidi" w:cstheme="majorBidi"/>
          <w:sz w:val="24"/>
          <w:szCs w:val="24"/>
        </w:rPr>
        <w:t>Amen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eidari</w:t>
      </w:r>
      <w:proofErr w:type="spellEnd"/>
      <w:r>
        <w:rPr>
          <w:rFonts w:asciiTheme="majorBidi" w:hAnsiTheme="majorBidi" w:cstheme="majorBidi"/>
          <w:sz w:val="24"/>
          <w:szCs w:val="24"/>
        </w:rPr>
        <w:t>*</w:t>
      </w:r>
      <w:r>
        <w:rPr>
          <w:rFonts w:asciiTheme="majorBidi" w:hAnsiTheme="majorBidi" w:cstheme="majorBidi"/>
          <w:sz w:val="24"/>
          <w:szCs w:val="24"/>
          <w:vertAlign w:val="superscript"/>
        </w:rPr>
        <w:t>a</w:t>
      </w:r>
      <w:r>
        <w:rPr>
          <w:rFonts w:asciiTheme="majorBidi" w:hAnsiTheme="majorBidi" w:cstheme="majorBidi"/>
          <w:sz w:val="24"/>
          <w:szCs w:val="24"/>
        </w:rPr>
        <w:t>,</w:t>
      </w:r>
      <w:r w:rsidRPr="002333EC">
        <w:t xml:space="preserve"> </w:t>
      </w:r>
      <w:hyperlink r:id="rId5" w:history="1">
        <w:r w:rsidRPr="00E87776">
          <w:rPr>
            <w:rStyle w:val="Hyperlink"/>
            <w:rFonts w:asciiTheme="majorBidi" w:hAnsiTheme="majorBidi"/>
            <w:shd w:val="clear" w:color="auto" w:fill="FFFFFF"/>
          </w:rPr>
          <w:t xml:space="preserve">Effat </w:t>
        </w:r>
        <w:proofErr w:type="spellStart"/>
        <w:r w:rsidRPr="00E87776">
          <w:rPr>
            <w:rStyle w:val="Hyperlink"/>
            <w:rFonts w:asciiTheme="majorBidi" w:hAnsiTheme="majorBidi"/>
            <w:shd w:val="clear" w:color="auto" w:fill="FFFFFF"/>
          </w:rPr>
          <w:t>Dehghanian</w:t>
        </w:r>
      </w:hyperlink>
      <w:r w:rsidRPr="00E87776">
        <w:rPr>
          <w:rFonts w:asciiTheme="majorBidi" w:hAnsiTheme="majorBidi" w:cstheme="majorBidi"/>
          <w:sz w:val="24"/>
          <w:szCs w:val="24"/>
          <w:vertAlign w:val="superscript"/>
        </w:rPr>
        <w:t>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omay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hraki</w:t>
      </w:r>
      <w:r>
        <w:rPr>
          <w:rFonts w:asciiTheme="majorBidi" w:hAnsiTheme="majorBidi" w:cstheme="majorBidi"/>
          <w:sz w:val="24"/>
          <w:szCs w:val="24"/>
          <w:vertAlign w:val="superscript"/>
        </w:rPr>
        <w:t>a</w:t>
      </w:r>
      <w:proofErr w:type="spellEnd"/>
      <w:r>
        <w:rPr>
          <w:rFonts w:asciiTheme="majorBidi" w:hAnsiTheme="majorBidi" w:cstheme="majorBidi"/>
          <w:sz w:val="24"/>
          <w:szCs w:val="24"/>
        </w:rPr>
        <w:t>,</w:t>
      </w:r>
      <w:r w:rsidRPr="00E87776">
        <w:rPr>
          <w:rFonts w:asciiTheme="majorBidi" w:hAnsiTheme="majorBidi" w:cstheme="majorBidi"/>
          <w:sz w:val="24"/>
          <w:szCs w:val="24"/>
        </w:rPr>
        <w:t xml:space="preserve"> </w:t>
      </w:r>
      <w:proofErr w:type="spellStart"/>
      <w:r>
        <w:rPr>
          <w:rFonts w:asciiTheme="majorBidi" w:hAnsiTheme="majorBidi" w:cstheme="majorBidi"/>
          <w:sz w:val="24"/>
          <w:szCs w:val="24"/>
        </w:rPr>
        <w:t>Zohr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zmara</w:t>
      </w:r>
      <w:r>
        <w:rPr>
          <w:rFonts w:asciiTheme="majorBidi" w:hAnsiTheme="majorBidi" w:cstheme="majorBidi"/>
          <w:sz w:val="24"/>
          <w:szCs w:val="24"/>
          <w:vertAlign w:val="superscript"/>
        </w:rPr>
        <w:t>a</w:t>
      </w:r>
      <w:proofErr w:type="spellEnd"/>
      <w:r>
        <w:rPr>
          <w:rFonts w:asciiTheme="majorBidi" w:hAnsiTheme="majorBidi" w:cstheme="majorBidi"/>
          <w:sz w:val="24"/>
          <w:szCs w:val="24"/>
        </w:rPr>
        <w:t xml:space="preserve">, Mostafa </w:t>
      </w:r>
      <w:proofErr w:type="spellStart"/>
      <w:r>
        <w:rPr>
          <w:rFonts w:asciiTheme="majorBidi" w:hAnsiTheme="majorBidi" w:cstheme="majorBidi"/>
          <w:sz w:val="24"/>
          <w:szCs w:val="24"/>
        </w:rPr>
        <w:t>Hei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jd</w:t>
      </w:r>
      <w:r>
        <w:rPr>
          <w:rFonts w:asciiTheme="majorBidi" w:hAnsiTheme="majorBidi" w:cstheme="majorBidi"/>
          <w:sz w:val="24"/>
          <w:szCs w:val="24"/>
          <w:vertAlign w:val="superscript"/>
        </w:rPr>
        <w:t>c</w:t>
      </w:r>
      <w:proofErr w:type="spellEnd"/>
      <w:r>
        <w:rPr>
          <w:rFonts w:asciiTheme="majorBidi" w:hAnsiTheme="majorBidi" w:cstheme="majorBidi"/>
          <w:sz w:val="24"/>
          <w:szCs w:val="24"/>
        </w:rPr>
        <w:t xml:space="preserve">, Hamid </w:t>
      </w:r>
      <w:proofErr w:type="spellStart"/>
      <w:r>
        <w:rPr>
          <w:rFonts w:asciiTheme="majorBidi" w:hAnsiTheme="majorBidi" w:cstheme="majorBidi"/>
          <w:sz w:val="24"/>
          <w:szCs w:val="24"/>
        </w:rPr>
        <w:t>Ahmar</w:t>
      </w:r>
      <w:r w:rsidRPr="002C7124">
        <w:rPr>
          <w:rFonts w:asciiTheme="majorBidi" w:hAnsiTheme="majorBidi" w:cstheme="majorBidi"/>
          <w:sz w:val="24"/>
          <w:szCs w:val="24"/>
          <w:vertAlign w:val="superscript"/>
        </w:rPr>
        <w:t>a</w:t>
      </w:r>
      <w:proofErr w:type="spellEnd"/>
      <w:r>
        <w:rPr>
          <w:rFonts w:ascii="Times New Roman" w:hAnsi="Times New Roman" w:cs="Times New Roman"/>
          <w:sz w:val="24"/>
          <w:szCs w:val="24"/>
        </w:rPr>
        <w:t xml:space="preserve">, </w:t>
      </w:r>
      <w:proofErr w:type="spellStart"/>
      <w:r w:rsidRPr="00D73AD9">
        <w:rPr>
          <w:rFonts w:ascii="Times New Roman" w:hAnsi="Times New Roman" w:cs="Times New Roman"/>
          <w:sz w:val="24"/>
          <w:szCs w:val="24"/>
        </w:rPr>
        <w:t>Mansoureh</w:t>
      </w:r>
      <w:proofErr w:type="spellEnd"/>
      <w:r w:rsidRPr="00D73AD9">
        <w:rPr>
          <w:rFonts w:ascii="Times New Roman" w:hAnsi="Times New Roman" w:cs="Times New Roman"/>
          <w:sz w:val="24"/>
          <w:szCs w:val="24"/>
        </w:rPr>
        <w:t xml:space="preserve"> </w:t>
      </w:r>
      <w:proofErr w:type="spellStart"/>
      <w:r w:rsidRPr="00D73AD9">
        <w:rPr>
          <w:rFonts w:ascii="Times New Roman" w:hAnsi="Times New Roman" w:cs="Times New Roman"/>
          <w:sz w:val="24"/>
          <w:szCs w:val="24"/>
        </w:rPr>
        <w:t>Rakhshanipour</w:t>
      </w:r>
      <w:r w:rsidRPr="00ED0DCB">
        <w:rPr>
          <w:rFonts w:asciiTheme="majorBidi" w:hAnsiTheme="majorBidi" w:cstheme="majorBidi"/>
          <w:sz w:val="24"/>
          <w:szCs w:val="24"/>
          <w:vertAlign w:val="superscript"/>
        </w:rPr>
        <w: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rikan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oswami</w:t>
      </w:r>
      <w:r w:rsidRPr="00D52BFA">
        <w:rPr>
          <w:rFonts w:asciiTheme="majorBidi" w:hAnsiTheme="majorBidi" w:cstheme="majorBidi"/>
          <w:sz w:val="24"/>
          <w:szCs w:val="24"/>
          <w:vertAlign w:val="superscript"/>
        </w:rPr>
        <w:t>d</w:t>
      </w:r>
      <w:proofErr w:type="spellEnd"/>
    </w:p>
    <w:p w14:paraId="215CA957" w14:textId="77777777" w:rsidR="00284683" w:rsidRDefault="00284683" w:rsidP="00284683">
      <w:pPr>
        <w:autoSpaceDE w:val="0"/>
        <w:autoSpaceDN w:val="0"/>
        <w:adjustRightInd w:val="0"/>
        <w:spacing w:after="0" w:line="360" w:lineRule="auto"/>
        <w:jc w:val="right"/>
        <w:rPr>
          <w:rFonts w:asciiTheme="majorBidi" w:hAnsiTheme="majorBidi" w:cstheme="majorBidi"/>
          <w:i/>
          <w:iCs/>
          <w:sz w:val="24"/>
          <w:szCs w:val="24"/>
        </w:rPr>
      </w:pPr>
      <w:proofErr w:type="spellStart"/>
      <w:r>
        <w:rPr>
          <w:rFonts w:asciiTheme="majorBidi" w:hAnsiTheme="majorBidi" w:cstheme="majorBidi"/>
          <w:i/>
          <w:iCs/>
          <w:sz w:val="24"/>
          <w:szCs w:val="24"/>
          <w:vertAlign w:val="superscript"/>
        </w:rPr>
        <w:t>a</w:t>
      </w:r>
      <w:r>
        <w:rPr>
          <w:rFonts w:asciiTheme="majorBidi" w:hAnsiTheme="majorBidi" w:cstheme="majorBidi"/>
          <w:i/>
          <w:iCs/>
          <w:sz w:val="24"/>
          <w:szCs w:val="24"/>
        </w:rPr>
        <w:t>Department</w:t>
      </w:r>
      <w:proofErr w:type="spellEnd"/>
      <w:r>
        <w:rPr>
          <w:rFonts w:asciiTheme="majorBidi" w:hAnsiTheme="majorBidi" w:cstheme="majorBidi"/>
          <w:i/>
          <w:iCs/>
          <w:sz w:val="24"/>
          <w:szCs w:val="24"/>
        </w:rPr>
        <w:t xml:space="preserve"> of Chemistry, Faculty of Science, University of </w:t>
      </w:r>
      <w:proofErr w:type="spellStart"/>
      <w:r>
        <w:rPr>
          <w:rFonts w:asciiTheme="majorBidi" w:hAnsiTheme="majorBidi" w:cstheme="majorBidi"/>
          <w:i/>
          <w:iCs/>
          <w:sz w:val="24"/>
          <w:szCs w:val="24"/>
        </w:rPr>
        <w:t>Zabol</w:t>
      </w:r>
      <w:proofErr w:type="spellEnd"/>
      <w:r>
        <w:rPr>
          <w:rFonts w:asciiTheme="majorBidi" w:hAnsiTheme="majorBidi" w:cstheme="majorBidi"/>
          <w:i/>
          <w:iCs/>
          <w:sz w:val="24"/>
          <w:szCs w:val="24"/>
        </w:rPr>
        <w:t xml:space="preserve">, P.O. Box 98615-538, </w:t>
      </w:r>
      <w:proofErr w:type="spellStart"/>
      <w:r>
        <w:rPr>
          <w:rFonts w:asciiTheme="majorBidi" w:hAnsiTheme="majorBidi" w:cstheme="majorBidi"/>
          <w:i/>
          <w:iCs/>
          <w:sz w:val="24"/>
          <w:szCs w:val="24"/>
        </w:rPr>
        <w:t>Zabol</w:t>
      </w:r>
      <w:proofErr w:type="spellEnd"/>
      <w:r>
        <w:rPr>
          <w:rFonts w:asciiTheme="majorBidi" w:hAnsiTheme="majorBidi" w:cstheme="majorBidi"/>
          <w:i/>
          <w:iCs/>
          <w:sz w:val="24"/>
          <w:szCs w:val="24"/>
        </w:rPr>
        <w:t>, Iran</w:t>
      </w:r>
    </w:p>
    <w:p w14:paraId="7AD92EAA" w14:textId="77777777" w:rsidR="00284683" w:rsidRPr="00E87776" w:rsidRDefault="00284683" w:rsidP="00284683">
      <w:pPr>
        <w:spacing w:line="360" w:lineRule="auto"/>
        <w:jc w:val="right"/>
        <w:rPr>
          <w:rFonts w:asciiTheme="majorBidi" w:hAnsiTheme="majorBidi" w:cstheme="majorBidi"/>
          <w:b/>
          <w:bCs/>
          <w:i/>
          <w:iCs/>
          <w:sz w:val="24"/>
          <w:szCs w:val="24"/>
        </w:rPr>
      </w:pPr>
      <w:proofErr w:type="spellStart"/>
      <w:r w:rsidRPr="00E87776">
        <w:rPr>
          <w:rFonts w:asciiTheme="majorBidi" w:hAnsiTheme="majorBidi" w:cstheme="majorBidi"/>
          <w:color w:val="000000"/>
          <w:sz w:val="24"/>
          <w:szCs w:val="24"/>
          <w:shd w:val="clear" w:color="auto" w:fill="FFFFFF"/>
          <w:vertAlign w:val="superscript"/>
        </w:rPr>
        <w:t>b</w:t>
      </w:r>
      <w:r w:rsidRPr="00E87776">
        <w:rPr>
          <w:rFonts w:asciiTheme="majorBidi" w:hAnsiTheme="majorBidi" w:cstheme="majorBidi"/>
          <w:i/>
          <w:iCs/>
          <w:color w:val="000000"/>
          <w:sz w:val="24"/>
          <w:szCs w:val="24"/>
          <w:shd w:val="clear" w:color="auto" w:fill="FFFFFF"/>
        </w:rPr>
        <w:t>Department</w:t>
      </w:r>
      <w:proofErr w:type="spellEnd"/>
      <w:r w:rsidRPr="00E87776">
        <w:rPr>
          <w:rFonts w:asciiTheme="majorBidi" w:hAnsiTheme="majorBidi" w:cstheme="majorBidi"/>
          <w:i/>
          <w:iCs/>
          <w:color w:val="000000"/>
          <w:sz w:val="24"/>
          <w:szCs w:val="24"/>
          <w:shd w:val="clear" w:color="auto" w:fill="FFFFFF"/>
        </w:rPr>
        <w:t xml:space="preserve"> of Chemistry, University of </w:t>
      </w:r>
      <w:proofErr w:type="spellStart"/>
      <w:r w:rsidRPr="00E87776">
        <w:rPr>
          <w:rFonts w:asciiTheme="majorBidi" w:hAnsiTheme="majorBidi" w:cstheme="majorBidi"/>
          <w:i/>
          <w:iCs/>
          <w:color w:val="000000"/>
          <w:sz w:val="24"/>
          <w:szCs w:val="24"/>
          <w:shd w:val="clear" w:color="auto" w:fill="FFFFFF"/>
        </w:rPr>
        <w:t>Sistan</w:t>
      </w:r>
      <w:proofErr w:type="spellEnd"/>
      <w:r w:rsidRPr="00E87776">
        <w:rPr>
          <w:rFonts w:asciiTheme="majorBidi" w:hAnsiTheme="majorBidi" w:cstheme="majorBidi"/>
          <w:i/>
          <w:iCs/>
          <w:color w:val="000000"/>
          <w:sz w:val="24"/>
          <w:szCs w:val="24"/>
          <w:shd w:val="clear" w:color="auto" w:fill="FFFFFF"/>
        </w:rPr>
        <w:t xml:space="preserve"> and </w:t>
      </w:r>
      <w:proofErr w:type="spellStart"/>
      <w:r w:rsidRPr="00E87776">
        <w:rPr>
          <w:rFonts w:asciiTheme="majorBidi" w:hAnsiTheme="majorBidi" w:cstheme="majorBidi"/>
          <w:i/>
          <w:iCs/>
          <w:color w:val="000000"/>
          <w:sz w:val="24"/>
          <w:szCs w:val="24"/>
          <w:shd w:val="clear" w:color="auto" w:fill="FFFFFF"/>
        </w:rPr>
        <w:t>Baluchestan</w:t>
      </w:r>
      <w:proofErr w:type="spellEnd"/>
      <w:r w:rsidRPr="00E87776">
        <w:rPr>
          <w:rFonts w:asciiTheme="majorBidi" w:hAnsiTheme="majorBidi" w:cstheme="majorBidi"/>
          <w:i/>
          <w:iCs/>
          <w:color w:val="000000"/>
          <w:sz w:val="24"/>
          <w:szCs w:val="24"/>
          <w:shd w:val="clear" w:color="auto" w:fill="FFFFFF"/>
        </w:rPr>
        <w:t>, Zahedan, Iran</w:t>
      </w:r>
    </w:p>
    <w:p w14:paraId="78E03B92" w14:textId="77777777" w:rsidR="00284683" w:rsidRDefault="00284683" w:rsidP="00284683">
      <w:pPr>
        <w:spacing w:line="360" w:lineRule="auto"/>
        <w:jc w:val="right"/>
        <w:rPr>
          <w:rFonts w:asciiTheme="majorBidi" w:hAnsiTheme="majorBidi" w:cstheme="majorBidi"/>
          <w:i/>
          <w:iCs/>
          <w:sz w:val="24"/>
          <w:szCs w:val="24"/>
        </w:rPr>
      </w:pPr>
      <w:proofErr w:type="spellStart"/>
      <w:r>
        <w:rPr>
          <w:rFonts w:asciiTheme="majorBidi" w:hAnsiTheme="majorBidi" w:cstheme="majorBidi"/>
          <w:sz w:val="24"/>
          <w:szCs w:val="24"/>
          <w:vertAlign w:val="superscript"/>
        </w:rPr>
        <w:t>c</w:t>
      </w:r>
      <w:r>
        <w:rPr>
          <w:rFonts w:asciiTheme="majorBidi" w:hAnsiTheme="majorBidi" w:cstheme="majorBidi"/>
          <w:i/>
          <w:iCs/>
          <w:sz w:val="24"/>
          <w:szCs w:val="24"/>
        </w:rPr>
        <w:t>Faculty</w:t>
      </w:r>
      <w:proofErr w:type="spellEnd"/>
      <w:r>
        <w:rPr>
          <w:rFonts w:asciiTheme="majorBidi" w:hAnsiTheme="majorBidi" w:cstheme="majorBidi"/>
          <w:i/>
          <w:iCs/>
          <w:sz w:val="24"/>
          <w:szCs w:val="24"/>
        </w:rPr>
        <w:t xml:space="preserve"> of Pharmacy, </w:t>
      </w:r>
      <w:proofErr w:type="spellStart"/>
      <w:r>
        <w:rPr>
          <w:rFonts w:asciiTheme="majorBidi" w:hAnsiTheme="majorBidi" w:cstheme="majorBidi"/>
          <w:i/>
          <w:iCs/>
          <w:sz w:val="24"/>
          <w:szCs w:val="24"/>
        </w:rPr>
        <w:t>Zabol</w:t>
      </w:r>
      <w:proofErr w:type="spellEnd"/>
      <w:r>
        <w:rPr>
          <w:rFonts w:asciiTheme="majorBidi" w:hAnsiTheme="majorBidi" w:cstheme="majorBidi"/>
          <w:i/>
          <w:iCs/>
          <w:sz w:val="24"/>
          <w:szCs w:val="24"/>
        </w:rPr>
        <w:t xml:space="preserve"> University of Medical Sciences, </w:t>
      </w:r>
      <w:proofErr w:type="spellStart"/>
      <w:r>
        <w:rPr>
          <w:rFonts w:asciiTheme="majorBidi" w:hAnsiTheme="majorBidi" w:cstheme="majorBidi"/>
          <w:i/>
          <w:iCs/>
          <w:sz w:val="24"/>
          <w:szCs w:val="24"/>
        </w:rPr>
        <w:t>Zabol</w:t>
      </w:r>
      <w:proofErr w:type="spellEnd"/>
      <w:r>
        <w:rPr>
          <w:rFonts w:asciiTheme="majorBidi" w:hAnsiTheme="majorBidi" w:cstheme="majorBidi"/>
          <w:i/>
          <w:iCs/>
          <w:sz w:val="24"/>
          <w:szCs w:val="24"/>
        </w:rPr>
        <w:t>, Iran</w:t>
      </w:r>
    </w:p>
    <w:p w14:paraId="4D5A4E25" w14:textId="77777777" w:rsidR="00284683" w:rsidRDefault="00284683" w:rsidP="00284683">
      <w:pPr>
        <w:spacing w:line="360" w:lineRule="auto"/>
        <w:jc w:val="right"/>
        <w:rPr>
          <w:rFonts w:asciiTheme="majorBidi" w:hAnsiTheme="majorBidi" w:cstheme="majorBidi"/>
          <w:i/>
          <w:iCs/>
          <w:sz w:val="24"/>
          <w:szCs w:val="24"/>
        </w:rPr>
      </w:pPr>
      <w:proofErr w:type="spellStart"/>
      <w:r w:rsidRPr="00A770D4">
        <w:rPr>
          <w:rFonts w:asciiTheme="majorBidi" w:hAnsiTheme="majorBidi" w:cstheme="majorBidi"/>
          <w:sz w:val="24"/>
          <w:szCs w:val="24"/>
          <w:vertAlign w:val="superscript"/>
        </w:rPr>
        <w:t>d</w:t>
      </w:r>
      <w:r w:rsidRPr="00D52BFA">
        <w:rPr>
          <w:rFonts w:asciiTheme="majorBidi" w:hAnsiTheme="majorBidi" w:cstheme="majorBidi"/>
          <w:i/>
          <w:iCs/>
          <w:color w:val="333333"/>
          <w:sz w:val="24"/>
          <w:szCs w:val="24"/>
          <w:shd w:val="clear" w:color="auto" w:fill="FFFFFF"/>
        </w:rPr>
        <w:t>Institute</w:t>
      </w:r>
      <w:proofErr w:type="spellEnd"/>
      <w:r w:rsidRPr="00D52BFA">
        <w:rPr>
          <w:rFonts w:asciiTheme="majorBidi" w:hAnsiTheme="majorBidi" w:cstheme="majorBidi"/>
          <w:i/>
          <w:iCs/>
          <w:color w:val="333333"/>
          <w:sz w:val="24"/>
          <w:szCs w:val="24"/>
          <w:shd w:val="clear" w:color="auto" w:fill="FFFFFF"/>
        </w:rPr>
        <w:t xml:space="preserve"> of Physics ASCR, Prague, Czech Republic</w:t>
      </w:r>
    </w:p>
    <w:p w14:paraId="6AEE5771" w14:textId="69E93D52" w:rsidR="00284683" w:rsidRDefault="00284683" w:rsidP="00284683">
      <w:pPr>
        <w:pStyle w:val="Heading1"/>
        <w:numPr>
          <w:ilvl w:val="0"/>
          <w:numId w:val="0"/>
        </w:numPr>
        <w:bidi w:val="0"/>
        <w:rPr>
          <w:rStyle w:val="Hyperlink"/>
          <w:rFonts w:asciiTheme="majorBidi" w:hAnsiTheme="majorBidi"/>
          <w:b w:val="0"/>
          <w:bCs w:val="0"/>
        </w:rPr>
      </w:pPr>
      <w:r w:rsidRPr="00284683">
        <w:rPr>
          <w:rFonts w:asciiTheme="majorBidi" w:hAnsiTheme="majorBidi"/>
          <w:b w:val="0"/>
          <w:bCs w:val="0"/>
        </w:rPr>
        <w:t xml:space="preserve">* Corresponding author, </w:t>
      </w:r>
      <w:proofErr w:type="spellStart"/>
      <w:r w:rsidRPr="00284683">
        <w:rPr>
          <w:rFonts w:asciiTheme="majorBidi" w:hAnsiTheme="majorBidi"/>
          <w:b w:val="0"/>
          <w:bCs w:val="0"/>
        </w:rPr>
        <w:t>Ameneh</w:t>
      </w:r>
      <w:proofErr w:type="spellEnd"/>
      <w:r w:rsidRPr="00284683">
        <w:rPr>
          <w:rFonts w:asciiTheme="majorBidi" w:hAnsiTheme="majorBidi"/>
          <w:b w:val="0"/>
          <w:bCs w:val="0"/>
        </w:rPr>
        <w:t xml:space="preserve"> </w:t>
      </w:r>
      <w:proofErr w:type="spellStart"/>
      <w:r w:rsidRPr="00284683">
        <w:rPr>
          <w:rFonts w:asciiTheme="majorBidi" w:hAnsiTheme="majorBidi"/>
          <w:b w:val="0"/>
          <w:bCs w:val="0"/>
        </w:rPr>
        <w:t>Heidari</w:t>
      </w:r>
      <w:proofErr w:type="spellEnd"/>
      <w:r w:rsidRPr="00284683">
        <w:rPr>
          <w:rFonts w:asciiTheme="majorBidi" w:hAnsiTheme="majorBidi"/>
          <w:b w:val="0"/>
          <w:bCs w:val="0"/>
        </w:rPr>
        <w:t>, E-mail addresses:</w:t>
      </w:r>
      <w:r>
        <w:rPr>
          <w:rFonts w:asciiTheme="majorBidi" w:hAnsiTheme="majorBidi"/>
        </w:rPr>
        <w:t xml:space="preserve"> </w:t>
      </w:r>
      <w:hyperlink r:id="rId6" w:history="1">
        <w:r w:rsidR="00AA3141" w:rsidRPr="00AA3141">
          <w:rPr>
            <w:rStyle w:val="Hyperlink"/>
            <w:rFonts w:asciiTheme="majorBidi" w:hAnsiTheme="majorBidi"/>
            <w:b w:val="0"/>
            <w:bCs w:val="0"/>
          </w:rPr>
          <w:t>Amheidari@uoz.ac.ir</w:t>
        </w:r>
      </w:hyperlink>
      <w:r w:rsidR="00AA3141" w:rsidRPr="00AA3141">
        <w:rPr>
          <w:rFonts w:asciiTheme="majorBidi" w:hAnsiTheme="majorBidi"/>
          <w:b w:val="0"/>
          <w:bCs w:val="0"/>
        </w:rPr>
        <w:t xml:space="preserve">, </w:t>
      </w:r>
      <w:hyperlink r:id="rId7" w:history="1">
        <w:r w:rsidRPr="00284683">
          <w:rPr>
            <w:rStyle w:val="Hyperlink"/>
            <w:rFonts w:asciiTheme="majorBidi" w:hAnsiTheme="majorBidi"/>
            <w:b w:val="0"/>
            <w:bCs w:val="0"/>
          </w:rPr>
          <w:t>Heidaria544@gmail.com</w:t>
        </w:r>
      </w:hyperlink>
    </w:p>
    <w:p w14:paraId="5F7BC045" w14:textId="77777777" w:rsidR="00F17DDB" w:rsidRDefault="00F17DDB" w:rsidP="00F17DDB">
      <w:pPr>
        <w:bidi w:val="0"/>
      </w:pPr>
    </w:p>
    <w:p w14:paraId="5BC7FBD5" w14:textId="77777777" w:rsidR="00F17DDB" w:rsidRPr="002E18DF" w:rsidRDefault="00F17DDB" w:rsidP="00F17DDB">
      <w:pPr>
        <w:bidi w:val="0"/>
        <w:spacing w:line="240" w:lineRule="auto"/>
        <w:jc w:val="both"/>
        <w:rPr>
          <w:rFonts w:asciiTheme="majorBidi" w:hAnsiTheme="majorBidi" w:cstheme="majorBidi"/>
          <w:b/>
          <w:bCs/>
          <w:sz w:val="24"/>
          <w:szCs w:val="24"/>
        </w:rPr>
      </w:pPr>
      <w:r w:rsidRPr="002E18DF">
        <w:rPr>
          <w:rFonts w:asciiTheme="majorBidi" w:hAnsiTheme="majorBidi" w:cstheme="majorBidi"/>
          <w:b/>
          <w:bCs/>
          <w:sz w:val="24"/>
          <w:szCs w:val="24"/>
        </w:rPr>
        <w:t>Abbreviation:</w:t>
      </w:r>
    </w:p>
    <w:p w14:paraId="2214F57E" w14:textId="77777777" w:rsidR="00F17DDB" w:rsidRPr="002E18DF" w:rsidRDefault="00F17DDB" w:rsidP="00F17DDB">
      <w:pPr>
        <w:bidi w:val="0"/>
        <w:spacing w:line="240" w:lineRule="auto"/>
        <w:jc w:val="both"/>
        <w:rPr>
          <w:rFonts w:asciiTheme="majorBidi" w:hAnsiTheme="majorBidi" w:cstheme="majorBidi"/>
          <w:sz w:val="24"/>
          <w:szCs w:val="24"/>
        </w:rPr>
      </w:pPr>
      <w:r w:rsidRPr="002E18DF">
        <w:rPr>
          <w:rFonts w:asciiTheme="majorBidi" w:hAnsiTheme="majorBidi" w:cstheme="majorBidi"/>
          <w:sz w:val="24"/>
          <w:szCs w:val="24"/>
        </w:rPr>
        <w:t xml:space="preserve">DPA: </w:t>
      </w:r>
      <w:proofErr w:type="spellStart"/>
      <w:r w:rsidRPr="002E18DF">
        <w:rPr>
          <w:rFonts w:asciiTheme="majorBidi" w:eastAsiaTheme="majorEastAsia" w:hAnsiTheme="majorBidi" w:cstheme="majorBidi"/>
          <w:bCs/>
          <w:sz w:val="24"/>
          <w:szCs w:val="24"/>
        </w:rPr>
        <w:t>dipicolinic</w:t>
      </w:r>
      <w:proofErr w:type="spellEnd"/>
      <w:r w:rsidRPr="002E18DF">
        <w:rPr>
          <w:rFonts w:asciiTheme="majorBidi" w:eastAsiaTheme="majorEastAsia" w:hAnsiTheme="majorBidi" w:cstheme="majorBidi"/>
          <w:bCs/>
          <w:sz w:val="24"/>
          <w:szCs w:val="24"/>
        </w:rPr>
        <w:t xml:space="preserve"> acid</w:t>
      </w:r>
    </w:p>
    <w:p w14:paraId="191AB7D2" w14:textId="77777777" w:rsidR="00F17DDB" w:rsidRPr="002E18DF" w:rsidRDefault="00F17DDB" w:rsidP="00F17DDB">
      <w:pPr>
        <w:bidi w:val="0"/>
        <w:spacing w:line="240" w:lineRule="auto"/>
        <w:jc w:val="both"/>
        <w:rPr>
          <w:rFonts w:asciiTheme="majorBidi" w:eastAsia="TimesNewRoman" w:hAnsiTheme="majorBidi" w:cstheme="majorBidi"/>
          <w:sz w:val="24"/>
          <w:szCs w:val="24"/>
        </w:rPr>
      </w:pPr>
      <w:proofErr w:type="spellStart"/>
      <w:r w:rsidRPr="002E18DF">
        <w:rPr>
          <w:rFonts w:asciiTheme="majorBidi" w:hAnsiTheme="majorBidi" w:cstheme="majorBidi"/>
          <w:sz w:val="24"/>
          <w:szCs w:val="24"/>
        </w:rPr>
        <w:t>dmpn</w:t>
      </w:r>
      <w:proofErr w:type="spellEnd"/>
      <w:r w:rsidRPr="002E18DF">
        <w:rPr>
          <w:rFonts w:asciiTheme="majorBidi" w:hAnsiTheme="majorBidi" w:cstheme="majorBidi"/>
          <w:sz w:val="24"/>
          <w:szCs w:val="24"/>
        </w:rPr>
        <w:t xml:space="preserve">: </w:t>
      </w:r>
      <w:r w:rsidRPr="002E18DF">
        <w:rPr>
          <w:rFonts w:asciiTheme="majorBidi" w:eastAsiaTheme="majorEastAsia" w:hAnsiTheme="majorBidi" w:cstheme="majorBidi"/>
          <w:bCs/>
          <w:sz w:val="24"/>
          <w:szCs w:val="24"/>
        </w:rPr>
        <w:t>2,2</w:t>
      </w:r>
      <w:r w:rsidRPr="002E18DF">
        <w:rPr>
          <w:rFonts w:asciiTheme="majorBidi" w:eastAsiaTheme="majorEastAsia" w:hAnsiTheme="majorBidi" w:cstheme="majorBidi"/>
          <w:bCs/>
          <w:sz w:val="24"/>
          <w:szCs w:val="24"/>
          <w:vertAlign w:val="superscript"/>
          <w:rtl/>
          <w:lang w:bidi="he-IL"/>
        </w:rPr>
        <w:t>׳</w:t>
      </w:r>
      <w:r w:rsidRPr="002E18DF">
        <w:rPr>
          <w:rFonts w:asciiTheme="majorBidi" w:eastAsiaTheme="majorEastAsia" w:hAnsiTheme="majorBidi" w:cstheme="majorBidi"/>
          <w:bCs/>
          <w:sz w:val="24"/>
          <w:szCs w:val="24"/>
        </w:rPr>
        <w:t>-</w:t>
      </w:r>
      <w:r w:rsidRPr="002E18DF">
        <w:rPr>
          <w:rFonts w:asciiTheme="majorBidi" w:eastAsiaTheme="majorEastAsia" w:hAnsiTheme="majorBidi" w:cstheme="majorBidi"/>
          <w:bCs/>
          <w:sz w:val="24"/>
          <w:szCs w:val="24"/>
          <w:lang w:bidi="he-IL"/>
        </w:rPr>
        <w:t>dimethyl</w:t>
      </w:r>
      <w:r w:rsidRPr="002E18DF">
        <w:rPr>
          <w:rFonts w:asciiTheme="majorBidi" w:hAnsiTheme="majorBidi" w:cstheme="majorBidi"/>
          <w:sz w:val="24"/>
          <w:szCs w:val="24"/>
        </w:rPr>
        <w:t>-1,3-diaminepropane</w:t>
      </w:r>
    </w:p>
    <w:p w14:paraId="310AACFC" w14:textId="77777777" w:rsidR="00F17DDB" w:rsidRPr="002E18DF" w:rsidRDefault="00F17DDB" w:rsidP="00F17DDB">
      <w:pPr>
        <w:bidi w:val="0"/>
        <w:spacing w:line="240" w:lineRule="auto"/>
        <w:jc w:val="both"/>
        <w:rPr>
          <w:rFonts w:asciiTheme="majorBidi" w:hAnsiTheme="majorBidi" w:cstheme="majorBidi"/>
          <w:sz w:val="24"/>
          <w:szCs w:val="24"/>
        </w:rPr>
      </w:pPr>
      <w:r w:rsidRPr="002E18DF">
        <w:rPr>
          <w:rFonts w:asciiTheme="majorBidi" w:hAnsiTheme="majorBidi" w:cstheme="majorBidi"/>
          <w:sz w:val="24"/>
          <w:szCs w:val="24"/>
        </w:rPr>
        <w:t>CT-DNA: Calf Thymus Deoxyribonucleic Acid</w:t>
      </w:r>
    </w:p>
    <w:p w14:paraId="019B1425" w14:textId="77777777" w:rsidR="00F17DDB" w:rsidRPr="002E18DF" w:rsidRDefault="00F17DDB" w:rsidP="00F17DDB">
      <w:pPr>
        <w:bidi w:val="0"/>
        <w:spacing w:line="240" w:lineRule="auto"/>
        <w:jc w:val="both"/>
        <w:rPr>
          <w:rFonts w:asciiTheme="majorBidi" w:hAnsiTheme="majorBidi" w:cstheme="majorBidi"/>
          <w:sz w:val="24"/>
          <w:szCs w:val="24"/>
        </w:rPr>
      </w:pPr>
      <w:r w:rsidRPr="002E18DF">
        <w:rPr>
          <w:rFonts w:asciiTheme="majorBidi" w:hAnsiTheme="majorBidi" w:cstheme="majorBidi"/>
          <w:sz w:val="24"/>
          <w:szCs w:val="24"/>
        </w:rPr>
        <w:t>EB: Ethidium Bromide</w:t>
      </w:r>
    </w:p>
    <w:p w14:paraId="356085B1" w14:textId="77777777" w:rsidR="00F17DDB" w:rsidRPr="002E18DF" w:rsidRDefault="00F17DDB" w:rsidP="00F17DDB">
      <w:pPr>
        <w:bidi w:val="0"/>
        <w:spacing w:line="240" w:lineRule="auto"/>
        <w:jc w:val="both"/>
        <w:rPr>
          <w:rFonts w:asciiTheme="majorBidi" w:hAnsiTheme="majorBidi" w:cstheme="majorBidi"/>
          <w:sz w:val="24"/>
          <w:szCs w:val="24"/>
        </w:rPr>
      </w:pPr>
      <w:r w:rsidRPr="002E18DF">
        <w:rPr>
          <w:rFonts w:asciiTheme="majorBidi" w:hAnsiTheme="majorBidi" w:cstheme="majorBidi"/>
          <w:sz w:val="24"/>
          <w:szCs w:val="24"/>
        </w:rPr>
        <w:t xml:space="preserve">TMS: Tetra methyl silane </w:t>
      </w:r>
    </w:p>
    <w:p w14:paraId="52F59E42" w14:textId="77777777" w:rsidR="00F17DDB" w:rsidRPr="002E18DF" w:rsidRDefault="00F17DDB" w:rsidP="00F17DDB">
      <w:pPr>
        <w:bidi w:val="0"/>
        <w:spacing w:line="240" w:lineRule="auto"/>
        <w:jc w:val="both"/>
        <w:rPr>
          <w:rFonts w:asciiTheme="majorBidi" w:hAnsiTheme="majorBidi" w:cstheme="majorBidi"/>
          <w:sz w:val="24"/>
          <w:szCs w:val="24"/>
        </w:rPr>
      </w:pPr>
      <w:r w:rsidRPr="002E18DF">
        <w:rPr>
          <w:rFonts w:asciiTheme="majorBidi" w:hAnsiTheme="majorBidi" w:cstheme="majorBidi"/>
          <w:sz w:val="24"/>
          <w:szCs w:val="24"/>
        </w:rPr>
        <w:t>UV-Vis: ultraviolet visible spectrophotometer</w:t>
      </w:r>
    </w:p>
    <w:p w14:paraId="33C52FD8" w14:textId="77777777" w:rsidR="00F17DDB" w:rsidRPr="002E18DF" w:rsidRDefault="00F17DDB" w:rsidP="00F17DDB">
      <w:pPr>
        <w:bidi w:val="0"/>
        <w:spacing w:line="240" w:lineRule="auto"/>
        <w:jc w:val="both"/>
        <w:rPr>
          <w:rFonts w:asciiTheme="majorBidi" w:hAnsiTheme="majorBidi" w:cstheme="majorBidi"/>
          <w:sz w:val="24"/>
          <w:szCs w:val="24"/>
        </w:rPr>
      </w:pPr>
      <w:r w:rsidRPr="002E18DF">
        <w:rPr>
          <w:rFonts w:asciiTheme="majorBidi" w:hAnsiTheme="majorBidi" w:cstheme="majorBidi"/>
          <w:sz w:val="24"/>
          <w:szCs w:val="24"/>
        </w:rPr>
        <w:t>TGA: thermal gravimetric analysis</w:t>
      </w:r>
    </w:p>
    <w:p w14:paraId="2EC935CE" w14:textId="77777777" w:rsidR="00F17DDB" w:rsidRDefault="00F17DDB" w:rsidP="00F17DDB">
      <w:pPr>
        <w:bidi w:val="0"/>
        <w:spacing w:line="240" w:lineRule="auto"/>
        <w:jc w:val="both"/>
        <w:rPr>
          <w:rFonts w:asciiTheme="majorBidi" w:hAnsiTheme="majorBidi" w:cstheme="majorBidi"/>
          <w:sz w:val="24"/>
          <w:szCs w:val="24"/>
        </w:rPr>
      </w:pPr>
      <w:r w:rsidRPr="002E18DF">
        <w:rPr>
          <w:rFonts w:asciiTheme="majorBidi" w:hAnsiTheme="majorBidi" w:cstheme="majorBidi"/>
          <w:sz w:val="24"/>
          <w:szCs w:val="24"/>
        </w:rPr>
        <w:t>DFT: density functional theory</w:t>
      </w:r>
    </w:p>
    <w:p w14:paraId="7821EC7C" w14:textId="77777777" w:rsidR="00F17DDB" w:rsidRDefault="00F17DDB" w:rsidP="00F17DDB">
      <w:pPr>
        <w:bidi w:val="0"/>
        <w:spacing w:line="240" w:lineRule="auto"/>
        <w:jc w:val="both"/>
        <w:rPr>
          <w:rFonts w:asciiTheme="majorBidi" w:hAnsiTheme="majorBidi" w:cstheme="majorBidi"/>
          <w:sz w:val="24"/>
          <w:szCs w:val="24"/>
        </w:rPr>
      </w:pPr>
      <w:r>
        <w:rPr>
          <w:rFonts w:asciiTheme="majorBidi" w:hAnsiTheme="majorBidi" w:cstheme="majorBidi"/>
          <w:sz w:val="24"/>
          <w:szCs w:val="24"/>
        </w:rPr>
        <w:t>K</w:t>
      </w:r>
      <w:r w:rsidRPr="0062518F">
        <w:rPr>
          <w:rFonts w:asciiTheme="majorBidi" w:hAnsiTheme="majorBidi" w:cstheme="majorBidi"/>
          <w:sz w:val="24"/>
          <w:szCs w:val="24"/>
          <w:vertAlign w:val="subscript"/>
        </w:rPr>
        <w:t>app</w:t>
      </w:r>
      <w:r>
        <w:rPr>
          <w:rFonts w:asciiTheme="majorBidi" w:hAnsiTheme="majorBidi" w:cstheme="majorBidi"/>
          <w:sz w:val="24"/>
          <w:szCs w:val="24"/>
        </w:rPr>
        <w:t>: apparent binding constant</w:t>
      </w:r>
    </w:p>
    <w:p w14:paraId="487A4A48" w14:textId="77777777" w:rsidR="00F17DDB" w:rsidRDefault="00F17DDB" w:rsidP="00F17DDB">
      <w:pPr>
        <w:bidi w:val="0"/>
        <w:spacing w:line="240" w:lineRule="auto"/>
        <w:jc w:val="both"/>
        <w:rPr>
          <w:rFonts w:asciiTheme="majorBidi" w:hAnsiTheme="majorBidi" w:cstheme="majorBidi"/>
          <w:sz w:val="24"/>
          <w:szCs w:val="24"/>
        </w:rPr>
      </w:pPr>
      <w:proofErr w:type="spellStart"/>
      <w:r>
        <w:rPr>
          <w:rFonts w:asciiTheme="majorBidi" w:hAnsiTheme="majorBidi" w:cstheme="majorBidi"/>
          <w:sz w:val="24"/>
          <w:szCs w:val="24"/>
        </w:rPr>
        <w:t>K</w:t>
      </w:r>
      <w:r w:rsidRPr="0062518F">
        <w:rPr>
          <w:rFonts w:asciiTheme="majorBidi" w:hAnsiTheme="majorBidi" w:cstheme="majorBidi"/>
          <w:sz w:val="24"/>
          <w:szCs w:val="24"/>
          <w:vertAlign w:val="subscript"/>
        </w:rPr>
        <w:t>b</w:t>
      </w:r>
      <w:proofErr w:type="spellEnd"/>
      <w:r>
        <w:rPr>
          <w:rFonts w:asciiTheme="majorBidi" w:hAnsiTheme="majorBidi" w:cstheme="majorBidi"/>
          <w:sz w:val="24"/>
          <w:szCs w:val="24"/>
        </w:rPr>
        <w:t>: binding constant</w:t>
      </w:r>
    </w:p>
    <w:p w14:paraId="1680821A" w14:textId="77777777" w:rsidR="00F17DDB" w:rsidRDefault="00F17DDB" w:rsidP="00F17DDB">
      <w:pPr>
        <w:bidi w:val="0"/>
        <w:spacing w:line="240" w:lineRule="auto"/>
        <w:jc w:val="both"/>
        <w:rPr>
          <w:rFonts w:asciiTheme="majorBidi" w:hAnsiTheme="majorBidi" w:cstheme="majorBidi"/>
          <w:sz w:val="24"/>
          <w:szCs w:val="24"/>
        </w:rPr>
      </w:pPr>
      <w:proofErr w:type="spellStart"/>
      <w:r>
        <w:rPr>
          <w:rFonts w:asciiTheme="majorBidi" w:hAnsiTheme="majorBidi" w:cstheme="majorBidi"/>
          <w:sz w:val="24"/>
          <w:szCs w:val="24"/>
        </w:rPr>
        <w:t>K</w:t>
      </w:r>
      <w:r w:rsidRPr="0062518F">
        <w:rPr>
          <w:rFonts w:asciiTheme="majorBidi" w:hAnsiTheme="majorBidi" w:cstheme="majorBidi"/>
          <w:sz w:val="24"/>
          <w:szCs w:val="24"/>
          <w:vertAlign w:val="subscript"/>
        </w:rPr>
        <w:t>sv</w:t>
      </w:r>
      <w:proofErr w:type="spellEnd"/>
      <w:r>
        <w:rPr>
          <w:rFonts w:asciiTheme="majorBidi" w:hAnsiTheme="majorBidi" w:cstheme="majorBidi"/>
          <w:sz w:val="24"/>
          <w:szCs w:val="24"/>
        </w:rPr>
        <w:t>: Stern-Volmer constant</w:t>
      </w:r>
    </w:p>
    <w:p w14:paraId="5B0BE008" w14:textId="77777777" w:rsidR="00F17DDB" w:rsidRDefault="00F17DDB" w:rsidP="00F17DDB">
      <w:pPr>
        <w:bidi w:val="0"/>
        <w:spacing w:line="240" w:lineRule="auto"/>
        <w:jc w:val="both"/>
        <w:rPr>
          <w:rFonts w:asciiTheme="majorBidi" w:hAnsiTheme="majorBidi" w:cstheme="majorBidi"/>
          <w:sz w:val="24"/>
          <w:szCs w:val="24"/>
        </w:rPr>
      </w:pPr>
      <w:proofErr w:type="spellStart"/>
      <w:r>
        <w:rPr>
          <w:rFonts w:asciiTheme="majorBidi" w:hAnsiTheme="majorBidi" w:cstheme="majorBidi"/>
          <w:sz w:val="24"/>
          <w:szCs w:val="24"/>
        </w:rPr>
        <w:t>k</w:t>
      </w:r>
      <w:r w:rsidRPr="0062518F">
        <w:rPr>
          <w:rFonts w:asciiTheme="majorBidi" w:hAnsiTheme="majorBidi" w:cstheme="majorBidi"/>
          <w:sz w:val="24"/>
          <w:szCs w:val="24"/>
          <w:vertAlign w:val="subscript"/>
        </w:rPr>
        <w:t>q</w:t>
      </w:r>
      <w:proofErr w:type="spellEnd"/>
      <w:r>
        <w:rPr>
          <w:rFonts w:asciiTheme="majorBidi" w:hAnsiTheme="majorBidi" w:cstheme="majorBidi"/>
          <w:sz w:val="24"/>
          <w:szCs w:val="24"/>
        </w:rPr>
        <w:t>: biomolecular quenching constant</w:t>
      </w:r>
    </w:p>
    <w:p w14:paraId="719E82C6" w14:textId="77777777" w:rsidR="00F17DDB" w:rsidRDefault="00F17DDB" w:rsidP="00F17DDB">
      <w:pPr>
        <w:bidi w:val="0"/>
        <w:spacing w:line="240" w:lineRule="auto"/>
        <w:ind w:left="90" w:hanging="90"/>
        <w:jc w:val="both"/>
        <w:rPr>
          <w:rFonts w:asciiTheme="majorBidi" w:hAnsiTheme="majorBidi" w:cstheme="majorBidi"/>
          <w:sz w:val="24"/>
          <w:szCs w:val="24"/>
        </w:rPr>
      </w:pPr>
      <w:r>
        <w:rPr>
          <w:rFonts w:asciiTheme="majorBidi" w:hAnsiTheme="majorBidi" w:cstheme="majorBidi"/>
          <w:sz w:val="24"/>
          <w:szCs w:val="24"/>
        </w:rPr>
        <w:t>n: number of binding sites</w:t>
      </w:r>
    </w:p>
    <w:p w14:paraId="690BC709" w14:textId="77777777" w:rsidR="00F17DDB" w:rsidRDefault="00F17DDB" w:rsidP="00F17DDB">
      <w:pPr>
        <w:bidi w:val="0"/>
        <w:spacing w:line="240" w:lineRule="auto"/>
        <w:jc w:val="both"/>
        <w:rPr>
          <w:rFonts w:asciiTheme="majorBidi" w:hAnsiTheme="majorBidi" w:cstheme="majorBidi"/>
          <w:sz w:val="24"/>
          <w:szCs w:val="24"/>
        </w:rPr>
      </w:pPr>
      <w:r>
        <w:rPr>
          <w:rFonts w:asciiTheme="majorBidi" w:hAnsiTheme="majorBidi" w:cstheme="majorBidi"/>
          <w:sz w:val="24"/>
          <w:szCs w:val="24"/>
        </w:rPr>
        <w:t>ΔS°: entropy changes</w:t>
      </w:r>
    </w:p>
    <w:p w14:paraId="03DF8DB3" w14:textId="77777777" w:rsidR="00F17DDB" w:rsidRPr="00372D22" w:rsidRDefault="00F17DDB" w:rsidP="00F17DDB">
      <w:pPr>
        <w:bidi w:val="0"/>
        <w:spacing w:line="240" w:lineRule="auto"/>
        <w:jc w:val="both"/>
        <w:rPr>
          <w:rFonts w:asciiTheme="majorBidi" w:hAnsiTheme="majorBidi" w:cstheme="majorBidi"/>
          <w:sz w:val="24"/>
          <w:szCs w:val="24"/>
        </w:rPr>
      </w:pPr>
      <w:r>
        <w:rPr>
          <w:rFonts w:asciiTheme="majorBidi" w:hAnsiTheme="majorBidi" w:cstheme="majorBidi"/>
          <w:sz w:val="24"/>
          <w:szCs w:val="24"/>
        </w:rPr>
        <w:lastRenderedPageBreak/>
        <w:t>ΔH°: Enthalpy changes</w:t>
      </w:r>
    </w:p>
    <w:p w14:paraId="324BAEF2" w14:textId="77777777" w:rsidR="00F17DDB" w:rsidRDefault="00F17DDB" w:rsidP="00F17DDB">
      <w:pPr>
        <w:bidi w:val="0"/>
        <w:spacing w:line="240" w:lineRule="auto"/>
        <w:jc w:val="both"/>
        <w:rPr>
          <w:rFonts w:asciiTheme="majorBidi" w:hAnsiTheme="majorBidi" w:cstheme="majorBidi"/>
          <w:b/>
          <w:bCs/>
          <w:sz w:val="24"/>
          <w:szCs w:val="24"/>
        </w:rPr>
      </w:pPr>
      <w:r>
        <w:rPr>
          <w:rFonts w:asciiTheme="majorBidi" w:hAnsiTheme="majorBidi" w:cstheme="majorBidi"/>
          <w:sz w:val="24"/>
          <w:szCs w:val="24"/>
        </w:rPr>
        <w:t>ΔG°: Free energy changes</w:t>
      </w:r>
    </w:p>
    <w:p w14:paraId="7DD2EA55" w14:textId="77777777" w:rsidR="00F17DDB" w:rsidRPr="00F17DDB" w:rsidRDefault="00F17DDB" w:rsidP="00F17DDB">
      <w:pPr>
        <w:bidi w:val="0"/>
      </w:pPr>
    </w:p>
    <w:p w14:paraId="6D9D64B9" w14:textId="4857CA07" w:rsidR="00D67273" w:rsidRDefault="00D67273" w:rsidP="00284683">
      <w:pPr>
        <w:pStyle w:val="Heading1"/>
        <w:bidi w:val="0"/>
        <w:ind w:left="0" w:firstLine="0"/>
      </w:pPr>
      <w:r w:rsidRPr="004D7F0C">
        <w:t xml:space="preserve">Materials </w:t>
      </w:r>
      <w:r>
        <w:t>and apparatus</w:t>
      </w:r>
    </w:p>
    <w:p w14:paraId="4A2DFCED" w14:textId="12683CB0" w:rsidR="00D67273" w:rsidRDefault="00D67273" w:rsidP="005112E4">
      <w:pPr>
        <w:tabs>
          <w:tab w:val="left" w:pos="288"/>
        </w:tabs>
        <w:autoSpaceDE w:val="0"/>
        <w:autoSpaceDN w:val="0"/>
        <w:bidi w:val="0"/>
        <w:adjustRightInd w:val="0"/>
        <w:spacing w:after="0" w:line="360" w:lineRule="auto"/>
        <w:jc w:val="both"/>
        <w:rPr>
          <w:rFonts w:asciiTheme="majorBidi" w:hAnsiTheme="majorBidi" w:cstheme="majorBidi"/>
          <w:sz w:val="24"/>
          <w:szCs w:val="24"/>
        </w:rPr>
      </w:pPr>
      <w:r w:rsidRPr="004D7F0C">
        <w:rPr>
          <w:rFonts w:asciiTheme="majorBidi" w:hAnsiTheme="majorBidi" w:cstheme="majorBidi"/>
          <w:color w:val="000000"/>
          <w:sz w:val="24"/>
          <w:szCs w:val="24"/>
        </w:rPr>
        <w:t xml:space="preserve">All chemicals were </w:t>
      </w:r>
      <w:r>
        <w:rPr>
          <w:rFonts w:asciiTheme="majorBidi" w:hAnsiTheme="majorBidi" w:cstheme="majorBidi"/>
          <w:color w:val="000000"/>
          <w:sz w:val="24"/>
          <w:szCs w:val="24"/>
        </w:rPr>
        <w:t>applied</w:t>
      </w:r>
      <w:r w:rsidRPr="004D7F0C">
        <w:rPr>
          <w:rFonts w:asciiTheme="majorBidi" w:hAnsiTheme="majorBidi" w:cstheme="majorBidi"/>
          <w:color w:val="000000"/>
          <w:sz w:val="24"/>
          <w:szCs w:val="24"/>
        </w:rPr>
        <w:t xml:space="preserve"> </w:t>
      </w:r>
      <w:r>
        <w:rPr>
          <w:rFonts w:asciiTheme="majorBidi" w:hAnsiTheme="majorBidi" w:cstheme="majorBidi"/>
          <w:color w:val="000000"/>
          <w:sz w:val="24"/>
          <w:szCs w:val="24"/>
        </w:rPr>
        <w:t>without</w:t>
      </w:r>
      <w:r w:rsidRPr="004D7F0C">
        <w:rPr>
          <w:rFonts w:asciiTheme="majorBidi" w:hAnsiTheme="majorBidi" w:cstheme="majorBidi"/>
          <w:color w:val="000000"/>
          <w:sz w:val="24"/>
          <w:szCs w:val="24"/>
        </w:rPr>
        <w:t xml:space="preserve"> </w:t>
      </w:r>
      <w:r>
        <w:rPr>
          <w:rFonts w:asciiTheme="majorBidi" w:hAnsiTheme="majorBidi" w:cstheme="majorBidi"/>
          <w:color w:val="000000"/>
          <w:sz w:val="24"/>
          <w:szCs w:val="24"/>
        </w:rPr>
        <w:t>further purification and achieved from</w:t>
      </w:r>
      <w:r w:rsidRPr="009C59A1">
        <w:rPr>
          <w:rFonts w:asciiTheme="majorBidi" w:hAnsiTheme="majorBidi" w:cstheme="majorBidi"/>
          <w:sz w:val="24"/>
          <w:szCs w:val="24"/>
        </w:rPr>
        <w:t xml:space="preserve"> </w:t>
      </w:r>
      <w:r w:rsidRPr="004D7F0C">
        <w:rPr>
          <w:rFonts w:asciiTheme="majorBidi" w:hAnsiTheme="majorBidi" w:cstheme="majorBidi"/>
          <w:sz w:val="24"/>
          <w:szCs w:val="24"/>
        </w:rPr>
        <w:t>the Chemical Company of Merck (chemical purities 98+)</w:t>
      </w:r>
      <w:r>
        <w:rPr>
          <w:rFonts w:asciiTheme="majorBidi" w:hAnsiTheme="majorBidi" w:cstheme="majorBidi"/>
          <w:color w:val="000000"/>
          <w:sz w:val="24"/>
          <w:szCs w:val="24"/>
        </w:rPr>
        <w:t xml:space="preserve"> but</w:t>
      </w:r>
      <w:r w:rsidRPr="009C59A1">
        <w:rPr>
          <w:rFonts w:asciiTheme="majorBidi" w:hAnsiTheme="majorBidi" w:cstheme="majorBidi"/>
          <w:color w:val="000000"/>
          <w:sz w:val="24"/>
          <w:szCs w:val="24"/>
        </w:rPr>
        <w:t xml:space="preserve"> </w:t>
      </w:r>
      <w:r>
        <w:rPr>
          <w:rFonts w:asciiTheme="majorBidi" w:hAnsiTheme="majorBidi" w:cstheme="majorBidi"/>
          <w:color w:val="000000"/>
          <w:sz w:val="24"/>
          <w:szCs w:val="24"/>
        </w:rPr>
        <w:t>t</w:t>
      </w:r>
      <w:r w:rsidRPr="004D7F0C">
        <w:rPr>
          <w:rFonts w:asciiTheme="majorBidi" w:hAnsiTheme="majorBidi" w:cstheme="majorBidi"/>
          <w:color w:val="000000"/>
          <w:sz w:val="24"/>
          <w:szCs w:val="24"/>
        </w:rPr>
        <w:t xml:space="preserve">he sodium salt of calf thymus DNA (CT-DNA) </w:t>
      </w:r>
      <w:r>
        <w:rPr>
          <w:rFonts w:asciiTheme="majorBidi" w:hAnsiTheme="majorBidi" w:cstheme="majorBidi"/>
          <w:color w:val="000000"/>
          <w:sz w:val="24"/>
          <w:szCs w:val="24"/>
        </w:rPr>
        <w:t>which purchased from Sigma-Aldrich</w:t>
      </w:r>
      <w:r w:rsidR="00F11363">
        <w:rPr>
          <w:rFonts w:asciiTheme="majorBidi" w:hAnsiTheme="majorBidi" w:cstheme="majorBidi"/>
          <w:color w:val="000000"/>
          <w:sz w:val="24"/>
          <w:szCs w:val="24"/>
        </w:rPr>
        <w:t xml:space="preserve"> (CAS 73049-39-5)</w:t>
      </w:r>
      <w:r>
        <w:rPr>
          <w:rFonts w:asciiTheme="majorBidi" w:hAnsiTheme="majorBidi" w:cstheme="majorBidi"/>
          <w:color w:val="000000"/>
          <w:sz w:val="24"/>
          <w:szCs w:val="24"/>
        </w:rPr>
        <w:t xml:space="preserve">. </w:t>
      </w:r>
      <w:r w:rsidRPr="004D7F0C">
        <w:rPr>
          <w:rFonts w:asciiTheme="majorBidi" w:hAnsiTheme="majorBidi" w:cstheme="majorBidi"/>
          <w:color w:val="000000"/>
          <w:sz w:val="24"/>
          <w:szCs w:val="24"/>
        </w:rPr>
        <w:t>Double distilled water was u</w:t>
      </w:r>
      <w:r>
        <w:rPr>
          <w:rFonts w:asciiTheme="majorBidi" w:hAnsiTheme="majorBidi" w:cstheme="majorBidi"/>
          <w:color w:val="000000"/>
          <w:sz w:val="24"/>
          <w:szCs w:val="24"/>
        </w:rPr>
        <w:t>s</w:t>
      </w:r>
      <w:r w:rsidRPr="004D7F0C">
        <w:rPr>
          <w:rFonts w:asciiTheme="majorBidi" w:hAnsiTheme="majorBidi" w:cstheme="majorBidi"/>
          <w:color w:val="000000"/>
          <w:sz w:val="24"/>
          <w:szCs w:val="24"/>
        </w:rPr>
        <w:t>ed in all stages.</w:t>
      </w:r>
      <w:r>
        <w:rPr>
          <w:rFonts w:asciiTheme="majorBidi" w:hAnsiTheme="majorBidi" w:cstheme="majorBidi"/>
          <w:color w:val="000000"/>
          <w:sz w:val="24"/>
          <w:szCs w:val="24"/>
        </w:rPr>
        <w:t xml:space="preserve"> </w:t>
      </w:r>
      <w:r w:rsidRPr="00284683">
        <w:rPr>
          <w:rFonts w:asciiTheme="majorBidi" w:hAnsiTheme="majorBidi" w:cstheme="majorBidi"/>
          <w:sz w:val="24"/>
          <w:szCs w:val="24"/>
        </w:rPr>
        <w:t>Complex (</w:t>
      </w:r>
      <w:r w:rsidR="00284683" w:rsidRPr="00284683">
        <w:rPr>
          <w:rFonts w:asciiTheme="majorBidi" w:hAnsiTheme="majorBidi" w:cstheme="majorBidi"/>
          <w:b/>
          <w:bCs/>
          <w:sz w:val="24"/>
          <w:szCs w:val="24"/>
        </w:rPr>
        <w:t>1</w:t>
      </w:r>
      <w:r w:rsidRPr="00284683">
        <w:rPr>
          <w:rFonts w:asciiTheme="majorBidi" w:hAnsiTheme="majorBidi" w:cstheme="majorBidi"/>
          <w:b/>
          <w:bCs/>
          <w:sz w:val="24"/>
          <w:szCs w:val="24"/>
        </w:rPr>
        <w:t>)</w:t>
      </w:r>
      <w:r w:rsidRPr="004D7F0C">
        <w:rPr>
          <w:rFonts w:asciiTheme="majorBidi" w:hAnsiTheme="majorBidi" w:cstheme="majorBidi"/>
          <w:b/>
          <w:bCs/>
          <w:sz w:val="24"/>
          <w:szCs w:val="24"/>
        </w:rPr>
        <w:t xml:space="preserve"> </w:t>
      </w:r>
      <w:r w:rsidRPr="004D7F0C">
        <w:rPr>
          <w:rStyle w:val="rynqvb"/>
          <w:rFonts w:asciiTheme="majorBidi" w:hAnsiTheme="majorBidi"/>
          <w:sz w:val="24"/>
          <w:szCs w:val="24"/>
          <w:lang w:val="en"/>
        </w:rPr>
        <w:t xml:space="preserve">information </w:t>
      </w:r>
      <w:r>
        <w:rPr>
          <w:rStyle w:val="rynqvb"/>
          <w:rFonts w:asciiTheme="majorBidi" w:hAnsiTheme="majorBidi"/>
          <w:sz w:val="24"/>
          <w:szCs w:val="24"/>
          <w:lang w:val="en"/>
        </w:rPr>
        <w:t xml:space="preserve">was </w:t>
      </w:r>
      <w:r w:rsidRPr="004D7F0C">
        <w:rPr>
          <w:rStyle w:val="rynqvb"/>
          <w:rFonts w:asciiTheme="majorBidi" w:hAnsiTheme="majorBidi"/>
          <w:sz w:val="24"/>
          <w:szCs w:val="24"/>
          <w:lang w:val="en"/>
        </w:rPr>
        <w:t>obtained</w:t>
      </w:r>
      <w:r w:rsidRPr="004D7F0C">
        <w:rPr>
          <w:rFonts w:asciiTheme="majorBidi" w:hAnsiTheme="majorBidi" w:cstheme="majorBidi"/>
          <w:sz w:val="24"/>
          <w:szCs w:val="24"/>
        </w:rPr>
        <w:t xml:space="preserve"> at 298 K on a </w:t>
      </w:r>
      <w:proofErr w:type="spellStart"/>
      <w:r w:rsidRPr="004D7F0C">
        <w:rPr>
          <w:rFonts w:asciiTheme="majorBidi" w:hAnsiTheme="majorBidi" w:cstheme="majorBidi"/>
          <w:sz w:val="24"/>
          <w:szCs w:val="24"/>
        </w:rPr>
        <w:t>SuperNova</w:t>
      </w:r>
      <w:proofErr w:type="spellEnd"/>
      <w:r w:rsidRPr="004D7F0C">
        <w:rPr>
          <w:rFonts w:asciiTheme="majorBidi" w:hAnsiTheme="majorBidi" w:cstheme="majorBidi"/>
          <w:sz w:val="24"/>
          <w:szCs w:val="24"/>
        </w:rPr>
        <w:t xml:space="preserve"> diffractometer of Rigaku Oxford Diffraction equipped with a CCD detector Atlas S2 using graphite-</w:t>
      </w:r>
      <w:proofErr w:type="spellStart"/>
      <w:r w:rsidRPr="004D7F0C">
        <w:rPr>
          <w:rFonts w:asciiTheme="majorBidi" w:hAnsiTheme="majorBidi" w:cstheme="majorBidi"/>
          <w:sz w:val="24"/>
          <w:szCs w:val="24"/>
        </w:rPr>
        <w:t>monochromated</w:t>
      </w:r>
      <w:proofErr w:type="spellEnd"/>
      <w:r w:rsidRPr="004D7F0C">
        <w:rPr>
          <w:rFonts w:asciiTheme="majorBidi" w:hAnsiTheme="majorBidi" w:cstheme="majorBidi"/>
          <w:sz w:val="24"/>
          <w:szCs w:val="24"/>
        </w:rPr>
        <w:t xml:space="preserve"> </w:t>
      </w:r>
      <w:proofErr w:type="spellStart"/>
      <w:r w:rsidRPr="004D7F0C">
        <w:rPr>
          <w:rFonts w:asciiTheme="majorBidi" w:hAnsiTheme="majorBidi" w:cstheme="majorBidi"/>
          <w:sz w:val="24"/>
          <w:szCs w:val="24"/>
        </w:rPr>
        <w:t>MoKa</w:t>
      </w:r>
      <w:proofErr w:type="spellEnd"/>
      <w:r w:rsidRPr="004D7F0C">
        <w:rPr>
          <w:rFonts w:asciiTheme="majorBidi" w:hAnsiTheme="majorBidi" w:cstheme="majorBidi"/>
          <w:sz w:val="24"/>
          <w:szCs w:val="24"/>
        </w:rPr>
        <w:t xml:space="preserve"> radiation (0.71073) Gemini ultra. The crystal structure was solved by charge flipping using the Super flip program and refined using full-matrix least-squares on F</w:t>
      </w:r>
      <w:r w:rsidRPr="004D7F0C">
        <w:rPr>
          <w:rFonts w:asciiTheme="majorBidi" w:hAnsiTheme="majorBidi" w:cstheme="majorBidi"/>
          <w:sz w:val="24"/>
          <w:szCs w:val="24"/>
          <w:vertAlign w:val="superscript"/>
        </w:rPr>
        <w:t>2</w:t>
      </w:r>
      <w:r w:rsidRPr="004D7F0C">
        <w:rPr>
          <w:rFonts w:asciiTheme="majorBidi" w:hAnsiTheme="majorBidi" w:cstheme="majorBidi"/>
          <w:sz w:val="24"/>
          <w:szCs w:val="24"/>
        </w:rPr>
        <w:t xml:space="preserve"> with the program Jana2006 </w:t>
      </w:r>
      <w:r w:rsidRPr="004D7F0C">
        <w:rPr>
          <w:rFonts w:asciiTheme="majorBidi" w:hAnsiTheme="majorBidi" w:cstheme="majorBidi"/>
          <w:sz w:val="24"/>
          <w:szCs w:val="24"/>
        </w:rPr>
        <w:fldChar w:fldCharType="begin"/>
      </w:r>
      <w:r w:rsidR="005112E4">
        <w:rPr>
          <w:rFonts w:asciiTheme="majorBidi" w:hAnsiTheme="majorBidi" w:cstheme="majorBidi"/>
          <w:sz w:val="24"/>
          <w:szCs w:val="24"/>
        </w:rPr>
        <w:instrText xml:space="preserve"> ADDIN EN.CITE &lt;EndNote&gt;&lt;Cite&gt;&lt;Author&gt;Palatinus&lt;/Author&gt;&lt;Year&gt;2007&lt;/Year&gt;&lt;RecNum&gt;34&lt;/RecNum&gt;&lt;DisplayText&gt;[1, 2]&lt;/DisplayText&gt;&lt;record&gt;&lt;rec-number&gt;34&lt;/rec-number&gt;&lt;foreign-keys&gt;&lt;key app="EN" db-id="xp5v5p9tfdxer3eppxe5w29x2pwefavvft09" timestamp="1675576598"&gt;34&lt;/key&gt;&lt;/foreign-keys&gt;&lt;ref-type name="Journal Article"&gt;17&lt;/ref-type&gt;&lt;contributors&gt;&lt;authors&gt;&lt;author&gt;Palatinus, Lukas&lt;/author&gt;&lt;author&gt;Chapuis, Gervais&lt;/author&gt;&lt;/authors&gt;&lt;/contributors&gt;&lt;titles&gt;&lt;title&gt;SUPERFLIP–a computer program for the solution of crystal structures by charge flipping in arbitrary dimensions&lt;/title&gt;&lt;secondary-title&gt;Journal of Applied Crystallography&lt;/secondary-title&gt;&lt;/titles&gt;&lt;periodical&gt;&lt;full-title&gt;Journal of Applied Crystallography&lt;/full-title&gt;&lt;/periodical&gt;&lt;pages&gt;786-790&lt;/pages&gt;&lt;volume&gt;40&lt;/volume&gt;&lt;number&gt;4&lt;/number&gt;&lt;dates&gt;&lt;year&gt;2007&lt;/year&gt;&lt;/dates&gt;&lt;isbn&gt;0021-8898&lt;/isbn&gt;&lt;urls&gt;&lt;/urls&gt;&lt;/record&gt;&lt;/Cite&gt;&lt;Cite&gt;&lt;Author&gt;Petříček&lt;/Author&gt;&lt;Year&gt;2014&lt;/Year&gt;&lt;RecNum&gt;35&lt;/RecNum&gt;&lt;record&gt;&lt;rec-number&gt;35&lt;/rec-number&gt;&lt;foreign-keys&gt;&lt;key app="EN" db-id="xp5v5p9tfdxer3eppxe5w29x2pwefavvft09" timestamp="1675577595"&gt;35&lt;/key&gt;&lt;/foreign-keys&gt;&lt;ref-type name="Journal Article"&gt;17&lt;/ref-type&gt;&lt;contributors&gt;&lt;authors&gt;&lt;author&gt;Petříček, Václav&lt;/author&gt;&lt;author&gt;Dušek, Michal&lt;/author&gt;&lt;author&gt;Palatinus, Lukáš&lt;/author&gt;&lt;/authors&gt;&lt;/contributors&gt;&lt;titles&gt;&lt;title&gt;Crystallographic computing system JANA2006: general features&lt;/title&gt;&lt;secondary-title&gt;Zeitschrift für Kristallographie-Crystalline Materials&lt;/secondary-title&gt;&lt;/titles&gt;&lt;periodical&gt;&lt;full-title&gt;Zeitschrift für Kristallographie-Crystalline Materials&lt;/full-title&gt;&lt;/periodical&gt;&lt;pages&gt;345-352&lt;/pages&gt;&lt;volume&gt;229&lt;/volume&gt;&lt;number&gt;5&lt;/number&gt;&lt;dates&gt;&lt;year&gt;2014&lt;/year&gt;&lt;/dates&gt;&lt;isbn&gt;2196-7105&lt;/isbn&gt;&lt;urls&gt;&lt;/urls&gt;&lt;/record&gt;&lt;/Cite&gt;&lt;/EndNote&gt;</w:instrText>
      </w:r>
      <w:r w:rsidRPr="004D7F0C">
        <w:rPr>
          <w:rFonts w:asciiTheme="majorBidi" w:hAnsiTheme="majorBidi" w:cstheme="majorBidi"/>
          <w:sz w:val="24"/>
          <w:szCs w:val="24"/>
        </w:rPr>
        <w:fldChar w:fldCharType="separate"/>
      </w:r>
      <w:r w:rsidR="00151CB0">
        <w:rPr>
          <w:rFonts w:asciiTheme="majorBidi" w:hAnsiTheme="majorBidi" w:cstheme="majorBidi"/>
          <w:noProof/>
          <w:sz w:val="24"/>
          <w:szCs w:val="24"/>
        </w:rPr>
        <w:t>[1, 2]</w:t>
      </w:r>
      <w:r w:rsidRPr="004D7F0C">
        <w:rPr>
          <w:rFonts w:asciiTheme="majorBidi" w:hAnsiTheme="majorBidi" w:cstheme="majorBidi"/>
          <w:sz w:val="24"/>
          <w:szCs w:val="24"/>
        </w:rPr>
        <w:fldChar w:fldCharType="end"/>
      </w:r>
      <w:r w:rsidRPr="004D7F0C">
        <w:rPr>
          <w:rFonts w:asciiTheme="majorBidi" w:hAnsiTheme="majorBidi" w:cstheme="majorBidi"/>
          <w:sz w:val="24"/>
          <w:szCs w:val="24"/>
        </w:rPr>
        <w:t>.</w:t>
      </w:r>
      <w:r w:rsidRPr="00816EB3">
        <w:rPr>
          <w:rFonts w:ascii="Times New Roman" w:hAnsi="Times New Roman" w:cs="Times New Roman"/>
          <w:sz w:val="24"/>
          <w:szCs w:val="24"/>
          <w:lang w:bidi="ar-SA"/>
        </w:rPr>
        <w:t xml:space="preserve"> </w:t>
      </w:r>
      <w:r>
        <w:rPr>
          <w:rFonts w:ascii="Times New Roman" w:hAnsi="Times New Roman" w:cs="Times New Roman"/>
          <w:sz w:val="24"/>
          <w:szCs w:val="24"/>
          <w:lang w:bidi="ar-SA"/>
        </w:rPr>
        <w:t xml:space="preserve">Conductivity measurements were carried out on a </w:t>
      </w:r>
      <w:proofErr w:type="spellStart"/>
      <w:r>
        <w:rPr>
          <w:rFonts w:ascii="Times New Roman" w:hAnsi="Times New Roman" w:cs="Times New Roman"/>
          <w:sz w:val="24"/>
          <w:szCs w:val="24"/>
          <w:lang w:bidi="ar-SA"/>
        </w:rPr>
        <w:t>Systronics</w:t>
      </w:r>
      <w:proofErr w:type="spellEnd"/>
      <w:r>
        <w:rPr>
          <w:rFonts w:ascii="Times New Roman" w:hAnsi="Times New Roman" w:cs="Times New Roman"/>
          <w:sz w:val="24"/>
          <w:szCs w:val="24"/>
          <w:lang w:bidi="ar-SA"/>
        </w:rPr>
        <w:t xml:space="preserve"> conductivity bridge, model 305, with a cell constant of 0.59, using conductivity water as a solvent.</w:t>
      </w:r>
      <w:r w:rsidRPr="004D7F0C">
        <w:rPr>
          <w:rFonts w:asciiTheme="majorBidi" w:hAnsiTheme="majorBidi" w:cstheme="majorBidi"/>
          <w:sz w:val="24"/>
          <w:szCs w:val="24"/>
        </w:rPr>
        <w:t xml:space="preserve"> The UV–</w:t>
      </w:r>
      <w:proofErr w:type="gramStart"/>
      <w:r w:rsidRPr="004D7F0C">
        <w:rPr>
          <w:rFonts w:asciiTheme="majorBidi" w:hAnsiTheme="majorBidi" w:cstheme="majorBidi"/>
          <w:sz w:val="24"/>
          <w:szCs w:val="24"/>
        </w:rPr>
        <w:t>Vis</w:t>
      </w:r>
      <w:proofErr w:type="gramEnd"/>
      <w:r w:rsidRPr="004D7F0C">
        <w:rPr>
          <w:rFonts w:asciiTheme="majorBidi" w:hAnsiTheme="majorBidi" w:cstheme="majorBidi"/>
          <w:sz w:val="24"/>
          <w:szCs w:val="24"/>
        </w:rPr>
        <w:t xml:space="preserve"> absorption analysis data was measured by a double-beam spectrophotometer (JASCO UV/Vis-7850) utilizing quartz cells with a path length of 1.0 cm from 200 to 400 nm. All fluorescence measurements were accomplished by an Agilent Cary Eclipse Fluorescence Spectrophotometer equipped with a 1 cm </w:t>
      </w:r>
      <w:r>
        <w:rPr>
          <w:rFonts w:asciiTheme="majorBidi" w:hAnsiTheme="majorBidi" w:cstheme="majorBidi"/>
          <w:sz w:val="24"/>
          <w:szCs w:val="24"/>
        </w:rPr>
        <w:t xml:space="preserve">path-length </w:t>
      </w:r>
      <w:r w:rsidRPr="004D7F0C">
        <w:rPr>
          <w:rFonts w:asciiTheme="majorBidi" w:hAnsiTheme="majorBidi" w:cstheme="majorBidi"/>
          <w:sz w:val="24"/>
          <w:szCs w:val="24"/>
        </w:rPr>
        <w:t xml:space="preserve">quartz cell. The emission and excitation slit widths were regulated to 5 nm. The selected </w:t>
      </w:r>
      <w:r>
        <w:rPr>
          <w:rFonts w:asciiTheme="majorBidi" w:hAnsiTheme="majorBidi" w:cstheme="majorBidi"/>
          <w:sz w:val="24"/>
          <w:szCs w:val="24"/>
        </w:rPr>
        <w:t>excitation wavelengths were 471 and the emission spectra range</w:t>
      </w:r>
      <w:r w:rsidRPr="004D7F0C">
        <w:rPr>
          <w:rFonts w:asciiTheme="majorBidi" w:hAnsiTheme="majorBidi" w:cstheme="majorBidi"/>
          <w:sz w:val="24"/>
          <w:szCs w:val="24"/>
        </w:rPr>
        <w:t xml:space="preserve"> was used between 500 and 750 nm. Ostwald micro viscometer (SCHOT-</w:t>
      </w:r>
      <w:proofErr w:type="spellStart"/>
      <w:r w:rsidRPr="004D7F0C">
        <w:rPr>
          <w:rFonts w:asciiTheme="majorBidi" w:hAnsiTheme="majorBidi" w:cstheme="majorBidi"/>
          <w:sz w:val="24"/>
          <w:szCs w:val="24"/>
        </w:rPr>
        <w:t>geräte</w:t>
      </w:r>
      <w:proofErr w:type="spellEnd"/>
      <w:r w:rsidRPr="004D7F0C">
        <w:rPr>
          <w:rFonts w:asciiTheme="majorBidi" w:hAnsiTheme="majorBidi" w:cstheme="majorBidi"/>
          <w:sz w:val="24"/>
          <w:szCs w:val="24"/>
        </w:rPr>
        <w:t>, Germany) was carried out for viscosity experiments in a water bath of 27±1 °C. The data of partition coefficient was achieved by employing the shake-flask system for determining of lipophilicity of the metal complex. Gel electrophoresis was applied on CCD-5 Gel Documentation System utilizing Maxi HD 15 × 15 Tank, Ladder 50bp, Iran.</w:t>
      </w:r>
      <w:r w:rsidR="00F90BE9">
        <w:rPr>
          <w:rFonts w:asciiTheme="majorBidi" w:hAnsiTheme="majorBidi" w:cstheme="majorBidi"/>
          <w:sz w:val="24"/>
          <w:szCs w:val="24"/>
        </w:rPr>
        <w:t xml:space="preserve"> </w:t>
      </w:r>
      <w:r w:rsidR="00F90BE9" w:rsidRPr="00F90BE9">
        <w:rPr>
          <w:rFonts w:ascii="Times New Roman" w:hAnsi="Times New Roman" w:cs="Times New Roman"/>
          <w:sz w:val="24"/>
          <w:szCs w:val="24"/>
        </w:rPr>
        <w:t>Thermogravimetric-differential thermal analysis (TG-DTA) was carried out using a thermal gravimetric analysis instrument (TG/DTA6300 Japan) with a heating rate of 10 °C/min in the air atmosphere from ambient temperature to 700 °C</w:t>
      </w:r>
      <w:r w:rsidR="00F90BE9">
        <w:t>.</w:t>
      </w:r>
      <w:r w:rsidR="00151CB0">
        <w:rPr>
          <w:rFonts w:asciiTheme="majorBidi" w:hAnsiTheme="majorBidi" w:cstheme="majorBidi" w:hint="cs"/>
          <w:sz w:val="24"/>
          <w:szCs w:val="24"/>
          <w:rtl/>
        </w:rPr>
        <w:t xml:space="preserve"> </w:t>
      </w:r>
    </w:p>
    <w:p w14:paraId="36B8A866" w14:textId="3379E896" w:rsidR="001B6BB1" w:rsidRDefault="001B6BB1" w:rsidP="005112E4">
      <w:pPr>
        <w:bidi w:val="0"/>
        <w:spacing w:line="360" w:lineRule="auto"/>
        <w:jc w:val="both"/>
        <w:rPr>
          <w:rFonts w:asciiTheme="majorBidi" w:hAnsiTheme="majorBidi" w:cstheme="majorBidi"/>
          <w:sz w:val="24"/>
          <w:szCs w:val="24"/>
        </w:rPr>
      </w:pPr>
      <w:r w:rsidRPr="00D43BE3">
        <w:rPr>
          <w:rFonts w:asciiTheme="majorBidi" w:hAnsiTheme="majorBidi" w:cstheme="majorBidi"/>
          <w:sz w:val="24"/>
          <w:szCs w:val="24"/>
        </w:rPr>
        <w:t>Cyclic voltammetry measurements were performed using a</w:t>
      </w:r>
      <w:r w:rsidR="00EB5DD2">
        <w:rPr>
          <w:rFonts w:asciiTheme="majorBidi" w:hAnsiTheme="majorBidi" w:cstheme="majorBidi"/>
          <w:sz w:val="24"/>
          <w:szCs w:val="24"/>
        </w:rPr>
        <w:t xml:space="preserve"> cyclic voltammetry instrument</w:t>
      </w:r>
      <w:r>
        <w:rPr>
          <w:rFonts w:asciiTheme="majorBidi" w:hAnsiTheme="majorBidi" w:cstheme="majorBidi"/>
          <w:sz w:val="24"/>
          <w:szCs w:val="24"/>
        </w:rPr>
        <w:t xml:space="preserve"> </w:t>
      </w:r>
      <w:r w:rsidRPr="00EB5DD2">
        <w:rPr>
          <w:rFonts w:asciiTheme="majorBidi" w:hAnsiTheme="majorBidi" w:cstheme="majorBidi"/>
          <w:sz w:val="24"/>
          <w:szCs w:val="24"/>
        </w:rPr>
        <w:t>(</w:t>
      </w:r>
      <w:r>
        <w:rPr>
          <w:rFonts w:asciiTheme="majorBidi" w:hAnsiTheme="majorBidi" w:cstheme="majorBidi"/>
          <w:sz w:val="24"/>
          <w:szCs w:val="24"/>
        </w:rPr>
        <w:t>Autolab</w:t>
      </w:r>
      <w:r>
        <w:rPr>
          <w:rFonts w:ascii="Arial" w:hAnsi="Arial" w:cs="Arial"/>
          <w:color w:val="000000"/>
          <w:shd w:val="clear" w:color="auto" w:fill="FFFFFF"/>
        </w:rPr>
        <w:t xml:space="preserve">PGSTAT204 from </w:t>
      </w:r>
      <w:proofErr w:type="spellStart"/>
      <w:r>
        <w:rPr>
          <w:rFonts w:ascii="Arial" w:hAnsi="Arial" w:cs="Arial"/>
          <w:color w:val="000000"/>
          <w:shd w:val="clear" w:color="auto" w:fill="FFFFFF"/>
        </w:rPr>
        <w:t>Metrohm</w:t>
      </w:r>
      <w:proofErr w:type="spellEnd"/>
      <w:r>
        <w:rPr>
          <w:rFonts w:ascii="Arial" w:hAnsi="Arial" w:cs="Arial"/>
          <w:color w:val="000000"/>
          <w:shd w:val="clear" w:color="auto" w:fill="FFFFFF"/>
        </w:rPr>
        <w:t xml:space="preserve"> Company-Netherlands</w:t>
      </w:r>
      <w:r w:rsidRPr="00EB5DD2">
        <w:rPr>
          <w:rFonts w:asciiTheme="majorBidi" w:hAnsiTheme="majorBidi" w:cstheme="majorBidi"/>
          <w:sz w:val="24"/>
          <w:szCs w:val="24"/>
        </w:rPr>
        <w:t>).</w:t>
      </w:r>
      <w:r>
        <w:t xml:space="preserve"> </w:t>
      </w:r>
      <w:r w:rsidRPr="005D50C9">
        <w:rPr>
          <w:rFonts w:asciiTheme="majorBidi" w:hAnsiTheme="majorBidi" w:cstheme="majorBidi"/>
          <w:sz w:val="24"/>
          <w:szCs w:val="24"/>
        </w:rPr>
        <w:t>In this method, glassy carbon, platinum wire and Ag/AgCl/</w:t>
      </w:r>
      <w:proofErr w:type="spellStart"/>
      <w:r w:rsidRPr="005D50C9">
        <w:rPr>
          <w:rFonts w:asciiTheme="majorBidi" w:hAnsiTheme="majorBidi" w:cstheme="majorBidi"/>
          <w:sz w:val="24"/>
          <w:szCs w:val="24"/>
        </w:rPr>
        <w:t>KCl</w:t>
      </w:r>
      <w:proofErr w:type="spellEnd"/>
      <w:r w:rsidRPr="005D50C9">
        <w:rPr>
          <w:rFonts w:asciiTheme="majorBidi" w:hAnsiTheme="majorBidi" w:cstheme="majorBidi"/>
          <w:sz w:val="24"/>
          <w:szCs w:val="24"/>
        </w:rPr>
        <w:t xml:space="preserve"> 3M were used as working, auxiliary and reference electrodes, respectively. </w:t>
      </w:r>
    </w:p>
    <w:p w14:paraId="1FF7C1A7" w14:textId="77777777" w:rsidR="005112E4" w:rsidRDefault="005112E4" w:rsidP="005112E4">
      <w:pPr>
        <w:pStyle w:val="Heading1"/>
        <w:numPr>
          <w:ilvl w:val="0"/>
          <w:numId w:val="3"/>
        </w:numPr>
        <w:bidi w:val="0"/>
        <w:ind w:left="450"/>
      </w:pPr>
      <w:r>
        <w:t>Experimental</w:t>
      </w:r>
    </w:p>
    <w:p w14:paraId="09C3C712" w14:textId="77777777" w:rsidR="001B6BB1" w:rsidRDefault="001B6BB1" w:rsidP="001B6BB1">
      <w:pPr>
        <w:tabs>
          <w:tab w:val="left" w:pos="288"/>
        </w:tabs>
        <w:autoSpaceDE w:val="0"/>
        <w:autoSpaceDN w:val="0"/>
        <w:bidi w:val="0"/>
        <w:adjustRightInd w:val="0"/>
        <w:spacing w:after="0" w:line="360" w:lineRule="auto"/>
        <w:jc w:val="both"/>
        <w:rPr>
          <w:rFonts w:asciiTheme="majorBidi" w:hAnsiTheme="majorBidi" w:cstheme="majorBidi"/>
          <w:sz w:val="24"/>
          <w:szCs w:val="24"/>
        </w:rPr>
      </w:pPr>
    </w:p>
    <w:p w14:paraId="55A60284" w14:textId="77777777" w:rsidR="005D50C9" w:rsidRDefault="005D50C9" w:rsidP="005D50C9">
      <w:pPr>
        <w:tabs>
          <w:tab w:val="left" w:pos="288"/>
        </w:tabs>
        <w:autoSpaceDE w:val="0"/>
        <w:autoSpaceDN w:val="0"/>
        <w:bidi w:val="0"/>
        <w:adjustRightInd w:val="0"/>
        <w:spacing w:after="0" w:line="360" w:lineRule="auto"/>
        <w:jc w:val="both"/>
        <w:rPr>
          <w:rFonts w:asciiTheme="majorBidi" w:hAnsiTheme="majorBidi" w:cstheme="majorBidi"/>
          <w:sz w:val="24"/>
          <w:szCs w:val="24"/>
        </w:rPr>
      </w:pPr>
    </w:p>
    <w:p w14:paraId="1A164A22" w14:textId="35D20834" w:rsidR="00BD42D2" w:rsidRDefault="00BD42D2" w:rsidP="00BD42D2">
      <w:pPr>
        <w:pStyle w:val="NormalWeb"/>
        <w:jc w:val="center"/>
      </w:pPr>
      <w:r>
        <w:rPr>
          <w:noProof/>
        </w:rPr>
        <w:drawing>
          <wp:inline distT="0" distB="0" distL="0" distR="0" wp14:anchorId="295E19F3" wp14:editId="0B96B98C">
            <wp:extent cx="4248150" cy="2658725"/>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68690" cy="2671580"/>
                    </a:xfrm>
                    <a:prstGeom prst="rect">
                      <a:avLst/>
                    </a:prstGeom>
                    <a:noFill/>
                    <a:ln>
                      <a:noFill/>
                    </a:ln>
                  </pic:spPr>
                </pic:pic>
              </a:graphicData>
            </a:graphic>
          </wp:inline>
        </w:drawing>
      </w:r>
    </w:p>
    <w:p w14:paraId="52C1D6A9" w14:textId="055AA913" w:rsidR="00BD42D2" w:rsidRPr="00F72AC8" w:rsidRDefault="00F72AC8" w:rsidP="00F72AC8">
      <w:pPr>
        <w:tabs>
          <w:tab w:val="left" w:pos="288"/>
        </w:tabs>
        <w:autoSpaceDE w:val="0"/>
        <w:autoSpaceDN w:val="0"/>
        <w:bidi w:val="0"/>
        <w:adjustRightInd w:val="0"/>
        <w:spacing w:after="0" w:line="360" w:lineRule="auto"/>
        <w:jc w:val="center"/>
        <w:rPr>
          <w:rFonts w:asciiTheme="majorBidi" w:hAnsiTheme="majorBidi" w:cstheme="majorBidi"/>
        </w:rPr>
      </w:pPr>
      <w:r w:rsidRPr="00F72AC8">
        <w:rPr>
          <w:rFonts w:asciiTheme="majorBidi" w:hAnsiTheme="majorBidi" w:cstheme="majorBidi"/>
        </w:rPr>
        <w:t xml:space="preserve">Figure 1S. </w:t>
      </w:r>
      <w:r w:rsidRPr="00F72AC8">
        <w:rPr>
          <w:rFonts w:asciiTheme="majorBidi" w:hAnsiTheme="majorBidi" w:cstheme="majorBidi"/>
          <w:lang w:val="en-GB"/>
        </w:rPr>
        <w:t>FT-IR spectrum of comp</w:t>
      </w:r>
      <w:r>
        <w:rPr>
          <w:rFonts w:asciiTheme="majorBidi" w:hAnsiTheme="majorBidi" w:cstheme="majorBidi"/>
          <w:lang w:val="en-GB"/>
        </w:rPr>
        <w:t>lex</w:t>
      </w:r>
      <w:r w:rsidRPr="00F72AC8">
        <w:rPr>
          <w:rFonts w:asciiTheme="majorBidi" w:hAnsiTheme="majorBidi" w:cstheme="majorBidi"/>
          <w:lang w:val="en-GB"/>
        </w:rPr>
        <w:t xml:space="preserve"> (</w:t>
      </w:r>
      <w:r w:rsidR="00284683">
        <w:rPr>
          <w:rFonts w:asciiTheme="majorBidi" w:hAnsiTheme="majorBidi" w:cstheme="majorBidi"/>
          <w:b/>
          <w:bCs/>
          <w:lang w:val="en-GB"/>
        </w:rPr>
        <w:t>1</w:t>
      </w:r>
      <w:r w:rsidRPr="00F72AC8">
        <w:rPr>
          <w:rFonts w:asciiTheme="majorBidi" w:hAnsiTheme="majorBidi" w:cstheme="majorBidi"/>
          <w:lang w:val="en-GB"/>
        </w:rPr>
        <w:t>)</w:t>
      </w:r>
    </w:p>
    <w:p w14:paraId="0820511C" w14:textId="77777777" w:rsidR="00BD42D2" w:rsidRDefault="00BD42D2" w:rsidP="00BD42D2">
      <w:pPr>
        <w:tabs>
          <w:tab w:val="left" w:pos="288"/>
        </w:tabs>
        <w:autoSpaceDE w:val="0"/>
        <w:autoSpaceDN w:val="0"/>
        <w:bidi w:val="0"/>
        <w:adjustRightInd w:val="0"/>
        <w:spacing w:after="0" w:line="360" w:lineRule="auto"/>
        <w:jc w:val="center"/>
        <w:rPr>
          <w:rFonts w:asciiTheme="majorBidi" w:hAnsiTheme="majorBidi" w:cstheme="majorBidi"/>
          <w:color w:val="000000"/>
          <w:sz w:val="24"/>
          <w:szCs w:val="24"/>
        </w:rPr>
      </w:pPr>
    </w:p>
    <w:p w14:paraId="6052DFAB" w14:textId="60431242" w:rsidR="00BD42D2" w:rsidRDefault="00BD42D2" w:rsidP="00BD42D2">
      <w:pPr>
        <w:tabs>
          <w:tab w:val="left" w:pos="288"/>
        </w:tabs>
        <w:autoSpaceDE w:val="0"/>
        <w:autoSpaceDN w:val="0"/>
        <w:bidi w:val="0"/>
        <w:adjustRightInd w:val="0"/>
        <w:spacing w:after="0" w:line="360" w:lineRule="auto"/>
        <w:jc w:val="center"/>
        <w:rPr>
          <w:rFonts w:asciiTheme="majorBidi" w:hAnsiTheme="majorBidi" w:cstheme="majorBidi"/>
          <w:color w:val="000000"/>
          <w:sz w:val="24"/>
          <w:szCs w:val="24"/>
        </w:rPr>
      </w:pPr>
      <w:r>
        <w:rPr>
          <w:noProof/>
          <w14:ligatures w14:val="standardContextual"/>
        </w:rPr>
        <w:drawing>
          <wp:inline distT="0" distB="0" distL="0" distR="0" wp14:anchorId="162785FC" wp14:editId="1157E5F0">
            <wp:extent cx="3867150" cy="2447925"/>
            <wp:effectExtent l="0" t="0" r="0" b="9525"/>
            <wp:docPr id="1" name="Chart 1">
              <a:extLst xmlns:a="http://schemas.openxmlformats.org/drawingml/2006/main">
                <a:ext uri="{FF2B5EF4-FFF2-40B4-BE49-F238E27FC236}">
                  <a16:creationId xmlns:a16="http://schemas.microsoft.com/office/drawing/2014/main" id="{2FB3E5BD-2E34-4A54-9B31-C793FB05D8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21076C7" w14:textId="77777777" w:rsidR="00F72AC8" w:rsidRDefault="00F72AC8" w:rsidP="00F72AC8">
      <w:pPr>
        <w:bidi w:val="0"/>
        <w:jc w:val="center"/>
        <w:rPr>
          <w:rFonts w:asciiTheme="majorBidi" w:hAnsiTheme="majorBidi" w:cstheme="majorBidi"/>
          <w:sz w:val="24"/>
          <w:szCs w:val="24"/>
        </w:rPr>
      </w:pPr>
    </w:p>
    <w:p w14:paraId="472BCBC6" w14:textId="6A926FF8" w:rsidR="00F72AC8" w:rsidRPr="00F72AC8" w:rsidRDefault="00F72AC8" w:rsidP="00F72AC8">
      <w:pPr>
        <w:bidi w:val="0"/>
        <w:jc w:val="center"/>
        <w:rPr>
          <w:rFonts w:asciiTheme="majorBidi" w:hAnsiTheme="majorBidi" w:cstheme="majorBidi"/>
        </w:rPr>
      </w:pPr>
      <w:r w:rsidRPr="00F72AC8">
        <w:rPr>
          <w:rFonts w:asciiTheme="majorBidi" w:hAnsiTheme="majorBidi" w:cstheme="majorBidi"/>
        </w:rPr>
        <w:t>Figure 2S.</w:t>
      </w:r>
      <w:r w:rsidRPr="00F72AC8">
        <w:rPr>
          <w:rFonts w:asciiTheme="majorBidi" w:hAnsiTheme="majorBidi" w:cstheme="majorBidi"/>
          <w:lang w:val="en-GB"/>
        </w:rPr>
        <w:t xml:space="preserve"> UV-</w:t>
      </w:r>
      <w:proofErr w:type="gramStart"/>
      <w:r w:rsidRPr="00F72AC8">
        <w:rPr>
          <w:rFonts w:asciiTheme="majorBidi" w:hAnsiTheme="majorBidi" w:cstheme="majorBidi"/>
          <w:lang w:val="en-GB"/>
        </w:rPr>
        <w:t>Vis</w:t>
      </w:r>
      <w:proofErr w:type="gramEnd"/>
      <w:r w:rsidRPr="00F72AC8">
        <w:rPr>
          <w:rFonts w:asciiTheme="majorBidi" w:hAnsiTheme="majorBidi" w:cstheme="majorBidi"/>
          <w:lang w:val="en-GB"/>
        </w:rPr>
        <w:t xml:space="preserve"> spectrum of comp</w:t>
      </w:r>
      <w:r>
        <w:rPr>
          <w:rFonts w:asciiTheme="majorBidi" w:hAnsiTheme="majorBidi" w:cstheme="majorBidi"/>
          <w:lang w:val="en-GB"/>
        </w:rPr>
        <w:t>lex</w:t>
      </w:r>
      <w:r w:rsidRPr="00F72AC8">
        <w:rPr>
          <w:rFonts w:asciiTheme="majorBidi" w:hAnsiTheme="majorBidi" w:cstheme="majorBidi"/>
          <w:lang w:val="en-GB"/>
        </w:rPr>
        <w:t xml:space="preserve"> (</w:t>
      </w:r>
      <w:r w:rsidR="005D50C9">
        <w:rPr>
          <w:rFonts w:asciiTheme="majorBidi" w:hAnsiTheme="majorBidi" w:cstheme="majorBidi"/>
          <w:b/>
          <w:bCs/>
          <w:lang w:val="en-GB"/>
        </w:rPr>
        <w:t>1</w:t>
      </w:r>
      <w:r w:rsidRPr="00F72AC8">
        <w:rPr>
          <w:rFonts w:asciiTheme="majorBidi" w:hAnsiTheme="majorBidi" w:cstheme="majorBidi"/>
          <w:lang w:val="en-GB"/>
        </w:rPr>
        <w:t>) in water as solvent</w:t>
      </w:r>
    </w:p>
    <w:p w14:paraId="069859EA" w14:textId="77777777" w:rsidR="00F72AC8" w:rsidRDefault="00F72AC8" w:rsidP="00BD42D2">
      <w:pPr>
        <w:jc w:val="center"/>
      </w:pPr>
    </w:p>
    <w:p w14:paraId="239EFC4B" w14:textId="77777777" w:rsidR="00F72AC8" w:rsidRDefault="00F72AC8" w:rsidP="00BD42D2">
      <w:pPr>
        <w:jc w:val="center"/>
      </w:pPr>
    </w:p>
    <w:p w14:paraId="6170BC4B" w14:textId="77777777" w:rsidR="00F72AC8" w:rsidRDefault="00F72AC8" w:rsidP="00BD42D2">
      <w:pPr>
        <w:jc w:val="center"/>
      </w:pPr>
    </w:p>
    <w:p w14:paraId="086A1F12" w14:textId="77777777" w:rsidR="00F72AC8" w:rsidRDefault="00F72AC8" w:rsidP="00BD42D2">
      <w:pPr>
        <w:jc w:val="center"/>
      </w:pPr>
    </w:p>
    <w:p w14:paraId="4E46ACE4" w14:textId="77777777" w:rsidR="00F72AC8" w:rsidRDefault="00F72AC8" w:rsidP="00BD42D2">
      <w:pPr>
        <w:jc w:val="center"/>
      </w:pPr>
    </w:p>
    <w:p w14:paraId="07A0B40F" w14:textId="6A36AAE3" w:rsidR="00151CB0" w:rsidRDefault="00BD42D2" w:rsidP="00BD42D2">
      <w:pPr>
        <w:jc w:val="center"/>
        <w:rPr>
          <w:rtl/>
        </w:rPr>
      </w:pPr>
      <w:r>
        <w:rPr>
          <w:noProof/>
          <w14:ligatures w14:val="standardContextual"/>
        </w:rPr>
        <w:lastRenderedPageBreak/>
        <w:drawing>
          <wp:inline distT="0" distB="0" distL="0" distR="0" wp14:anchorId="5C10535C" wp14:editId="1CA988A5">
            <wp:extent cx="3905250" cy="2390775"/>
            <wp:effectExtent l="0" t="0" r="0" b="9525"/>
            <wp:docPr id="3" name="Chart 3">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E097DBF" w14:textId="77777777" w:rsidR="00F72AC8" w:rsidRDefault="00F72AC8" w:rsidP="00F72AC8">
      <w:pPr>
        <w:jc w:val="center"/>
        <w:rPr>
          <w:rFonts w:asciiTheme="majorBidi" w:hAnsiTheme="majorBidi" w:cstheme="majorBidi"/>
        </w:rPr>
      </w:pPr>
    </w:p>
    <w:p w14:paraId="4CC9E65E" w14:textId="04776C74" w:rsidR="00F72AC8" w:rsidRDefault="00F72AC8" w:rsidP="00F72AC8">
      <w:pPr>
        <w:jc w:val="center"/>
        <w:rPr>
          <w:rFonts w:asciiTheme="majorBidi" w:hAnsiTheme="majorBidi" w:cstheme="majorBidi"/>
          <w:lang w:val="en-GB"/>
        </w:rPr>
      </w:pPr>
      <w:r w:rsidRPr="009B56D4">
        <w:rPr>
          <w:rFonts w:asciiTheme="majorBidi" w:hAnsiTheme="majorBidi" w:cstheme="majorBidi"/>
        </w:rPr>
        <w:t>Figure</w:t>
      </w:r>
      <w:r w:rsidRPr="009B56D4">
        <w:rPr>
          <w:rFonts w:asciiTheme="majorBidi" w:hAnsiTheme="majorBidi" w:cstheme="majorBidi"/>
          <w:lang w:val="en-GB"/>
        </w:rPr>
        <w:t xml:space="preserve"> </w:t>
      </w:r>
      <w:r>
        <w:rPr>
          <w:rFonts w:asciiTheme="majorBidi" w:hAnsiTheme="majorBidi" w:cstheme="majorBidi"/>
          <w:lang w:val="en-GB"/>
        </w:rPr>
        <w:t>3</w:t>
      </w:r>
      <w:r w:rsidRPr="009B56D4">
        <w:rPr>
          <w:rFonts w:asciiTheme="majorBidi" w:hAnsiTheme="majorBidi" w:cstheme="majorBidi"/>
          <w:lang w:val="en-GB"/>
        </w:rPr>
        <w:t>S.</w:t>
      </w:r>
      <w:r w:rsidRPr="009B56D4">
        <w:rPr>
          <w:rFonts w:asciiTheme="majorBidi" w:hAnsiTheme="majorBidi" w:cstheme="majorBidi"/>
        </w:rPr>
        <w:t xml:space="preserve"> </w:t>
      </w:r>
      <w:r>
        <w:rPr>
          <w:rFonts w:asciiTheme="majorBidi" w:hAnsiTheme="majorBidi" w:cstheme="majorBidi"/>
          <w:lang w:val="en-GB"/>
        </w:rPr>
        <w:t>The plot of stability of complex (</w:t>
      </w:r>
      <w:r w:rsidR="005D50C9">
        <w:rPr>
          <w:rFonts w:asciiTheme="majorBidi" w:hAnsiTheme="majorBidi" w:cstheme="majorBidi"/>
          <w:b/>
          <w:bCs/>
          <w:lang w:val="en-GB"/>
        </w:rPr>
        <w:t>1</w:t>
      </w:r>
      <w:r>
        <w:rPr>
          <w:rFonts w:asciiTheme="majorBidi" w:hAnsiTheme="majorBidi" w:cstheme="majorBidi"/>
          <w:lang w:val="en-GB"/>
        </w:rPr>
        <w:t>) in time</w:t>
      </w:r>
    </w:p>
    <w:p w14:paraId="5594F4AD" w14:textId="77777777" w:rsidR="005112E4" w:rsidRDefault="005112E4" w:rsidP="00F72AC8">
      <w:pPr>
        <w:jc w:val="center"/>
        <w:rPr>
          <w:rFonts w:asciiTheme="majorBidi" w:hAnsiTheme="majorBidi" w:cstheme="majorBidi"/>
          <w:lang w:val="en-GB"/>
        </w:rPr>
      </w:pPr>
    </w:p>
    <w:p w14:paraId="6FCFB292" w14:textId="77777777" w:rsidR="005112E4" w:rsidRDefault="005112E4" w:rsidP="00F72AC8">
      <w:pPr>
        <w:jc w:val="center"/>
        <w:rPr>
          <w:rFonts w:asciiTheme="majorBidi" w:hAnsiTheme="majorBidi" w:cstheme="majorBidi"/>
          <w:lang w:val="en-GB"/>
        </w:rPr>
      </w:pPr>
    </w:p>
    <w:p w14:paraId="6F4346D0" w14:textId="2AE97D42" w:rsidR="005112E4" w:rsidRPr="00981BA4" w:rsidRDefault="005112E4" w:rsidP="005112E4">
      <w:pPr>
        <w:bidi w:val="0"/>
        <w:jc w:val="center"/>
        <w:rPr>
          <w:rFonts w:ascii="Times New Roman" w:hAnsi="Times New Roman" w:cs="Times New Roman"/>
          <w:sz w:val="24"/>
          <w:szCs w:val="24"/>
        </w:rPr>
      </w:pPr>
      <w:r w:rsidRPr="00981BA4">
        <w:rPr>
          <w:rFonts w:ascii="Times New Roman" w:hAnsi="Times New Roman" w:cs="Times New Roman"/>
          <w:sz w:val="24"/>
          <w:szCs w:val="24"/>
        </w:rPr>
        <w:t xml:space="preserve">Table </w:t>
      </w:r>
      <w:r>
        <w:rPr>
          <w:rFonts w:ascii="Times New Roman" w:hAnsi="Times New Roman" w:cs="Times New Roman"/>
          <w:sz w:val="24"/>
          <w:szCs w:val="24"/>
        </w:rPr>
        <w:t>1</w:t>
      </w:r>
      <w:r w:rsidRPr="00981BA4">
        <w:rPr>
          <w:rFonts w:ascii="Times New Roman" w:hAnsi="Times New Roman" w:cs="Times New Roman"/>
          <w:sz w:val="24"/>
          <w:szCs w:val="24"/>
        </w:rPr>
        <w:t>S. Crystal and structure refinement data</w:t>
      </w:r>
    </w:p>
    <w:tbl>
      <w:tblPr>
        <w:tblStyle w:val="TableGrid"/>
        <w:tblW w:w="0" w:type="auto"/>
        <w:jc w:val="center"/>
        <w:tblLook w:val="04A0" w:firstRow="1" w:lastRow="0" w:firstColumn="1" w:lastColumn="0" w:noHBand="0" w:noVBand="1"/>
      </w:tblPr>
      <w:tblGrid>
        <w:gridCol w:w="3505"/>
        <w:gridCol w:w="3213"/>
      </w:tblGrid>
      <w:tr w:rsidR="005112E4" w:rsidRPr="00981BA4" w14:paraId="597AB727" w14:textId="77777777" w:rsidTr="00FA7AF5">
        <w:trPr>
          <w:trHeight w:val="275"/>
          <w:jc w:val="center"/>
        </w:trPr>
        <w:tc>
          <w:tcPr>
            <w:tcW w:w="3505" w:type="dxa"/>
          </w:tcPr>
          <w:p w14:paraId="03009F04" w14:textId="777777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Identification code</w:t>
            </w:r>
          </w:p>
        </w:tc>
        <w:tc>
          <w:tcPr>
            <w:tcW w:w="3213" w:type="dxa"/>
          </w:tcPr>
          <w:p w14:paraId="49E10B48"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1</w:t>
            </w:r>
          </w:p>
        </w:tc>
      </w:tr>
      <w:tr w:rsidR="005112E4" w:rsidRPr="00981BA4" w14:paraId="66B7E58E" w14:textId="77777777" w:rsidTr="00FA7AF5">
        <w:trPr>
          <w:trHeight w:val="275"/>
          <w:jc w:val="center"/>
        </w:trPr>
        <w:tc>
          <w:tcPr>
            <w:tcW w:w="3505" w:type="dxa"/>
          </w:tcPr>
          <w:p w14:paraId="53D13686" w14:textId="777777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Empirical formula</w:t>
            </w:r>
          </w:p>
        </w:tc>
        <w:tc>
          <w:tcPr>
            <w:tcW w:w="3213" w:type="dxa"/>
          </w:tcPr>
          <w:p w14:paraId="1C2586FA"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C</w:t>
            </w:r>
            <w:r w:rsidRPr="00981BA4">
              <w:rPr>
                <w:rFonts w:ascii="Times New Roman" w:hAnsi="Times New Roman" w:cs="Times New Roman"/>
                <w:sz w:val="24"/>
                <w:szCs w:val="24"/>
                <w:vertAlign w:val="subscript"/>
              </w:rPr>
              <w:t>24</w:t>
            </w:r>
            <w:r w:rsidRPr="00981BA4">
              <w:rPr>
                <w:rFonts w:ascii="Times New Roman" w:hAnsi="Times New Roman" w:cs="Times New Roman"/>
                <w:sz w:val="24"/>
                <w:szCs w:val="24"/>
              </w:rPr>
              <w:t>H</w:t>
            </w:r>
            <w:r w:rsidRPr="00981BA4">
              <w:rPr>
                <w:rFonts w:ascii="Times New Roman" w:hAnsi="Times New Roman" w:cs="Times New Roman"/>
                <w:sz w:val="24"/>
                <w:szCs w:val="24"/>
                <w:vertAlign w:val="subscript"/>
              </w:rPr>
              <w:t>34</w:t>
            </w:r>
            <w:r w:rsidRPr="00981BA4">
              <w:rPr>
                <w:rFonts w:ascii="Times New Roman" w:hAnsi="Times New Roman" w:cs="Times New Roman"/>
                <w:sz w:val="24"/>
                <w:szCs w:val="24"/>
              </w:rPr>
              <w:t>Cu</w:t>
            </w:r>
            <w:r w:rsidRPr="00981BA4">
              <w:rPr>
                <w:rFonts w:ascii="Times New Roman" w:hAnsi="Times New Roman" w:cs="Times New Roman"/>
                <w:sz w:val="24"/>
                <w:szCs w:val="24"/>
                <w:vertAlign w:val="subscript"/>
              </w:rPr>
              <w:t>2</w:t>
            </w:r>
            <w:r w:rsidRPr="00981BA4">
              <w:rPr>
                <w:rFonts w:ascii="Times New Roman" w:hAnsi="Times New Roman" w:cs="Times New Roman"/>
                <w:sz w:val="24"/>
                <w:szCs w:val="24"/>
              </w:rPr>
              <w:t>N</w:t>
            </w:r>
            <w:r w:rsidRPr="00981BA4">
              <w:rPr>
                <w:rFonts w:ascii="Times New Roman" w:hAnsi="Times New Roman" w:cs="Times New Roman"/>
                <w:sz w:val="24"/>
                <w:szCs w:val="24"/>
                <w:vertAlign w:val="subscript"/>
              </w:rPr>
              <w:t>6</w:t>
            </w:r>
            <w:r w:rsidRPr="00981BA4">
              <w:rPr>
                <w:rFonts w:ascii="Times New Roman" w:hAnsi="Times New Roman" w:cs="Times New Roman"/>
                <w:sz w:val="24"/>
                <w:szCs w:val="24"/>
              </w:rPr>
              <w:t>O</w:t>
            </w:r>
            <w:r w:rsidRPr="00981BA4">
              <w:rPr>
                <w:rFonts w:ascii="Times New Roman" w:hAnsi="Times New Roman" w:cs="Times New Roman"/>
                <w:sz w:val="24"/>
                <w:szCs w:val="24"/>
                <w:vertAlign w:val="subscript"/>
              </w:rPr>
              <w:t>9.5</w:t>
            </w:r>
          </w:p>
        </w:tc>
      </w:tr>
      <w:tr w:rsidR="005112E4" w:rsidRPr="00981BA4" w14:paraId="172748FA" w14:textId="77777777" w:rsidTr="00FA7AF5">
        <w:trPr>
          <w:trHeight w:val="275"/>
          <w:jc w:val="center"/>
        </w:trPr>
        <w:tc>
          <w:tcPr>
            <w:tcW w:w="3505" w:type="dxa"/>
          </w:tcPr>
          <w:p w14:paraId="37EE7664" w14:textId="777777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Formula weight</w:t>
            </w:r>
          </w:p>
        </w:tc>
        <w:tc>
          <w:tcPr>
            <w:tcW w:w="3213" w:type="dxa"/>
          </w:tcPr>
          <w:p w14:paraId="5240B331"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685.7</w:t>
            </w:r>
          </w:p>
        </w:tc>
      </w:tr>
      <w:tr w:rsidR="005112E4" w:rsidRPr="00981BA4" w14:paraId="1C59C302" w14:textId="77777777" w:rsidTr="00FA7AF5">
        <w:trPr>
          <w:trHeight w:val="275"/>
          <w:jc w:val="center"/>
        </w:trPr>
        <w:tc>
          <w:tcPr>
            <w:tcW w:w="3505" w:type="dxa"/>
          </w:tcPr>
          <w:p w14:paraId="5927610E" w14:textId="777777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T, K</w:t>
            </w:r>
          </w:p>
        </w:tc>
        <w:tc>
          <w:tcPr>
            <w:tcW w:w="3213" w:type="dxa"/>
          </w:tcPr>
          <w:p w14:paraId="56C345CE" w14:textId="77777777" w:rsidR="005112E4" w:rsidRPr="00C311E6" w:rsidRDefault="005112E4" w:rsidP="005D71AF">
            <w:pPr>
              <w:jc w:val="center"/>
              <w:rPr>
                <w:rFonts w:ascii="Times New Roman" w:hAnsi="Times New Roman" w:cs="Times New Roman"/>
                <w:sz w:val="24"/>
                <w:szCs w:val="24"/>
              </w:rPr>
            </w:pPr>
            <w:r w:rsidRPr="00C311E6">
              <w:rPr>
                <w:rFonts w:ascii="Times New Roman" w:hAnsi="Times New Roman" w:cs="Times New Roman"/>
                <w:sz w:val="24"/>
                <w:szCs w:val="24"/>
              </w:rPr>
              <w:t>100</w:t>
            </w:r>
          </w:p>
        </w:tc>
      </w:tr>
      <w:tr w:rsidR="005112E4" w:rsidRPr="00981BA4" w14:paraId="398C71EF" w14:textId="77777777" w:rsidTr="00FA7AF5">
        <w:trPr>
          <w:trHeight w:val="275"/>
          <w:jc w:val="center"/>
        </w:trPr>
        <w:tc>
          <w:tcPr>
            <w:tcW w:w="3505" w:type="dxa"/>
          </w:tcPr>
          <w:p w14:paraId="3A9AEF08" w14:textId="777777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λ, Å</w:t>
            </w:r>
          </w:p>
        </w:tc>
        <w:tc>
          <w:tcPr>
            <w:tcW w:w="3213" w:type="dxa"/>
          </w:tcPr>
          <w:p w14:paraId="64D0CE6F"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0.71073</w:t>
            </w:r>
          </w:p>
        </w:tc>
      </w:tr>
      <w:tr w:rsidR="005112E4" w:rsidRPr="00981BA4" w14:paraId="3D1E7C65" w14:textId="77777777" w:rsidTr="00FA7AF5">
        <w:trPr>
          <w:trHeight w:val="275"/>
          <w:jc w:val="center"/>
        </w:trPr>
        <w:tc>
          <w:tcPr>
            <w:tcW w:w="3505" w:type="dxa"/>
          </w:tcPr>
          <w:p w14:paraId="5BFBB018" w14:textId="777777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Crystal system</w:t>
            </w:r>
          </w:p>
        </w:tc>
        <w:tc>
          <w:tcPr>
            <w:tcW w:w="3213" w:type="dxa"/>
          </w:tcPr>
          <w:p w14:paraId="619F737D"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orthorhombic</w:t>
            </w:r>
          </w:p>
        </w:tc>
      </w:tr>
      <w:tr w:rsidR="005112E4" w:rsidRPr="00981BA4" w14:paraId="4F796FD6" w14:textId="77777777" w:rsidTr="00FA7AF5">
        <w:trPr>
          <w:trHeight w:val="275"/>
          <w:jc w:val="center"/>
        </w:trPr>
        <w:tc>
          <w:tcPr>
            <w:tcW w:w="3505" w:type="dxa"/>
          </w:tcPr>
          <w:p w14:paraId="5596FD71" w14:textId="777777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Space group</w:t>
            </w:r>
          </w:p>
        </w:tc>
        <w:tc>
          <w:tcPr>
            <w:tcW w:w="3213" w:type="dxa"/>
          </w:tcPr>
          <w:p w14:paraId="1C85AE39" w14:textId="77777777" w:rsidR="005112E4" w:rsidRPr="00981BA4" w:rsidRDefault="005112E4" w:rsidP="005D71AF">
            <w:pPr>
              <w:jc w:val="center"/>
              <w:rPr>
                <w:rFonts w:ascii="Times New Roman" w:hAnsi="Times New Roman" w:cs="Times New Roman"/>
                <w:i/>
                <w:iCs/>
                <w:sz w:val="24"/>
                <w:szCs w:val="24"/>
              </w:rPr>
            </w:pPr>
            <w:proofErr w:type="spellStart"/>
            <w:r w:rsidRPr="00981BA4">
              <w:rPr>
                <w:rFonts w:ascii="Times New Roman" w:hAnsi="Times New Roman" w:cs="Times New Roman"/>
                <w:i/>
                <w:iCs/>
                <w:sz w:val="24"/>
                <w:szCs w:val="24"/>
              </w:rPr>
              <w:t>Pnma</w:t>
            </w:r>
            <w:proofErr w:type="spellEnd"/>
          </w:p>
        </w:tc>
      </w:tr>
      <w:tr w:rsidR="005112E4" w:rsidRPr="00981BA4" w14:paraId="7DC40CC1" w14:textId="77777777" w:rsidTr="00FA7AF5">
        <w:trPr>
          <w:trHeight w:val="275"/>
          <w:jc w:val="center"/>
        </w:trPr>
        <w:tc>
          <w:tcPr>
            <w:tcW w:w="3505" w:type="dxa"/>
          </w:tcPr>
          <w:p w14:paraId="00C44840" w14:textId="777777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a, Å</w:t>
            </w:r>
          </w:p>
        </w:tc>
        <w:tc>
          <w:tcPr>
            <w:tcW w:w="3213" w:type="dxa"/>
          </w:tcPr>
          <w:p w14:paraId="05147B1F"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18.462(4)</w:t>
            </w:r>
          </w:p>
        </w:tc>
      </w:tr>
      <w:tr w:rsidR="005112E4" w:rsidRPr="00981BA4" w14:paraId="2324E54F" w14:textId="77777777" w:rsidTr="00FA7AF5">
        <w:trPr>
          <w:trHeight w:val="266"/>
          <w:jc w:val="center"/>
        </w:trPr>
        <w:tc>
          <w:tcPr>
            <w:tcW w:w="3505" w:type="dxa"/>
          </w:tcPr>
          <w:p w14:paraId="652A5229" w14:textId="777777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b, Å</w:t>
            </w:r>
          </w:p>
        </w:tc>
        <w:tc>
          <w:tcPr>
            <w:tcW w:w="3213" w:type="dxa"/>
          </w:tcPr>
          <w:p w14:paraId="239EEE33"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37.218(7)</w:t>
            </w:r>
          </w:p>
        </w:tc>
      </w:tr>
      <w:tr w:rsidR="005112E4" w:rsidRPr="00981BA4" w14:paraId="1F5E78AF" w14:textId="77777777" w:rsidTr="00FA7AF5">
        <w:trPr>
          <w:trHeight w:val="275"/>
          <w:jc w:val="center"/>
        </w:trPr>
        <w:tc>
          <w:tcPr>
            <w:tcW w:w="3505" w:type="dxa"/>
          </w:tcPr>
          <w:p w14:paraId="597DC5D0" w14:textId="777777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c, Å</w:t>
            </w:r>
          </w:p>
        </w:tc>
        <w:tc>
          <w:tcPr>
            <w:tcW w:w="3213" w:type="dxa"/>
          </w:tcPr>
          <w:p w14:paraId="491AACA8"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8.315(2)</w:t>
            </w:r>
          </w:p>
        </w:tc>
      </w:tr>
      <w:tr w:rsidR="005112E4" w:rsidRPr="00981BA4" w14:paraId="5A866661" w14:textId="77777777" w:rsidTr="00FA7AF5">
        <w:trPr>
          <w:trHeight w:val="275"/>
          <w:jc w:val="center"/>
        </w:trPr>
        <w:tc>
          <w:tcPr>
            <w:tcW w:w="3505" w:type="dxa"/>
          </w:tcPr>
          <w:p w14:paraId="06488847" w14:textId="5267DCBE"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α, °</w:t>
            </w:r>
          </w:p>
        </w:tc>
        <w:tc>
          <w:tcPr>
            <w:tcW w:w="3213" w:type="dxa"/>
          </w:tcPr>
          <w:p w14:paraId="27A0AFD6"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90</w:t>
            </w:r>
          </w:p>
        </w:tc>
      </w:tr>
      <w:tr w:rsidR="005112E4" w:rsidRPr="00981BA4" w14:paraId="5537EB2A" w14:textId="77777777" w:rsidTr="00FA7AF5">
        <w:trPr>
          <w:trHeight w:val="275"/>
          <w:jc w:val="center"/>
        </w:trPr>
        <w:tc>
          <w:tcPr>
            <w:tcW w:w="3505" w:type="dxa"/>
          </w:tcPr>
          <w:p w14:paraId="71127592" w14:textId="758C3412"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β, °</w:t>
            </w:r>
          </w:p>
        </w:tc>
        <w:tc>
          <w:tcPr>
            <w:tcW w:w="3213" w:type="dxa"/>
          </w:tcPr>
          <w:p w14:paraId="6C35562D"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90</w:t>
            </w:r>
          </w:p>
        </w:tc>
      </w:tr>
      <w:tr w:rsidR="005112E4" w:rsidRPr="00981BA4" w14:paraId="72E80D33" w14:textId="77777777" w:rsidTr="00FA7AF5">
        <w:trPr>
          <w:trHeight w:val="275"/>
          <w:jc w:val="center"/>
        </w:trPr>
        <w:tc>
          <w:tcPr>
            <w:tcW w:w="3505" w:type="dxa"/>
          </w:tcPr>
          <w:p w14:paraId="5D459CF9" w14:textId="1EB68895"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γ, °</w:t>
            </w:r>
          </w:p>
        </w:tc>
        <w:tc>
          <w:tcPr>
            <w:tcW w:w="3213" w:type="dxa"/>
          </w:tcPr>
          <w:p w14:paraId="52A3D9D1"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90</w:t>
            </w:r>
          </w:p>
        </w:tc>
      </w:tr>
      <w:tr w:rsidR="005112E4" w:rsidRPr="00981BA4" w14:paraId="4A566116" w14:textId="77777777" w:rsidTr="00FA7AF5">
        <w:trPr>
          <w:trHeight w:val="275"/>
          <w:jc w:val="center"/>
        </w:trPr>
        <w:tc>
          <w:tcPr>
            <w:tcW w:w="3505" w:type="dxa"/>
          </w:tcPr>
          <w:p w14:paraId="4B4F5B68" w14:textId="777777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V, Å</w:t>
            </w:r>
            <w:r w:rsidRPr="00DE3C96">
              <w:rPr>
                <w:rFonts w:ascii="Times New Roman" w:hAnsi="Times New Roman" w:cs="Times New Roman"/>
                <w:sz w:val="24"/>
                <w:szCs w:val="24"/>
                <w:vertAlign w:val="superscript"/>
              </w:rPr>
              <w:t>3</w:t>
            </w:r>
          </w:p>
        </w:tc>
        <w:tc>
          <w:tcPr>
            <w:tcW w:w="3213" w:type="dxa"/>
          </w:tcPr>
          <w:p w14:paraId="3E72849D"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5714(2)</w:t>
            </w:r>
          </w:p>
        </w:tc>
      </w:tr>
      <w:tr w:rsidR="005112E4" w:rsidRPr="00981BA4" w14:paraId="4A62F507" w14:textId="77777777" w:rsidTr="00FA7AF5">
        <w:trPr>
          <w:trHeight w:val="275"/>
          <w:jc w:val="center"/>
        </w:trPr>
        <w:tc>
          <w:tcPr>
            <w:tcW w:w="3505" w:type="dxa"/>
          </w:tcPr>
          <w:p w14:paraId="6ED771F7" w14:textId="77777777" w:rsidR="005112E4" w:rsidRPr="00981BA4" w:rsidRDefault="005112E4" w:rsidP="005D71AF">
            <w:pPr>
              <w:jc w:val="right"/>
              <w:rPr>
                <w:rFonts w:ascii="Times New Roman" w:hAnsi="Times New Roman" w:cs="Times New Roman"/>
                <w:sz w:val="24"/>
                <w:szCs w:val="24"/>
                <w:lang w:val="pl-PL"/>
              </w:rPr>
            </w:pPr>
            <w:r w:rsidRPr="00981BA4">
              <w:rPr>
                <w:rFonts w:ascii="Times New Roman" w:hAnsi="Times New Roman" w:cs="Times New Roman"/>
                <w:sz w:val="24"/>
                <w:szCs w:val="24"/>
                <w:lang w:val="pl-PL"/>
              </w:rPr>
              <w:t>Z</w:t>
            </w:r>
          </w:p>
        </w:tc>
        <w:tc>
          <w:tcPr>
            <w:tcW w:w="3213" w:type="dxa"/>
          </w:tcPr>
          <w:p w14:paraId="5A3BFCED" w14:textId="77777777" w:rsidR="005112E4" w:rsidRPr="00981BA4" w:rsidRDefault="005112E4" w:rsidP="005D71AF">
            <w:pPr>
              <w:jc w:val="center"/>
              <w:rPr>
                <w:rFonts w:ascii="Times New Roman" w:hAnsi="Times New Roman" w:cs="Times New Roman"/>
                <w:sz w:val="24"/>
                <w:szCs w:val="24"/>
                <w:lang w:val="pl-PL"/>
              </w:rPr>
            </w:pPr>
            <w:r w:rsidRPr="00981BA4">
              <w:rPr>
                <w:rFonts w:ascii="Times New Roman" w:hAnsi="Times New Roman" w:cs="Times New Roman"/>
                <w:sz w:val="24"/>
                <w:szCs w:val="24"/>
                <w:lang w:val="pl-PL"/>
              </w:rPr>
              <w:t>8</w:t>
            </w:r>
          </w:p>
        </w:tc>
      </w:tr>
      <w:tr w:rsidR="005112E4" w:rsidRPr="00981BA4" w14:paraId="09CDAB4D" w14:textId="77777777" w:rsidTr="00FA7AF5">
        <w:trPr>
          <w:trHeight w:val="266"/>
          <w:jc w:val="center"/>
        </w:trPr>
        <w:tc>
          <w:tcPr>
            <w:tcW w:w="3505" w:type="dxa"/>
          </w:tcPr>
          <w:p w14:paraId="515EDAB8" w14:textId="77777777" w:rsidR="005112E4" w:rsidRPr="00981BA4" w:rsidRDefault="005112E4" w:rsidP="005D71AF">
            <w:pPr>
              <w:jc w:val="right"/>
              <w:rPr>
                <w:rFonts w:ascii="Times New Roman" w:hAnsi="Times New Roman" w:cs="Times New Roman"/>
                <w:sz w:val="24"/>
                <w:szCs w:val="24"/>
                <w:lang w:val="pl-PL"/>
              </w:rPr>
            </w:pPr>
            <w:r w:rsidRPr="00981BA4">
              <w:rPr>
                <w:rFonts w:ascii="Times New Roman" w:hAnsi="Times New Roman" w:cs="Times New Roman"/>
                <w:sz w:val="24"/>
                <w:szCs w:val="24"/>
              </w:rPr>
              <w:t>ρ</w:t>
            </w:r>
            <w:r w:rsidRPr="00DE3C96">
              <w:rPr>
                <w:rFonts w:ascii="Times New Roman" w:hAnsi="Times New Roman" w:cs="Times New Roman"/>
                <w:sz w:val="24"/>
                <w:szCs w:val="24"/>
                <w:vertAlign w:val="subscript"/>
                <w:lang w:val="pl-PL"/>
              </w:rPr>
              <w:t>max</w:t>
            </w:r>
            <w:r w:rsidRPr="00981BA4">
              <w:rPr>
                <w:rFonts w:ascii="Times New Roman" w:hAnsi="Times New Roman" w:cs="Times New Roman"/>
                <w:sz w:val="24"/>
                <w:szCs w:val="24"/>
                <w:lang w:val="pl-PL"/>
              </w:rPr>
              <w:t>, g cm</w:t>
            </w:r>
            <w:r w:rsidRPr="00DE3C96">
              <w:rPr>
                <w:rFonts w:ascii="Times New Roman" w:hAnsi="Times New Roman" w:cs="Times New Roman"/>
                <w:sz w:val="24"/>
                <w:szCs w:val="24"/>
                <w:vertAlign w:val="superscript"/>
                <w:lang w:val="pl-PL"/>
              </w:rPr>
              <w:t>-3</w:t>
            </w:r>
          </w:p>
        </w:tc>
        <w:tc>
          <w:tcPr>
            <w:tcW w:w="3213" w:type="dxa"/>
          </w:tcPr>
          <w:p w14:paraId="3EF9A221" w14:textId="77777777" w:rsidR="005112E4" w:rsidRPr="00981BA4" w:rsidRDefault="005112E4" w:rsidP="005D71AF">
            <w:pPr>
              <w:jc w:val="center"/>
              <w:rPr>
                <w:rFonts w:ascii="Times New Roman" w:hAnsi="Times New Roman" w:cs="Times New Roman"/>
                <w:sz w:val="24"/>
                <w:szCs w:val="24"/>
                <w:lang w:val="pl-PL"/>
              </w:rPr>
            </w:pPr>
            <w:r w:rsidRPr="00981BA4">
              <w:rPr>
                <w:rFonts w:ascii="Times New Roman" w:hAnsi="Times New Roman" w:cs="Times New Roman"/>
                <w:sz w:val="24"/>
                <w:szCs w:val="24"/>
                <w:lang w:val="pl-PL"/>
              </w:rPr>
              <w:t>1.5942</w:t>
            </w:r>
          </w:p>
        </w:tc>
      </w:tr>
      <w:tr w:rsidR="005112E4" w:rsidRPr="00981BA4" w14:paraId="3F3DF78B" w14:textId="77777777" w:rsidTr="00FA7AF5">
        <w:trPr>
          <w:trHeight w:val="275"/>
          <w:jc w:val="center"/>
        </w:trPr>
        <w:tc>
          <w:tcPr>
            <w:tcW w:w="3505" w:type="dxa"/>
          </w:tcPr>
          <w:p w14:paraId="32315E3F" w14:textId="77777777" w:rsidR="005112E4" w:rsidRPr="00981BA4" w:rsidRDefault="005112E4" w:rsidP="005D71AF">
            <w:pPr>
              <w:jc w:val="right"/>
              <w:rPr>
                <w:rFonts w:ascii="Times New Roman" w:hAnsi="Times New Roman" w:cs="Times New Roman"/>
                <w:sz w:val="24"/>
                <w:szCs w:val="24"/>
                <w:lang w:val="pl-PL"/>
              </w:rPr>
            </w:pPr>
            <w:r w:rsidRPr="00981BA4">
              <w:rPr>
                <w:rFonts w:ascii="Times New Roman" w:hAnsi="Times New Roman" w:cs="Times New Roman"/>
                <w:sz w:val="24"/>
                <w:szCs w:val="24"/>
              </w:rPr>
              <w:t>μ</w:t>
            </w:r>
            <w:r w:rsidRPr="00981BA4">
              <w:rPr>
                <w:rFonts w:ascii="Times New Roman" w:hAnsi="Times New Roman" w:cs="Times New Roman"/>
                <w:sz w:val="24"/>
                <w:szCs w:val="24"/>
                <w:lang w:val="pl-PL"/>
              </w:rPr>
              <w:t>, mm</w:t>
            </w:r>
          </w:p>
        </w:tc>
        <w:tc>
          <w:tcPr>
            <w:tcW w:w="3213" w:type="dxa"/>
          </w:tcPr>
          <w:p w14:paraId="2AF97659" w14:textId="77777777" w:rsidR="005112E4" w:rsidRPr="00981BA4" w:rsidRDefault="005112E4" w:rsidP="005D71AF">
            <w:pPr>
              <w:jc w:val="center"/>
              <w:rPr>
                <w:rFonts w:ascii="Times New Roman" w:hAnsi="Times New Roman" w:cs="Times New Roman"/>
                <w:sz w:val="24"/>
                <w:szCs w:val="24"/>
                <w:lang w:val="pl-PL"/>
              </w:rPr>
            </w:pPr>
            <w:r w:rsidRPr="00981BA4">
              <w:rPr>
                <w:rFonts w:ascii="Times New Roman" w:hAnsi="Times New Roman" w:cs="Times New Roman"/>
                <w:sz w:val="24"/>
                <w:szCs w:val="24"/>
                <w:lang w:val="pl-PL"/>
              </w:rPr>
              <w:t>1.552</w:t>
            </w:r>
          </w:p>
        </w:tc>
      </w:tr>
      <w:tr w:rsidR="005112E4" w:rsidRPr="00981BA4" w14:paraId="67B34539" w14:textId="77777777" w:rsidTr="00FA7AF5">
        <w:trPr>
          <w:trHeight w:val="275"/>
          <w:jc w:val="center"/>
        </w:trPr>
        <w:tc>
          <w:tcPr>
            <w:tcW w:w="3505" w:type="dxa"/>
          </w:tcPr>
          <w:p w14:paraId="474E66B6" w14:textId="77777777" w:rsidR="005112E4" w:rsidRPr="00981BA4" w:rsidRDefault="005112E4" w:rsidP="005D71AF">
            <w:pPr>
              <w:jc w:val="right"/>
              <w:rPr>
                <w:rFonts w:ascii="Times New Roman" w:hAnsi="Times New Roman" w:cs="Times New Roman"/>
                <w:sz w:val="24"/>
                <w:szCs w:val="24"/>
                <w:lang w:val="pl-PL"/>
              </w:rPr>
            </w:pPr>
            <w:r w:rsidRPr="00981BA4">
              <w:rPr>
                <w:rFonts w:ascii="Times New Roman" w:hAnsi="Times New Roman" w:cs="Times New Roman"/>
                <w:sz w:val="24"/>
                <w:szCs w:val="24"/>
                <w:lang w:val="pl-PL"/>
              </w:rPr>
              <w:t>F(000)</w:t>
            </w:r>
          </w:p>
        </w:tc>
        <w:tc>
          <w:tcPr>
            <w:tcW w:w="3213" w:type="dxa"/>
          </w:tcPr>
          <w:p w14:paraId="25C73E71" w14:textId="77777777" w:rsidR="005112E4" w:rsidRPr="00981BA4" w:rsidRDefault="005112E4" w:rsidP="005D71AF">
            <w:pPr>
              <w:jc w:val="center"/>
              <w:rPr>
                <w:rFonts w:ascii="Times New Roman" w:hAnsi="Times New Roman" w:cs="Times New Roman"/>
                <w:sz w:val="24"/>
                <w:szCs w:val="24"/>
                <w:lang w:val="pl-PL"/>
              </w:rPr>
            </w:pPr>
            <w:r w:rsidRPr="00981BA4">
              <w:rPr>
                <w:rFonts w:ascii="Times New Roman" w:hAnsi="Times New Roman" w:cs="Times New Roman"/>
                <w:sz w:val="24"/>
                <w:szCs w:val="24"/>
                <w:lang w:val="pl-PL"/>
              </w:rPr>
              <w:t>2832</w:t>
            </w:r>
          </w:p>
        </w:tc>
      </w:tr>
      <w:tr w:rsidR="005112E4" w:rsidRPr="00981BA4" w14:paraId="7EC77BE5" w14:textId="77777777" w:rsidTr="00FA7AF5">
        <w:trPr>
          <w:trHeight w:val="275"/>
          <w:jc w:val="center"/>
        </w:trPr>
        <w:tc>
          <w:tcPr>
            <w:tcW w:w="3505" w:type="dxa"/>
          </w:tcPr>
          <w:p w14:paraId="6373832E" w14:textId="77777777" w:rsidR="005112E4" w:rsidRPr="00981BA4" w:rsidRDefault="005112E4" w:rsidP="005D71AF">
            <w:pPr>
              <w:jc w:val="right"/>
              <w:rPr>
                <w:rFonts w:ascii="Times New Roman" w:hAnsi="Times New Roman" w:cs="Times New Roman"/>
                <w:sz w:val="24"/>
                <w:szCs w:val="24"/>
                <w:lang w:val="pl-PL"/>
              </w:rPr>
            </w:pPr>
            <w:r w:rsidRPr="00981BA4">
              <w:rPr>
                <w:rFonts w:ascii="Times New Roman" w:hAnsi="Times New Roman" w:cs="Times New Roman"/>
                <w:sz w:val="24"/>
                <w:szCs w:val="24"/>
                <w:lang w:val="pl-PL"/>
              </w:rPr>
              <w:t>Crystal size, mm</w:t>
            </w:r>
          </w:p>
        </w:tc>
        <w:tc>
          <w:tcPr>
            <w:tcW w:w="3213" w:type="dxa"/>
          </w:tcPr>
          <w:p w14:paraId="617C75FE" w14:textId="77777777" w:rsidR="005112E4" w:rsidRPr="00981BA4" w:rsidRDefault="005112E4" w:rsidP="005D71AF">
            <w:pPr>
              <w:jc w:val="center"/>
              <w:rPr>
                <w:rFonts w:ascii="Times New Roman" w:hAnsi="Times New Roman" w:cs="Times New Roman"/>
                <w:color w:val="FF0000"/>
                <w:sz w:val="24"/>
                <w:szCs w:val="24"/>
                <w:lang w:val="pl-PL"/>
              </w:rPr>
            </w:pPr>
            <w:r w:rsidRPr="00C311E6">
              <w:rPr>
                <w:rFonts w:ascii="Times New Roman" w:hAnsi="Times New Roman" w:cs="Times New Roman"/>
                <w:sz w:val="24"/>
                <w:szCs w:val="24"/>
                <w:lang w:val="pl-PL"/>
              </w:rPr>
              <w:t>0.95x0.29x 0.156</w:t>
            </w:r>
          </w:p>
        </w:tc>
      </w:tr>
      <w:tr w:rsidR="005112E4" w:rsidRPr="00981BA4" w14:paraId="2373E854" w14:textId="77777777" w:rsidTr="00FA7AF5">
        <w:trPr>
          <w:trHeight w:val="275"/>
          <w:jc w:val="center"/>
        </w:trPr>
        <w:tc>
          <w:tcPr>
            <w:tcW w:w="3505" w:type="dxa"/>
          </w:tcPr>
          <w:p w14:paraId="45E8EC3D" w14:textId="77777777" w:rsidR="005112E4" w:rsidRPr="00981BA4" w:rsidRDefault="005112E4" w:rsidP="005D71AF">
            <w:pPr>
              <w:jc w:val="right"/>
              <w:rPr>
                <w:rFonts w:ascii="Times New Roman" w:hAnsi="Times New Roman" w:cs="Times New Roman"/>
                <w:sz w:val="24"/>
                <w:szCs w:val="24"/>
                <w:lang w:val="pl-PL"/>
              </w:rPr>
            </w:pPr>
            <w:r w:rsidRPr="00981BA4">
              <w:rPr>
                <w:rFonts w:ascii="Times New Roman" w:hAnsi="Times New Roman" w:cs="Times New Roman"/>
                <w:sz w:val="24"/>
                <w:szCs w:val="24"/>
              </w:rPr>
              <w:t>θ</w:t>
            </w:r>
            <w:r w:rsidRPr="00981BA4">
              <w:rPr>
                <w:rFonts w:ascii="Times New Roman" w:hAnsi="Times New Roman" w:cs="Times New Roman"/>
                <w:sz w:val="24"/>
                <w:szCs w:val="24"/>
                <w:lang w:val="pl-PL"/>
              </w:rPr>
              <w:t xml:space="preserve"> min, </w:t>
            </w:r>
            <w:r w:rsidRPr="00981BA4">
              <w:rPr>
                <w:rFonts w:ascii="Times New Roman" w:hAnsi="Times New Roman" w:cs="Times New Roman"/>
                <w:sz w:val="24"/>
                <w:szCs w:val="24"/>
              </w:rPr>
              <w:t>θ</w:t>
            </w:r>
            <w:r w:rsidRPr="00981BA4">
              <w:rPr>
                <w:rFonts w:ascii="Times New Roman" w:hAnsi="Times New Roman" w:cs="Times New Roman"/>
                <w:sz w:val="24"/>
                <w:szCs w:val="24"/>
                <w:lang w:val="pl-PL"/>
              </w:rPr>
              <w:t xml:space="preserve"> max,</w:t>
            </w:r>
          </w:p>
        </w:tc>
        <w:tc>
          <w:tcPr>
            <w:tcW w:w="3213" w:type="dxa"/>
          </w:tcPr>
          <w:p w14:paraId="13BBB74E" w14:textId="77777777" w:rsidR="005112E4" w:rsidRPr="00C311E6" w:rsidRDefault="005112E4" w:rsidP="005D71AF">
            <w:pPr>
              <w:jc w:val="center"/>
              <w:rPr>
                <w:rFonts w:ascii="Times New Roman" w:hAnsi="Times New Roman" w:cs="Times New Roman"/>
                <w:sz w:val="24"/>
                <w:szCs w:val="24"/>
                <w:lang w:val="pl-PL"/>
              </w:rPr>
            </w:pPr>
            <w:r w:rsidRPr="00C311E6">
              <w:rPr>
                <w:rFonts w:ascii="Times New Roman" w:hAnsi="Times New Roman" w:cs="Times New Roman"/>
                <w:sz w:val="24"/>
                <w:szCs w:val="24"/>
                <w:lang w:val="pl-PL"/>
              </w:rPr>
              <w:t>2.19, 28.44</w:t>
            </w:r>
          </w:p>
        </w:tc>
      </w:tr>
      <w:tr w:rsidR="005112E4" w:rsidRPr="00981BA4" w14:paraId="15CEDF6B" w14:textId="77777777" w:rsidTr="00FA7AF5">
        <w:trPr>
          <w:trHeight w:val="275"/>
          <w:jc w:val="center"/>
        </w:trPr>
        <w:tc>
          <w:tcPr>
            <w:tcW w:w="3505" w:type="dxa"/>
          </w:tcPr>
          <w:p w14:paraId="30A4B2D0" w14:textId="5BA28149"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Index ranges</w:t>
            </w:r>
          </w:p>
        </w:tc>
        <w:tc>
          <w:tcPr>
            <w:tcW w:w="3213" w:type="dxa"/>
          </w:tcPr>
          <w:p w14:paraId="396C964D"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24&lt;=h&lt;=24, -48&lt;=k&lt;=48, -10&lt;=l&lt;=11,</w:t>
            </w:r>
          </w:p>
        </w:tc>
      </w:tr>
      <w:tr w:rsidR="005112E4" w:rsidRPr="00981BA4" w14:paraId="58881E2C" w14:textId="77777777" w:rsidTr="00FA7AF5">
        <w:trPr>
          <w:trHeight w:val="275"/>
          <w:jc w:val="center"/>
        </w:trPr>
        <w:tc>
          <w:tcPr>
            <w:tcW w:w="3505" w:type="dxa"/>
          </w:tcPr>
          <w:p w14:paraId="3C5DBE60" w14:textId="777777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Reflections collected</w:t>
            </w:r>
          </w:p>
        </w:tc>
        <w:tc>
          <w:tcPr>
            <w:tcW w:w="3213" w:type="dxa"/>
          </w:tcPr>
          <w:p w14:paraId="735D2CAF"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68789</w:t>
            </w:r>
          </w:p>
        </w:tc>
      </w:tr>
      <w:tr w:rsidR="005112E4" w:rsidRPr="00981BA4" w14:paraId="12F810C5" w14:textId="77777777" w:rsidTr="00FA7AF5">
        <w:trPr>
          <w:trHeight w:val="266"/>
          <w:jc w:val="center"/>
        </w:trPr>
        <w:tc>
          <w:tcPr>
            <w:tcW w:w="3505" w:type="dxa"/>
          </w:tcPr>
          <w:p w14:paraId="78FA6DB3" w14:textId="777777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lastRenderedPageBreak/>
              <w:t>Independent reflections,</w:t>
            </w:r>
          </w:p>
        </w:tc>
        <w:tc>
          <w:tcPr>
            <w:tcW w:w="3213" w:type="dxa"/>
          </w:tcPr>
          <w:p w14:paraId="3A4F6590"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6927</w:t>
            </w:r>
          </w:p>
        </w:tc>
      </w:tr>
      <w:tr w:rsidR="005112E4" w:rsidRPr="00981BA4" w14:paraId="1545286F" w14:textId="77777777" w:rsidTr="00FA7AF5">
        <w:trPr>
          <w:trHeight w:val="275"/>
          <w:jc w:val="center"/>
        </w:trPr>
        <w:tc>
          <w:tcPr>
            <w:tcW w:w="3505" w:type="dxa"/>
          </w:tcPr>
          <w:p w14:paraId="51A805AB" w14:textId="77777777" w:rsidR="005112E4" w:rsidRPr="00981BA4" w:rsidRDefault="005112E4" w:rsidP="005D71AF">
            <w:pPr>
              <w:jc w:val="right"/>
              <w:rPr>
                <w:rFonts w:ascii="Times New Roman" w:hAnsi="Times New Roman" w:cs="Times New Roman"/>
                <w:sz w:val="24"/>
                <w:szCs w:val="24"/>
              </w:rPr>
            </w:pPr>
            <w:r>
              <w:rPr>
                <w:rFonts w:ascii="Times New Roman" w:hAnsi="Times New Roman" w:cs="Times New Roman"/>
                <w:sz w:val="24"/>
                <w:szCs w:val="24"/>
              </w:rPr>
              <w:t>R</w:t>
            </w:r>
            <w:r w:rsidRPr="00C311E6">
              <w:rPr>
                <w:rFonts w:ascii="Times New Roman" w:hAnsi="Times New Roman" w:cs="Times New Roman"/>
                <w:sz w:val="24"/>
                <w:szCs w:val="24"/>
              </w:rPr>
              <w:t xml:space="preserve">eflections with </w:t>
            </w:r>
            <w:r w:rsidRPr="00C311E6">
              <w:rPr>
                <w:rFonts w:ascii="Times New Roman" w:hAnsi="Times New Roman" w:cs="Times New Roman"/>
                <w:i/>
                <w:iCs/>
                <w:sz w:val="24"/>
                <w:szCs w:val="24"/>
              </w:rPr>
              <w:t>I</w:t>
            </w:r>
            <w:r w:rsidRPr="00C311E6">
              <w:rPr>
                <w:rFonts w:ascii="Times New Roman" w:hAnsi="Times New Roman" w:cs="Times New Roman"/>
                <w:sz w:val="24"/>
                <w:szCs w:val="24"/>
              </w:rPr>
              <w:t xml:space="preserve"> &gt; 3σ(</w:t>
            </w:r>
            <w:r w:rsidRPr="00C311E6">
              <w:rPr>
                <w:rFonts w:ascii="Times New Roman" w:hAnsi="Times New Roman" w:cs="Times New Roman"/>
                <w:i/>
                <w:iCs/>
                <w:sz w:val="24"/>
                <w:szCs w:val="24"/>
              </w:rPr>
              <w:t>I</w:t>
            </w:r>
            <w:r w:rsidRPr="00C311E6">
              <w:rPr>
                <w:rFonts w:ascii="Times New Roman" w:hAnsi="Times New Roman" w:cs="Times New Roman"/>
                <w:sz w:val="24"/>
                <w:szCs w:val="24"/>
              </w:rPr>
              <w:t>)</w:t>
            </w:r>
          </w:p>
        </w:tc>
        <w:tc>
          <w:tcPr>
            <w:tcW w:w="3213" w:type="dxa"/>
          </w:tcPr>
          <w:p w14:paraId="35EE627D" w14:textId="77777777" w:rsidR="005112E4" w:rsidRPr="00B33B32" w:rsidRDefault="005112E4" w:rsidP="005D71AF">
            <w:pPr>
              <w:jc w:val="center"/>
              <w:rPr>
                <w:rFonts w:ascii="Times New Roman" w:hAnsi="Times New Roman" w:cs="Times New Roman"/>
                <w:color w:val="FF0000"/>
                <w:sz w:val="24"/>
                <w:szCs w:val="24"/>
              </w:rPr>
            </w:pPr>
            <w:r w:rsidRPr="00C311E6">
              <w:rPr>
                <w:rFonts w:ascii="Times New Roman" w:hAnsi="Times New Roman" w:cs="Times New Roman"/>
                <w:sz w:val="24"/>
                <w:szCs w:val="24"/>
              </w:rPr>
              <w:t>5135</w:t>
            </w:r>
          </w:p>
        </w:tc>
      </w:tr>
      <w:tr w:rsidR="005112E4" w:rsidRPr="00981BA4" w14:paraId="1310A567" w14:textId="77777777" w:rsidTr="00FA7AF5">
        <w:trPr>
          <w:trHeight w:val="275"/>
          <w:jc w:val="center"/>
        </w:trPr>
        <w:tc>
          <w:tcPr>
            <w:tcW w:w="3505" w:type="dxa"/>
          </w:tcPr>
          <w:p w14:paraId="192CE7B1" w14:textId="77777777" w:rsidR="005112E4" w:rsidRPr="00981BA4" w:rsidRDefault="005112E4" w:rsidP="005D71AF">
            <w:pPr>
              <w:jc w:val="right"/>
              <w:rPr>
                <w:rFonts w:ascii="Times New Roman" w:hAnsi="Times New Roman" w:cs="Times New Roman"/>
                <w:sz w:val="24"/>
                <w:szCs w:val="24"/>
              </w:rPr>
            </w:pPr>
            <w:proofErr w:type="spellStart"/>
            <w:r w:rsidRPr="00981BA4">
              <w:rPr>
                <w:rFonts w:ascii="Times New Roman" w:hAnsi="Times New Roman" w:cs="Times New Roman"/>
                <w:sz w:val="24"/>
                <w:szCs w:val="24"/>
              </w:rPr>
              <w:t>R</w:t>
            </w:r>
            <w:r w:rsidRPr="00DE3C96">
              <w:rPr>
                <w:rFonts w:ascii="Times New Roman" w:hAnsi="Times New Roman" w:cs="Times New Roman"/>
                <w:sz w:val="24"/>
                <w:szCs w:val="24"/>
                <w:vertAlign w:val="subscript"/>
              </w:rPr>
              <w:t>int</w:t>
            </w:r>
            <w:proofErr w:type="spellEnd"/>
          </w:p>
        </w:tc>
        <w:tc>
          <w:tcPr>
            <w:tcW w:w="3213" w:type="dxa"/>
          </w:tcPr>
          <w:p w14:paraId="6AC14212" w14:textId="77777777" w:rsidR="005112E4" w:rsidRPr="00981BA4" w:rsidRDefault="005112E4" w:rsidP="005D71AF">
            <w:pPr>
              <w:jc w:val="center"/>
              <w:rPr>
                <w:rFonts w:ascii="Times New Roman" w:hAnsi="Times New Roman" w:cs="Times New Roman"/>
                <w:sz w:val="24"/>
                <w:szCs w:val="24"/>
              </w:rPr>
            </w:pPr>
            <w:r w:rsidRPr="00C311E6">
              <w:rPr>
                <w:rFonts w:ascii="Times New Roman" w:hAnsi="Times New Roman" w:cs="Times New Roman"/>
                <w:sz w:val="24"/>
                <w:szCs w:val="24"/>
              </w:rPr>
              <w:t>0.156</w:t>
            </w:r>
          </w:p>
        </w:tc>
      </w:tr>
      <w:tr w:rsidR="005112E4" w:rsidRPr="00981BA4" w14:paraId="41D85771" w14:textId="77777777" w:rsidTr="00FA7AF5">
        <w:trPr>
          <w:trHeight w:val="275"/>
          <w:jc w:val="center"/>
        </w:trPr>
        <w:tc>
          <w:tcPr>
            <w:tcW w:w="3505" w:type="dxa"/>
          </w:tcPr>
          <w:p w14:paraId="00A61360" w14:textId="0446C077"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Data/restraints/parameters</w:t>
            </w:r>
          </w:p>
        </w:tc>
        <w:tc>
          <w:tcPr>
            <w:tcW w:w="3213" w:type="dxa"/>
          </w:tcPr>
          <w:p w14:paraId="7E41EAC4"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6927/0/188</w:t>
            </w:r>
          </w:p>
        </w:tc>
      </w:tr>
      <w:tr w:rsidR="005112E4" w:rsidRPr="00981BA4" w14:paraId="73EE6AD3" w14:textId="77777777" w:rsidTr="00FA7AF5">
        <w:trPr>
          <w:trHeight w:val="275"/>
          <w:jc w:val="center"/>
        </w:trPr>
        <w:tc>
          <w:tcPr>
            <w:tcW w:w="3505" w:type="dxa"/>
          </w:tcPr>
          <w:p w14:paraId="239F6132" w14:textId="29523AC5" w:rsidR="005112E4" w:rsidRPr="00981BA4" w:rsidRDefault="005112E4" w:rsidP="005D71AF">
            <w:pPr>
              <w:jc w:val="right"/>
              <w:rPr>
                <w:rFonts w:ascii="Times New Roman" w:hAnsi="Times New Roman" w:cs="Times New Roman"/>
                <w:sz w:val="24"/>
                <w:szCs w:val="24"/>
              </w:rPr>
            </w:pPr>
            <w:r w:rsidRPr="00981BA4">
              <w:rPr>
                <w:rFonts w:ascii="Times New Roman" w:hAnsi="Times New Roman" w:cs="Times New Roman"/>
                <w:sz w:val="24"/>
                <w:szCs w:val="24"/>
              </w:rPr>
              <w:t>Goodness-of-fit on F</w:t>
            </w:r>
            <w:r w:rsidRPr="00981BA4">
              <w:rPr>
                <w:rFonts w:ascii="Times New Roman" w:hAnsi="Times New Roman" w:cs="Times New Roman"/>
                <w:sz w:val="24"/>
                <w:szCs w:val="24"/>
                <w:vertAlign w:val="superscript"/>
              </w:rPr>
              <w:t>2   1)</w:t>
            </w:r>
          </w:p>
        </w:tc>
        <w:tc>
          <w:tcPr>
            <w:tcW w:w="3213" w:type="dxa"/>
          </w:tcPr>
          <w:p w14:paraId="34607828" w14:textId="77777777" w:rsidR="005112E4" w:rsidRPr="00981BA4" w:rsidRDefault="005112E4" w:rsidP="005D71AF">
            <w:pPr>
              <w:jc w:val="center"/>
              <w:rPr>
                <w:rFonts w:ascii="Times New Roman" w:hAnsi="Times New Roman" w:cs="Times New Roman"/>
                <w:sz w:val="24"/>
                <w:szCs w:val="24"/>
              </w:rPr>
            </w:pPr>
            <w:r w:rsidRPr="00981BA4">
              <w:rPr>
                <w:rFonts w:ascii="Times New Roman" w:hAnsi="Times New Roman" w:cs="Times New Roman"/>
                <w:sz w:val="24"/>
                <w:szCs w:val="24"/>
              </w:rPr>
              <w:t>5.2292</w:t>
            </w:r>
          </w:p>
        </w:tc>
      </w:tr>
      <w:tr w:rsidR="005112E4" w:rsidRPr="00981BA4" w14:paraId="7FDD7673" w14:textId="77777777" w:rsidTr="00FA7AF5">
        <w:trPr>
          <w:trHeight w:val="275"/>
          <w:jc w:val="center"/>
        </w:trPr>
        <w:tc>
          <w:tcPr>
            <w:tcW w:w="3505" w:type="dxa"/>
          </w:tcPr>
          <w:p w14:paraId="1C8507C2" w14:textId="52A5717B" w:rsidR="005112E4" w:rsidRPr="00981BA4" w:rsidRDefault="005112E4" w:rsidP="005D71AF">
            <w:pPr>
              <w:jc w:val="right"/>
              <w:rPr>
                <w:rFonts w:ascii="Times New Roman" w:hAnsi="Times New Roman" w:cs="Times New Roman"/>
                <w:sz w:val="24"/>
                <w:szCs w:val="24"/>
                <w:lang w:val="pl-PL"/>
              </w:rPr>
            </w:pPr>
            <w:r w:rsidRPr="00981BA4">
              <w:rPr>
                <w:rFonts w:ascii="Times New Roman" w:hAnsi="Times New Roman" w:cs="Times New Roman"/>
                <w:sz w:val="24"/>
                <w:szCs w:val="24"/>
                <w:lang w:val="pl-PL"/>
              </w:rPr>
              <w:t>R</w:t>
            </w:r>
            <w:r w:rsidRPr="00981BA4">
              <w:rPr>
                <w:rFonts w:ascii="Times New Roman" w:hAnsi="Times New Roman" w:cs="Times New Roman"/>
                <w:sz w:val="24"/>
                <w:szCs w:val="24"/>
                <w:vertAlign w:val="subscript"/>
                <w:lang w:val="pl-PL"/>
              </w:rPr>
              <w:t>1</w:t>
            </w:r>
            <w:r w:rsidRPr="00981BA4">
              <w:rPr>
                <w:rFonts w:ascii="Times New Roman" w:hAnsi="Times New Roman" w:cs="Times New Roman"/>
                <w:sz w:val="24"/>
                <w:szCs w:val="24"/>
                <w:lang w:val="pl-PL"/>
              </w:rPr>
              <w:t xml:space="preserve">  [</w:t>
            </w:r>
            <w:r w:rsidRPr="00981BA4">
              <w:rPr>
                <w:rFonts w:ascii="Times New Roman" w:hAnsi="Times New Roman" w:cs="Times New Roman"/>
                <w:i/>
                <w:iCs/>
                <w:sz w:val="24"/>
                <w:szCs w:val="24"/>
                <w:lang w:val="pl-PL"/>
              </w:rPr>
              <w:t>I</w:t>
            </w:r>
            <w:r w:rsidRPr="00981BA4">
              <w:rPr>
                <w:rFonts w:ascii="Times New Roman" w:hAnsi="Times New Roman" w:cs="Times New Roman"/>
                <w:sz w:val="24"/>
                <w:szCs w:val="24"/>
                <w:lang w:val="pl-PL"/>
              </w:rPr>
              <w:t>&gt;3</w:t>
            </w:r>
            <w:r w:rsidRPr="00981BA4">
              <w:rPr>
                <w:rFonts w:ascii="Times New Roman" w:hAnsi="Times New Roman" w:cs="Times New Roman"/>
                <w:sz w:val="24"/>
                <w:szCs w:val="24"/>
              </w:rPr>
              <w:t>σ</w:t>
            </w:r>
            <w:r w:rsidRPr="00981BA4">
              <w:rPr>
                <w:rFonts w:ascii="Times New Roman" w:hAnsi="Times New Roman" w:cs="Times New Roman"/>
                <w:sz w:val="24"/>
                <w:szCs w:val="24"/>
                <w:lang w:val="pl-PL"/>
              </w:rPr>
              <w:t>(</w:t>
            </w:r>
            <w:r w:rsidRPr="00981BA4">
              <w:rPr>
                <w:rFonts w:ascii="Times New Roman" w:hAnsi="Times New Roman" w:cs="Times New Roman"/>
                <w:i/>
                <w:iCs/>
                <w:sz w:val="24"/>
                <w:szCs w:val="24"/>
                <w:lang w:val="pl-PL"/>
              </w:rPr>
              <w:t>I</w:t>
            </w:r>
            <w:r w:rsidRPr="00981BA4">
              <w:rPr>
                <w:rFonts w:ascii="Times New Roman" w:hAnsi="Times New Roman" w:cs="Times New Roman"/>
                <w:sz w:val="24"/>
                <w:szCs w:val="24"/>
                <w:lang w:val="pl-PL"/>
              </w:rPr>
              <w:t>)]</w:t>
            </w:r>
          </w:p>
        </w:tc>
        <w:tc>
          <w:tcPr>
            <w:tcW w:w="3213" w:type="dxa"/>
          </w:tcPr>
          <w:p w14:paraId="36874E8E" w14:textId="77777777" w:rsidR="005112E4" w:rsidRPr="00981BA4" w:rsidRDefault="005112E4" w:rsidP="005D71AF">
            <w:pPr>
              <w:jc w:val="center"/>
              <w:rPr>
                <w:rFonts w:ascii="Times New Roman" w:hAnsi="Times New Roman" w:cs="Times New Roman"/>
                <w:sz w:val="24"/>
                <w:szCs w:val="24"/>
                <w:lang w:val="pl-PL"/>
              </w:rPr>
            </w:pPr>
            <w:r w:rsidRPr="00981BA4">
              <w:rPr>
                <w:rFonts w:ascii="Times New Roman" w:hAnsi="Times New Roman" w:cs="Times New Roman"/>
                <w:sz w:val="24"/>
                <w:szCs w:val="24"/>
                <w:lang w:val="pl-PL"/>
              </w:rPr>
              <w:t>0.2186</w:t>
            </w:r>
          </w:p>
        </w:tc>
      </w:tr>
      <w:tr w:rsidR="005112E4" w:rsidRPr="00981BA4" w14:paraId="3AC7860A" w14:textId="77777777" w:rsidTr="00FA7AF5">
        <w:trPr>
          <w:trHeight w:val="275"/>
          <w:jc w:val="center"/>
        </w:trPr>
        <w:tc>
          <w:tcPr>
            <w:tcW w:w="3505" w:type="dxa"/>
          </w:tcPr>
          <w:p w14:paraId="6E1603F3" w14:textId="77777777" w:rsidR="005112E4" w:rsidRPr="00981BA4" w:rsidRDefault="005112E4" w:rsidP="005D71AF">
            <w:pPr>
              <w:jc w:val="right"/>
              <w:rPr>
                <w:rFonts w:ascii="Times New Roman" w:hAnsi="Times New Roman" w:cs="Times New Roman"/>
                <w:sz w:val="24"/>
                <w:szCs w:val="24"/>
                <w:lang w:val="pl-PL"/>
              </w:rPr>
            </w:pPr>
            <w:r w:rsidRPr="00981BA4">
              <w:rPr>
                <w:rFonts w:ascii="Times New Roman" w:hAnsi="Times New Roman" w:cs="Times New Roman"/>
                <w:sz w:val="24"/>
                <w:szCs w:val="24"/>
                <w:lang w:val="pl-PL"/>
              </w:rPr>
              <w:t>wR</w:t>
            </w:r>
            <w:r w:rsidRPr="00981BA4">
              <w:rPr>
                <w:rFonts w:ascii="Times New Roman" w:hAnsi="Times New Roman" w:cs="Times New Roman"/>
                <w:sz w:val="24"/>
                <w:szCs w:val="24"/>
                <w:vertAlign w:val="subscript"/>
                <w:lang w:val="pl-PL"/>
              </w:rPr>
              <w:t>2</w:t>
            </w:r>
            <w:r w:rsidRPr="00981BA4">
              <w:rPr>
                <w:rFonts w:ascii="Times New Roman" w:hAnsi="Times New Roman" w:cs="Times New Roman"/>
                <w:sz w:val="24"/>
                <w:szCs w:val="24"/>
                <w:lang w:val="pl-PL"/>
              </w:rPr>
              <w:t xml:space="preserve">  [</w:t>
            </w:r>
            <w:r w:rsidRPr="00981BA4">
              <w:rPr>
                <w:rFonts w:ascii="Times New Roman" w:hAnsi="Times New Roman" w:cs="Times New Roman"/>
                <w:i/>
                <w:iCs/>
                <w:sz w:val="24"/>
                <w:szCs w:val="24"/>
                <w:lang w:val="pl-PL"/>
              </w:rPr>
              <w:t>I</w:t>
            </w:r>
            <w:r w:rsidRPr="00981BA4">
              <w:rPr>
                <w:rFonts w:ascii="Times New Roman" w:hAnsi="Times New Roman" w:cs="Times New Roman"/>
                <w:sz w:val="24"/>
                <w:szCs w:val="24"/>
                <w:lang w:val="pl-PL"/>
              </w:rPr>
              <w:t>&gt;3</w:t>
            </w:r>
            <w:r w:rsidRPr="00981BA4">
              <w:rPr>
                <w:rFonts w:ascii="Times New Roman" w:hAnsi="Times New Roman" w:cs="Times New Roman"/>
                <w:sz w:val="24"/>
                <w:szCs w:val="24"/>
              </w:rPr>
              <w:t>σ</w:t>
            </w:r>
            <w:r w:rsidRPr="00981BA4">
              <w:rPr>
                <w:rFonts w:ascii="Times New Roman" w:hAnsi="Times New Roman" w:cs="Times New Roman"/>
                <w:sz w:val="24"/>
                <w:szCs w:val="24"/>
                <w:lang w:val="pl-PL"/>
              </w:rPr>
              <w:t>(</w:t>
            </w:r>
            <w:r w:rsidRPr="00981BA4">
              <w:rPr>
                <w:rFonts w:ascii="Times New Roman" w:hAnsi="Times New Roman" w:cs="Times New Roman"/>
                <w:i/>
                <w:iCs/>
                <w:sz w:val="24"/>
                <w:szCs w:val="24"/>
                <w:lang w:val="pl-PL"/>
              </w:rPr>
              <w:t>I</w:t>
            </w:r>
            <w:r w:rsidRPr="00981BA4">
              <w:rPr>
                <w:rFonts w:ascii="Times New Roman" w:hAnsi="Times New Roman" w:cs="Times New Roman"/>
                <w:sz w:val="24"/>
                <w:szCs w:val="24"/>
                <w:lang w:val="pl-PL"/>
              </w:rPr>
              <w:t>)]</w:t>
            </w:r>
          </w:p>
        </w:tc>
        <w:tc>
          <w:tcPr>
            <w:tcW w:w="3213" w:type="dxa"/>
          </w:tcPr>
          <w:p w14:paraId="5DA269F3" w14:textId="77777777" w:rsidR="005112E4" w:rsidRPr="00981BA4" w:rsidRDefault="005112E4" w:rsidP="005D71AF">
            <w:pPr>
              <w:jc w:val="center"/>
              <w:rPr>
                <w:rFonts w:ascii="Times New Roman" w:hAnsi="Times New Roman" w:cs="Times New Roman"/>
                <w:sz w:val="24"/>
                <w:szCs w:val="24"/>
                <w:lang w:val="pl-PL"/>
              </w:rPr>
            </w:pPr>
            <w:r w:rsidRPr="00981BA4">
              <w:rPr>
                <w:rFonts w:ascii="Times New Roman" w:hAnsi="Times New Roman" w:cs="Times New Roman"/>
                <w:sz w:val="24"/>
                <w:szCs w:val="24"/>
                <w:lang w:val="pl-PL"/>
              </w:rPr>
              <w:t>0.3685</w:t>
            </w:r>
          </w:p>
        </w:tc>
      </w:tr>
      <w:tr w:rsidR="005112E4" w:rsidRPr="00981BA4" w14:paraId="4AFCA774" w14:textId="77777777" w:rsidTr="00FA7AF5">
        <w:trPr>
          <w:trHeight w:val="266"/>
          <w:jc w:val="center"/>
        </w:trPr>
        <w:tc>
          <w:tcPr>
            <w:tcW w:w="3505" w:type="dxa"/>
          </w:tcPr>
          <w:p w14:paraId="136E03A7" w14:textId="2FFF5453" w:rsidR="005112E4" w:rsidRPr="00981BA4" w:rsidRDefault="005112E4" w:rsidP="005D71AF">
            <w:pPr>
              <w:jc w:val="right"/>
              <w:rPr>
                <w:rFonts w:ascii="Times New Roman" w:hAnsi="Times New Roman" w:cs="Times New Roman"/>
                <w:sz w:val="24"/>
                <w:szCs w:val="24"/>
                <w:lang w:val="pl-PL"/>
              </w:rPr>
            </w:pPr>
            <w:proofErr w:type="spellStart"/>
            <w:r w:rsidRPr="00981BA4">
              <w:rPr>
                <w:rFonts w:ascii="Times New Roman" w:hAnsi="Times New Roman" w:cs="Times New Roman"/>
                <w:sz w:val="24"/>
                <w:szCs w:val="24"/>
              </w:rPr>
              <w:t>Δρ</w:t>
            </w:r>
            <w:proofErr w:type="spellEnd"/>
            <w:r w:rsidRPr="00981BA4">
              <w:rPr>
                <w:rFonts w:ascii="Times New Roman" w:hAnsi="Times New Roman" w:cs="Times New Roman"/>
                <w:sz w:val="24"/>
                <w:szCs w:val="24"/>
                <w:vertAlign w:val="subscript"/>
                <w:lang w:val="pl-PL"/>
              </w:rPr>
              <w:t>min</w:t>
            </w:r>
            <w:r w:rsidRPr="00981BA4">
              <w:rPr>
                <w:rFonts w:ascii="Times New Roman" w:hAnsi="Times New Roman" w:cs="Times New Roman"/>
                <w:sz w:val="24"/>
                <w:szCs w:val="24"/>
                <w:lang w:val="pl-PL"/>
              </w:rPr>
              <w:t xml:space="preserve">, </w:t>
            </w:r>
            <w:proofErr w:type="spellStart"/>
            <w:r w:rsidRPr="00981BA4">
              <w:rPr>
                <w:rFonts w:ascii="Times New Roman" w:hAnsi="Times New Roman" w:cs="Times New Roman"/>
                <w:sz w:val="24"/>
                <w:szCs w:val="24"/>
              </w:rPr>
              <w:t>Δρ</w:t>
            </w:r>
            <w:proofErr w:type="spellEnd"/>
            <w:r w:rsidRPr="00981BA4">
              <w:rPr>
                <w:rFonts w:ascii="Times New Roman" w:hAnsi="Times New Roman" w:cs="Times New Roman"/>
                <w:sz w:val="24"/>
                <w:szCs w:val="24"/>
                <w:vertAlign w:val="subscript"/>
                <w:lang w:val="pl-PL"/>
              </w:rPr>
              <w:t>max</w:t>
            </w:r>
            <w:r w:rsidRPr="00981BA4">
              <w:rPr>
                <w:rFonts w:ascii="Times New Roman" w:hAnsi="Times New Roman" w:cs="Times New Roman"/>
                <w:sz w:val="24"/>
                <w:szCs w:val="24"/>
                <w:lang w:val="pl-PL"/>
              </w:rPr>
              <w:t>, e Å</w:t>
            </w:r>
            <w:r w:rsidRPr="00981BA4">
              <w:rPr>
                <w:rFonts w:ascii="Times New Roman" w:hAnsi="Times New Roman" w:cs="Times New Roman"/>
                <w:sz w:val="24"/>
                <w:szCs w:val="24"/>
                <w:vertAlign w:val="superscript"/>
                <w:lang w:val="pl-PL"/>
              </w:rPr>
              <w:t>-3</w:t>
            </w:r>
          </w:p>
        </w:tc>
        <w:tc>
          <w:tcPr>
            <w:tcW w:w="3213" w:type="dxa"/>
          </w:tcPr>
          <w:p w14:paraId="7E8EE539" w14:textId="77777777" w:rsidR="005112E4" w:rsidRPr="00981BA4" w:rsidRDefault="005112E4" w:rsidP="005D71AF">
            <w:pPr>
              <w:jc w:val="center"/>
              <w:rPr>
                <w:rFonts w:ascii="Times New Roman" w:hAnsi="Times New Roman" w:cs="Times New Roman"/>
                <w:sz w:val="24"/>
                <w:szCs w:val="24"/>
                <w:lang w:val="pl-PL"/>
              </w:rPr>
            </w:pPr>
            <w:r w:rsidRPr="00C311E6">
              <w:rPr>
                <w:rFonts w:ascii="Times New Roman" w:hAnsi="Times New Roman" w:cs="Times New Roman"/>
                <w:sz w:val="24"/>
                <w:szCs w:val="24"/>
                <w:lang w:val="pl-PL"/>
              </w:rPr>
              <w:t>-2.57, 2.96</w:t>
            </w:r>
          </w:p>
        </w:tc>
      </w:tr>
    </w:tbl>
    <w:p w14:paraId="59B0EEC5" w14:textId="77777777" w:rsidR="005112E4" w:rsidRPr="00981BA4" w:rsidRDefault="005112E4" w:rsidP="005112E4">
      <w:pPr>
        <w:rPr>
          <w:rFonts w:ascii="Times New Roman" w:hAnsi="Times New Roman" w:cs="Times New Roman"/>
          <w:sz w:val="24"/>
          <w:szCs w:val="24"/>
          <w:lang w:val="pl-PL"/>
        </w:rPr>
      </w:pPr>
    </w:p>
    <w:p w14:paraId="73C4EF67" w14:textId="799D1006" w:rsidR="005112E4" w:rsidRDefault="005112E4" w:rsidP="005112E4">
      <w:pPr>
        <w:bidi w:val="0"/>
        <w:jc w:val="both"/>
        <w:rPr>
          <w:rFonts w:ascii="Times New Roman" w:hAnsi="Times New Roman" w:cs="Times New Roman"/>
          <w:sz w:val="24"/>
          <w:szCs w:val="24"/>
        </w:rPr>
      </w:pPr>
      <w:r w:rsidRPr="00981BA4">
        <w:rPr>
          <w:rFonts w:ascii="Times New Roman" w:hAnsi="Times New Roman" w:cs="Times New Roman"/>
          <w:sz w:val="24"/>
          <w:szCs w:val="24"/>
          <w:vertAlign w:val="superscript"/>
        </w:rPr>
        <w:t>1)</w:t>
      </w:r>
      <w:r w:rsidRPr="00981BA4">
        <w:rPr>
          <w:rFonts w:ascii="Times New Roman" w:hAnsi="Times New Roman" w:cs="Times New Roman"/>
          <w:sz w:val="24"/>
          <w:szCs w:val="24"/>
        </w:rPr>
        <w:t>The used refinement program J</w:t>
      </w:r>
      <w:r>
        <w:rPr>
          <w:rFonts w:ascii="Times New Roman" w:hAnsi="Times New Roman" w:cs="Times New Roman"/>
          <w:sz w:val="24"/>
          <w:szCs w:val="24"/>
        </w:rPr>
        <w:t>ANA</w:t>
      </w:r>
      <w:r w:rsidRPr="00981BA4">
        <w:rPr>
          <w:rFonts w:ascii="Times New Roman" w:hAnsi="Times New Roman" w:cs="Times New Roman"/>
          <w:sz w:val="24"/>
          <w:szCs w:val="24"/>
        </w:rPr>
        <w:t>20</w:t>
      </w:r>
      <w:r>
        <w:rPr>
          <w:rFonts w:ascii="Times New Roman" w:hAnsi="Times New Roman" w:cs="Times New Roman"/>
          <w:sz w:val="24"/>
          <w:szCs w:val="24"/>
        </w:rPr>
        <w:t>20</w:t>
      </w:r>
      <w:r w:rsidRPr="00981BA4">
        <w:rPr>
          <w:rFonts w:ascii="Times New Roman" w:hAnsi="Times New Roman" w:cs="Times New Roman"/>
          <w:sz w:val="24"/>
          <w:szCs w:val="24"/>
        </w:rPr>
        <w:t xml:space="preserve"> calculates true goodness of fit, which is based on experimental weighting scheme. The only factor introduced to the weighting scheme by user is the instability factor, which is however a parameter of the instrument (and to some extent of the data processing software) and cannot be arbitrarily changed</w:t>
      </w:r>
      <w:r w:rsidRPr="00911E6F">
        <w:rPr>
          <w:rFonts w:ascii="Times New Roman" w:hAnsi="Times New Roman" w:cs="Times New Roman"/>
          <w:sz w:val="24"/>
          <w:szCs w:val="24"/>
        </w:rPr>
        <w:t>.</w:t>
      </w:r>
      <w:r w:rsidR="00911E6F">
        <w:rPr>
          <w:rFonts w:ascii="Times New Roman" w:hAnsi="Times New Roman" w:cs="Times New Roman"/>
          <w:color w:val="222222"/>
          <w:sz w:val="24"/>
          <w:szCs w:val="24"/>
          <w:shd w:val="clear" w:color="auto" w:fill="FFFFFF"/>
        </w:rPr>
        <w:t xml:space="preserve"> </w:t>
      </w:r>
      <w:r w:rsidR="00911E6F" w:rsidRPr="00911E6F">
        <w:rPr>
          <w:rFonts w:ascii="Times New Roman" w:hAnsi="Times New Roman" w:cs="Times New Roman"/>
          <w:color w:val="222222"/>
          <w:sz w:val="24"/>
          <w:szCs w:val="24"/>
          <w:shd w:val="clear" w:color="auto" w:fill="FFFFFF"/>
        </w:rPr>
        <w:t xml:space="preserve">The </w:t>
      </w:r>
      <w:r w:rsidR="00911E6F" w:rsidRPr="00911E6F">
        <w:rPr>
          <w:rFonts w:ascii="Times New Roman" w:hAnsi="Times New Roman" w:cs="Times New Roman"/>
          <w:color w:val="222222"/>
          <w:sz w:val="24"/>
          <w:szCs w:val="24"/>
          <w:shd w:val="clear" w:color="auto" w:fill="FFFFFF"/>
        </w:rPr>
        <w:t xml:space="preserve">CCDC number is </w:t>
      </w:r>
      <w:r w:rsidR="00911E6F" w:rsidRPr="00911E6F">
        <w:rPr>
          <w:rFonts w:ascii="Times New Roman" w:hAnsi="Times New Roman" w:cs="Times New Roman"/>
          <w:color w:val="222222"/>
          <w:sz w:val="24"/>
          <w:szCs w:val="24"/>
          <w:u w:val="single"/>
          <w:shd w:val="clear" w:color="auto" w:fill="FFFFFF"/>
        </w:rPr>
        <w:t>2361945</w:t>
      </w:r>
      <w:r w:rsidR="00911E6F">
        <w:rPr>
          <w:rFonts w:ascii="Times New Roman" w:hAnsi="Times New Roman" w:cs="Times New Roman"/>
          <w:color w:val="222222"/>
          <w:sz w:val="24"/>
          <w:szCs w:val="24"/>
          <w:shd w:val="clear" w:color="auto" w:fill="FFFFFF"/>
        </w:rPr>
        <w:t>.</w:t>
      </w:r>
    </w:p>
    <w:p w14:paraId="65213B93" w14:textId="77777777" w:rsidR="005112E4" w:rsidRDefault="005112E4" w:rsidP="005112E4">
      <w:pPr>
        <w:rPr>
          <w:rFonts w:ascii="Times New Roman" w:hAnsi="Times New Roman" w:cs="Times New Roman"/>
          <w:sz w:val="24"/>
          <w:szCs w:val="24"/>
        </w:rPr>
      </w:pPr>
      <w:r>
        <w:rPr>
          <w:rFonts w:ascii="Times New Roman" w:hAnsi="Times New Roman" w:cs="Times New Roman"/>
          <w:sz w:val="24"/>
          <w:szCs w:val="24"/>
        </w:rPr>
        <w:br w:type="page"/>
      </w:r>
    </w:p>
    <w:p w14:paraId="46F76BAA" w14:textId="77777777" w:rsidR="005112E4" w:rsidRDefault="005112E4" w:rsidP="005112E4">
      <w:pPr>
        <w:jc w:val="both"/>
        <w:rPr>
          <w:rFonts w:ascii="Times New Roman" w:hAnsi="Times New Roman" w:cs="Times New Roman"/>
          <w:sz w:val="24"/>
          <w:szCs w:val="24"/>
        </w:rPr>
      </w:pPr>
    </w:p>
    <w:p w14:paraId="1CEA3CDD" w14:textId="2797976B" w:rsidR="005112E4" w:rsidRPr="00981BA4" w:rsidRDefault="005112E4" w:rsidP="005112E4">
      <w:pPr>
        <w:rPr>
          <w:rFonts w:ascii="Times New Roman" w:hAnsi="Times New Roman" w:cs="Times New Roman"/>
          <w:sz w:val="24"/>
          <w:szCs w:val="24"/>
        </w:rPr>
      </w:pPr>
      <w:r w:rsidRPr="00981BA4">
        <w:rPr>
          <w:rFonts w:ascii="Times New Roman" w:hAnsi="Times New Roman" w:cs="Times New Roman"/>
          <w:sz w:val="24"/>
          <w:szCs w:val="24"/>
        </w:rPr>
        <w:t xml:space="preserve">Table </w:t>
      </w:r>
      <w:r>
        <w:rPr>
          <w:rFonts w:ascii="Times New Roman" w:hAnsi="Times New Roman" w:cs="Times New Roman"/>
          <w:sz w:val="24"/>
          <w:szCs w:val="24"/>
        </w:rPr>
        <w:t>2</w:t>
      </w:r>
      <w:r w:rsidRPr="00981BA4">
        <w:rPr>
          <w:rFonts w:ascii="Times New Roman" w:hAnsi="Times New Roman" w:cs="Times New Roman"/>
          <w:sz w:val="24"/>
          <w:szCs w:val="24"/>
        </w:rPr>
        <w:t xml:space="preserve">S. </w:t>
      </w:r>
      <w:r w:rsidRPr="00804B99">
        <w:rPr>
          <w:rFonts w:ascii="Times New Roman" w:hAnsi="Times New Roman" w:cs="Times New Roman"/>
          <w:sz w:val="24"/>
          <w:szCs w:val="24"/>
        </w:rPr>
        <w:t xml:space="preserve">Selected geometrical parameters </w:t>
      </w:r>
      <w:r>
        <w:rPr>
          <w:rFonts w:ascii="Times New Roman" w:hAnsi="Times New Roman" w:cs="Times New Roman"/>
          <w:sz w:val="24"/>
          <w:szCs w:val="24"/>
        </w:rPr>
        <w:t>f</w:t>
      </w:r>
      <w:r w:rsidRPr="00804B99">
        <w:rPr>
          <w:rFonts w:ascii="Times New Roman" w:hAnsi="Times New Roman" w:cs="Times New Roman"/>
          <w:sz w:val="24"/>
          <w:szCs w:val="24"/>
        </w:rPr>
        <w:t xml:space="preserve">rom </w:t>
      </w:r>
      <w:r>
        <w:rPr>
          <w:rFonts w:ascii="Times New Roman" w:hAnsi="Times New Roman" w:cs="Times New Roman"/>
          <w:sz w:val="24"/>
          <w:szCs w:val="24"/>
        </w:rPr>
        <w:t xml:space="preserve">single crystal </w:t>
      </w:r>
      <w:r w:rsidRPr="00804B99">
        <w:rPr>
          <w:rFonts w:ascii="Times New Roman" w:hAnsi="Times New Roman" w:cs="Times New Roman"/>
          <w:sz w:val="24"/>
          <w:szCs w:val="24"/>
        </w:rPr>
        <w:t xml:space="preserve">X-Ray </w:t>
      </w:r>
      <w:r>
        <w:rPr>
          <w:rFonts w:ascii="Times New Roman" w:hAnsi="Times New Roman" w:cs="Times New Roman"/>
          <w:sz w:val="24"/>
          <w:szCs w:val="24"/>
        </w:rPr>
        <w:t xml:space="preserve">diffraction </w:t>
      </w:r>
      <w:r w:rsidRPr="00804B99">
        <w:rPr>
          <w:rFonts w:ascii="Times New Roman" w:hAnsi="Times New Roman" w:cs="Times New Roman"/>
          <w:sz w:val="24"/>
          <w:szCs w:val="24"/>
        </w:rPr>
        <w:t>dat</w:t>
      </w:r>
      <w:r w:rsidRPr="00981BA4">
        <w:rPr>
          <w:rFonts w:ascii="Times New Roman" w:hAnsi="Times New Roman" w:cs="Times New Roman"/>
          <w:sz w:val="24"/>
          <w:szCs w:val="24"/>
        </w:rPr>
        <w:t>a</w:t>
      </w:r>
      <w:r>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2193"/>
        <w:gridCol w:w="2193"/>
      </w:tblGrid>
      <w:tr w:rsidR="005112E4" w14:paraId="0239AC5F" w14:textId="77777777" w:rsidTr="00FA7AF5">
        <w:trPr>
          <w:trHeight w:val="288"/>
          <w:jc w:val="center"/>
        </w:trPr>
        <w:tc>
          <w:tcPr>
            <w:tcW w:w="2193" w:type="dxa"/>
          </w:tcPr>
          <w:p w14:paraId="612DB789" w14:textId="77777777" w:rsidR="005112E4" w:rsidRDefault="005112E4" w:rsidP="00FA7AF5">
            <w:pPr>
              <w:jc w:val="center"/>
              <w:rPr>
                <w:rFonts w:ascii="Times New Roman" w:hAnsi="Times New Roman" w:cs="Times New Roman"/>
                <w:sz w:val="24"/>
                <w:szCs w:val="24"/>
              </w:rPr>
            </w:pPr>
            <w:r>
              <w:rPr>
                <w:rFonts w:ascii="Times New Roman" w:hAnsi="Times New Roman" w:cs="Times New Roman"/>
                <w:sz w:val="24"/>
                <w:szCs w:val="24"/>
              </w:rPr>
              <w:t>Angles</w:t>
            </w:r>
          </w:p>
        </w:tc>
        <w:tc>
          <w:tcPr>
            <w:tcW w:w="2193" w:type="dxa"/>
          </w:tcPr>
          <w:p w14:paraId="31E6E706" w14:textId="77777777" w:rsidR="005112E4" w:rsidRDefault="005112E4" w:rsidP="00FA7AF5">
            <w:pPr>
              <w:jc w:val="center"/>
              <w:rPr>
                <w:rFonts w:ascii="Times New Roman" w:hAnsi="Times New Roman" w:cs="Times New Roman"/>
                <w:sz w:val="24"/>
                <w:szCs w:val="24"/>
              </w:rPr>
            </w:pPr>
            <w:r>
              <w:rPr>
                <w:rFonts w:ascii="Times New Roman" w:hAnsi="Times New Roman" w:cs="Times New Roman"/>
                <w:sz w:val="24"/>
                <w:szCs w:val="24"/>
              </w:rPr>
              <w:t>degree</w:t>
            </w:r>
          </w:p>
        </w:tc>
      </w:tr>
      <w:tr w:rsidR="005112E4" w14:paraId="5B663559" w14:textId="77777777" w:rsidTr="00FA7AF5">
        <w:trPr>
          <w:trHeight w:val="288"/>
          <w:jc w:val="center"/>
        </w:trPr>
        <w:tc>
          <w:tcPr>
            <w:tcW w:w="2193" w:type="dxa"/>
          </w:tcPr>
          <w:p w14:paraId="79966E28" w14:textId="77777777" w:rsidR="005112E4" w:rsidRDefault="005112E4" w:rsidP="00FA7AF5">
            <w:pPr>
              <w:jc w:val="center"/>
              <w:rPr>
                <w:rFonts w:ascii="Times New Roman" w:hAnsi="Times New Roman" w:cs="Times New Roman"/>
                <w:sz w:val="24"/>
                <w:szCs w:val="24"/>
              </w:rPr>
            </w:pPr>
            <w:r w:rsidRPr="00401E41">
              <w:rPr>
                <w:rFonts w:ascii="Times New Roman" w:hAnsi="Times New Roman" w:cs="Times New Roman"/>
                <w:sz w:val="24"/>
                <w:szCs w:val="24"/>
              </w:rPr>
              <w:t>N2—Cu1—N5</w:t>
            </w:r>
          </w:p>
        </w:tc>
        <w:tc>
          <w:tcPr>
            <w:tcW w:w="2193" w:type="dxa"/>
          </w:tcPr>
          <w:p w14:paraId="1B0CF6D6"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177.9 (5)</w:t>
            </w:r>
          </w:p>
        </w:tc>
      </w:tr>
      <w:tr w:rsidR="005112E4" w14:paraId="2FFB7CD7" w14:textId="77777777" w:rsidTr="00FA7AF5">
        <w:trPr>
          <w:trHeight w:val="288"/>
          <w:jc w:val="center"/>
        </w:trPr>
        <w:tc>
          <w:tcPr>
            <w:tcW w:w="2193" w:type="dxa"/>
          </w:tcPr>
          <w:p w14:paraId="7B198DB7" w14:textId="77777777" w:rsidR="005112E4" w:rsidRDefault="005112E4" w:rsidP="00FA7AF5">
            <w:pPr>
              <w:jc w:val="center"/>
              <w:rPr>
                <w:rFonts w:ascii="Times New Roman" w:hAnsi="Times New Roman" w:cs="Times New Roman"/>
                <w:sz w:val="24"/>
                <w:szCs w:val="24"/>
              </w:rPr>
            </w:pPr>
            <w:r w:rsidRPr="00401E41">
              <w:rPr>
                <w:rFonts w:ascii="Times New Roman" w:hAnsi="Times New Roman" w:cs="Times New Roman"/>
                <w:sz w:val="24"/>
                <w:szCs w:val="24"/>
              </w:rPr>
              <w:t>N3—Cu2—N3</w:t>
            </w:r>
            <w:r w:rsidRPr="00BE1F9A">
              <w:rPr>
                <w:rFonts w:ascii="Times New Roman" w:hAnsi="Times New Roman" w:cs="Times New Roman"/>
                <w:sz w:val="24"/>
                <w:szCs w:val="24"/>
                <w:vertAlign w:val="superscript"/>
              </w:rPr>
              <w:t>i</w:t>
            </w:r>
          </w:p>
        </w:tc>
        <w:tc>
          <w:tcPr>
            <w:tcW w:w="2193" w:type="dxa"/>
          </w:tcPr>
          <w:p w14:paraId="1E5EA563"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180</w:t>
            </w:r>
          </w:p>
        </w:tc>
      </w:tr>
      <w:tr w:rsidR="005112E4" w14:paraId="5E6BEE4B" w14:textId="77777777" w:rsidTr="00FA7AF5">
        <w:trPr>
          <w:trHeight w:val="297"/>
          <w:jc w:val="center"/>
        </w:trPr>
        <w:tc>
          <w:tcPr>
            <w:tcW w:w="2193" w:type="dxa"/>
          </w:tcPr>
          <w:p w14:paraId="5DF10E95" w14:textId="77777777" w:rsidR="005112E4" w:rsidRDefault="005112E4" w:rsidP="00FA7AF5">
            <w:pPr>
              <w:jc w:val="center"/>
              <w:rPr>
                <w:rFonts w:ascii="Times New Roman" w:hAnsi="Times New Roman" w:cs="Times New Roman"/>
                <w:sz w:val="24"/>
                <w:szCs w:val="24"/>
              </w:rPr>
            </w:pPr>
            <w:r w:rsidRPr="00401E41">
              <w:rPr>
                <w:rFonts w:ascii="Times New Roman" w:hAnsi="Times New Roman" w:cs="Times New Roman"/>
                <w:sz w:val="24"/>
                <w:szCs w:val="24"/>
              </w:rPr>
              <w:t>N3—Cu2—N4</w:t>
            </w:r>
          </w:p>
        </w:tc>
        <w:tc>
          <w:tcPr>
            <w:tcW w:w="2193" w:type="dxa"/>
          </w:tcPr>
          <w:p w14:paraId="03C9591A"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86.7 (4)</w:t>
            </w:r>
          </w:p>
        </w:tc>
      </w:tr>
      <w:tr w:rsidR="005112E4" w14:paraId="3A2AD260" w14:textId="77777777" w:rsidTr="00FA7AF5">
        <w:trPr>
          <w:trHeight w:val="288"/>
          <w:jc w:val="center"/>
        </w:trPr>
        <w:tc>
          <w:tcPr>
            <w:tcW w:w="2193" w:type="dxa"/>
          </w:tcPr>
          <w:p w14:paraId="6DA1A7C2" w14:textId="77777777" w:rsidR="005112E4" w:rsidRDefault="005112E4" w:rsidP="00FA7AF5">
            <w:pPr>
              <w:jc w:val="center"/>
              <w:rPr>
                <w:rFonts w:ascii="Times New Roman" w:hAnsi="Times New Roman" w:cs="Times New Roman"/>
                <w:sz w:val="24"/>
                <w:szCs w:val="24"/>
              </w:rPr>
            </w:pPr>
            <w:r w:rsidRPr="00401E41">
              <w:rPr>
                <w:rFonts w:ascii="Times New Roman" w:hAnsi="Times New Roman" w:cs="Times New Roman"/>
                <w:sz w:val="24"/>
                <w:szCs w:val="24"/>
              </w:rPr>
              <w:t>N3—Cu2—N4</w:t>
            </w:r>
            <w:r w:rsidRPr="00BE1F9A">
              <w:rPr>
                <w:rFonts w:ascii="Times New Roman" w:hAnsi="Times New Roman" w:cs="Times New Roman"/>
                <w:sz w:val="24"/>
                <w:szCs w:val="24"/>
                <w:vertAlign w:val="superscript"/>
              </w:rPr>
              <w:t>i</w:t>
            </w:r>
          </w:p>
        </w:tc>
        <w:tc>
          <w:tcPr>
            <w:tcW w:w="2193" w:type="dxa"/>
          </w:tcPr>
          <w:p w14:paraId="6DADA89F"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93.3 (4)</w:t>
            </w:r>
          </w:p>
        </w:tc>
      </w:tr>
      <w:tr w:rsidR="005112E4" w14:paraId="1D8FCF5D" w14:textId="77777777" w:rsidTr="00FA7AF5">
        <w:trPr>
          <w:trHeight w:val="288"/>
          <w:jc w:val="center"/>
        </w:trPr>
        <w:tc>
          <w:tcPr>
            <w:tcW w:w="2193" w:type="dxa"/>
          </w:tcPr>
          <w:p w14:paraId="17D57509" w14:textId="77777777" w:rsidR="005112E4" w:rsidRDefault="005112E4" w:rsidP="00FA7AF5">
            <w:pPr>
              <w:jc w:val="center"/>
              <w:rPr>
                <w:rFonts w:ascii="Times New Roman" w:hAnsi="Times New Roman" w:cs="Times New Roman"/>
                <w:sz w:val="24"/>
                <w:szCs w:val="24"/>
              </w:rPr>
            </w:pPr>
            <w:r w:rsidRPr="00401E41">
              <w:rPr>
                <w:rFonts w:ascii="Times New Roman" w:hAnsi="Times New Roman" w:cs="Times New Roman"/>
                <w:sz w:val="24"/>
                <w:szCs w:val="24"/>
              </w:rPr>
              <w:t>N3</w:t>
            </w:r>
            <w:r w:rsidRPr="00BE1F9A">
              <w:rPr>
                <w:rFonts w:ascii="Times New Roman" w:hAnsi="Times New Roman" w:cs="Times New Roman"/>
                <w:sz w:val="24"/>
                <w:szCs w:val="24"/>
                <w:vertAlign w:val="superscript"/>
              </w:rPr>
              <w:t>i</w:t>
            </w:r>
            <w:r w:rsidRPr="00401E41">
              <w:rPr>
                <w:rFonts w:ascii="Times New Roman" w:hAnsi="Times New Roman" w:cs="Times New Roman"/>
                <w:sz w:val="24"/>
                <w:szCs w:val="24"/>
              </w:rPr>
              <w:t xml:space="preserve"> —Cu2—N4</w:t>
            </w:r>
          </w:p>
        </w:tc>
        <w:tc>
          <w:tcPr>
            <w:tcW w:w="2193" w:type="dxa"/>
          </w:tcPr>
          <w:p w14:paraId="72F78AAC"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93.3 (4)</w:t>
            </w:r>
          </w:p>
        </w:tc>
      </w:tr>
      <w:tr w:rsidR="005112E4" w14:paraId="745ACC64" w14:textId="77777777" w:rsidTr="00FA7AF5">
        <w:trPr>
          <w:trHeight w:val="288"/>
          <w:jc w:val="center"/>
        </w:trPr>
        <w:tc>
          <w:tcPr>
            <w:tcW w:w="2193" w:type="dxa"/>
          </w:tcPr>
          <w:p w14:paraId="3112E566" w14:textId="77777777" w:rsidR="005112E4" w:rsidRDefault="005112E4" w:rsidP="00FA7AF5">
            <w:pPr>
              <w:jc w:val="center"/>
              <w:rPr>
                <w:rFonts w:ascii="Times New Roman" w:hAnsi="Times New Roman" w:cs="Times New Roman"/>
                <w:sz w:val="24"/>
                <w:szCs w:val="24"/>
              </w:rPr>
            </w:pPr>
            <w:r w:rsidRPr="00401E41">
              <w:rPr>
                <w:rFonts w:ascii="Times New Roman" w:hAnsi="Times New Roman" w:cs="Times New Roman"/>
                <w:sz w:val="24"/>
                <w:szCs w:val="24"/>
              </w:rPr>
              <w:t>N3</w:t>
            </w:r>
            <w:r w:rsidRPr="00BE1F9A">
              <w:rPr>
                <w:rFonts w:ascii="Times New Roman" w:hAnsi="Times New Roman" w:cs="Times New Roman"/>
                <w:sz w:val="24"/>
                <w:szCs w:val="24"/>
                <w:vertAlign w:val="superscript"/>
              </w:rPr>
              <w:t>i</w:t>
            </w:r>
            <w:r w:rsidRPr="00401E41">
              <w:rPr>
                <w:rFonts w:ascii="Times New Roman" w:hAnsi="Times New Roman" w:cs="Times New Roman"/>
                <w:sz w:val="24"/>
                <w:szCs w:val="24"/>
              </w:rPr>
              <w:t xml:space="preserve"> —Cu2—N4</w:t>
            </w:r>
            <w:r w:rsidRPr="00BE1F9A">
              <w:rPr>
                <w:rFonts w:ascii="Times New Roman" w:hAnsi="Times New Roman" w:cs="Times New Roman"/>
                <w:sz w:val="24"/>
                <w:szCs w:val="24"/>
                <w:vertAlign w:val="superscript"/>
              </w:rPr>
              <w:t>i</w:t>
            </w:r>
          </w:p>
        </w:tc>
        <w:tc>
          <w:tcPr>
            <w:tcW w:w="2193" w:type="dxa"/>
          </w:tcPr>
          <w:p w14:paraId="3CF73FE3"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86.7 (4)</w:t>
            </w:r>
          </w:p>
        </w:tc>
      </w:tr>
      <w:tr w:rsidR="005112E4" w14:paraId="66660FDF" w14:textId="77777777" w:rsidTr="00FA7AF5">
        <w:trPr>
          <w:trHeight w:val="288"/>
          <w:jc w:val="center"/>
        </w:trPr>
        <w:tc>
          <w:tcPr>
            <w:tcW w:w="2193" w:type="dxa"/>
          </w:tcPr>
          <w:p w14:paraId="5A600BDE" w14:textId="77777777" w:rsidR="005112E4" w:rsidRPr="00401E41"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N4—Cu2—N4</w:t>
            </w:r>
            <w:r w:rsidRPr="00BE1F9A">
              <w:rPr>
                <w:rFonts w:ascii="Times New Roman" w:hAnsi="Times New Roman" w:cs="Times New Roman"/>
                <w:sz w:val="24"/>
                <w:szCs w:val="24"/>
                <w:vertAlign w:val="superscript"/>
              </w:rPr>
              <w:t>i</w:t>
            </w:r>
          </w:p>
        </w:tc>
        <w:tc>
          <w:tcPr>
            <w:tcW w:w="2193" w:type="dxa"/>
          </w:tcPr>
          <w:p w14:paraId="31B42116" w14:textId="77777777" w:rsidR="005112E4" w:rsidRPr="003177C5" w:rsidRDefault="005112E4" w:rsidP="00FA7AF5">
            <w:pPr>
              <w:jc w:val="center"/>
              <w:rPr>
                <w:rFonts w:ascii="Times New Roman" w:hAnsi="Times New Roman" w:cs="Times New Roman"/>
                <w:sz w:val="24"/>
                <w:szCs w:val="24"/>
              </w:rPr>
            </w:pPr>
            <w:r>
              <w:rPr>
                <w:rFonts w:ascii="Times New Roman" w:hAnsi="Times New Roman" w:cs="Times New Roman"/>
                <w:sz w:val="24"/>
                <w:szCs w:val="24"/>
              </w:rPr>
              <w:t>180</w:t>
            </w:r>
          </w:p>
        </w:tc>
      </w:tr>
      <w:tr w:rsidR="005112E4" w14:paraId="10860E77" w14:textId="77777777" w:rsidTr="00FA7AF5">
        <w:trPr>
          <w:trHeight w:val="288"/>
          <w:jc w:val="center"/>
        </w:trPr>
        <w:tc>
          <w:tcPr>
            <w:tcW w:w="2193" w:type="dxa"/>
          </w:tcPr>
          <w:p w14:paraId="747BD7C4" w14:textId="77777777" w:rsidR="005112E4" w:rsidRPr="00401E41" w:rsidRDefault="005112E4" w:rsidP="00FA7AF5">
            <w:pPr>
              <w:jc w:val="center"/>
              <w:rPr>
                <w:rFonts w:ascii="Times New Roman" w:hAnsi="Times New Roman" w:cs="Times New Roman"/>
                <w:sz w:val="24"/>
                <w:szCs w:val="24"/>
              </w:rPr>
            </w:pPr>
            <w:r w:rsidRPr="00401E41">
              <w:rPr>
                <w:rFonts w:ascii="Times New Roman" w:hAnsi="Times New Roman" w:cs="Times New Roman"/>
                <w:sz w:val="24"/>
                <w:szCs w:val="24"/>
              </w:rPr>
              <w:t>N1—Cu3—N1</w:t>
            </w:r>
            <w:r w:rsidRPr="00BE1F9A">
              <w:rPr>
                <w:rFonts w:ascii="Times New Roman" w:hAnsi="Times New Roman" w:cs="Times New Roman"/>
                <w:sz w:val="24"/>
                <w:szCs w:val="24"/>
                <w:vertAlign w:val="superscript"/>
              </w:rPr>
              <w:t>ii</w:t>
            </w:r>
          </w:p>
        </w:tc>
        <w:tc>
          <w:tcPr>
            <w:tcW w:w="2193" w:type="dxa"/>
          </w:tcPr>
          <w:p w14:paraId="4E1180C6"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96.7 (4)</w:t>
            </w:r>
          </w:p>
        </w:tc>
      </w:tr>
      <w:tr w:rsidR="005112E4" w14:paraId="594097F8" w14:textId="77777777" w:rsidTr="00FA7AF5">
        <w:trPr>
          <w:trHeight w:val="288"/>
          <w:jc w:val="center"/>
        </w:trPr>
        <w:tc>
          <w:tcPr>
            <w:tcW w:w="2193" w:type="dxa"/>
          </w:tcPr>
          <w:p w14:paraId="01E5993E" w14:textId="77777777" w:rsidR="005112E4" w:rsidRPr="00401E41" w:rsidRDefault="005112E4" w:rsidP="00FA7AF5">
            <w:pPr>
              <w:jc w:val="center"/>
              <w:rPr>
                <w:rFonts w:ascii="Times New Roman" w:hAnsi="Times New Roman" w:cs="Times New Roman"/>
                <w:sz w:val="24"/>
                <w:szCs w:val="24"/>
              </w:rPr>
            </w:pPr>
            <w:r w:rsidRPr="00401E41">
              <w:rPr>
                <w:rFonts w:ascii="Times New Roman" w:hAnsi="Times New Roman" w:cs="Times New Roman"/>
                <w:sz w:val="24"/>
                <w:szCs w:val="24"/>
              </w:rPr>
              <w:t>N1—Cu3—N6</w:t>
            </w:r>
          </w:p>
        </w:tc>
        <w:tc>
          <w:tcPr>
            <w:tcW w:w="2193" w:type="dxa"/>
          </w:tcPr>
          <w:p w14:paraId="603480DD"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84.8 (4)</w:t>
            </w:r>
          </w:p>
        </w:tc>
      </w:tr>
      <w:tr w:rsidR="005112E4" w14:paraId="2CCAB6D6" w14:textId="77777777" w:rsidTr="00FA7AF5">
        <w:trPr>
          <w:trHeight w:val="288"/>
          <w:jc w:val="center"/>
        </w:trPr>
        <w:tc>
          <w:tcPr>
            <w:tcW w:w="2193" w:type="dxa"/>
          </w:tcPr>
          <w:p w14:paraId="1E12F557" w14:textId="77777777" w:rsidR="005112E4" w:rsidRPr="00401E41" w:rsidRDefault="005112E4" w:rsidP="00FA7AF5">
            <w:pPr>
              <w:jc w:val="center"/>
              <w:rPr>
                <w:rFonts w:ascii="Times New Roman" w:hAnsi="Times New Roman" w:cs="Times New Roman"/>
                <w:sz w:val="24"/>
                <w:szCs w:val="24"/>
              </w:rPr>
            </w:pPr>
            <w:r w:rsidRPr="00401E41">
              <w:rPr>
                <w:rFonts w:ascii="Times New Roman" w:hAnsi="Times New Roman" w:cs="Times New Roman"/>
                <w:sz w:val="24"/>
                <w:szCs w:val="24"/>
              </w:rPr>
              <w:t>N1—Cu3—N6</w:t>
            </w:r>
            <w:r w:rsidRPr="00BE1F9A">
              <w:rPr>
                <w:rFonts w:ascii="Times New Roman" w:hAnsi="Times New Roman" w:cs="Times New Roman"/>
                <w:sz w:val="24"/>
                <w:szCs w:val="24"/>
                <w:vertAlign w:val="superscript"/>
              </w:rPr>
              <w:t>ii</w:t>
            </w:r>
          </w:p>
        </w:tc>
        <w:tc>
          <w:tcPr>
            <w:tcW w:w="2193" w:type="dxa"/>
          </w:tcPr>
          <w:p w14:paraId="585AC1D4"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170.3 (5)</w:t>
            </w:r>
          </w:p>
        </w:tc>
      </w:tr>
      <w:tr w:rsidR="005112E4" w14:paraId="556E0171" w14:textId="77777777" w:rsidTr="00FA7AF5">
        <w:trPr>
          <w:trHeight w:val="297"/>
          <w:jc w:val="center"/>
        </w:trPr>
        <w:tc>
          <w:tcPr>
            <w:tcW w:w="2193" w:type="dxa"/>
          </w:tcPr>
          <w:p w14:paraId="77D4FAE4" w14:textId="77777777" w:rsidR="005112E4" w:rsidRPr="00401E41"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N1</w:t>
            </w:r>
            <w:r w:rsidRPr="00BE1F9A">
              <w:rPr>
                <w:rFonts w:ascii="Times New Roman" w:hAnsi="Times New Roman" w:cs="Times New Roman"/>
                <w:sz w:val="24"/>
                <w:szCs w:val="24"/>
                <w:vertAlign w:val="superscript"/>
              </w:rPr>
              <w:t>ii</w:t>
            </w:r>
            <w:r w:rsidRPr="003177C5">
              <w:rPr>
                <w:rFonts w:ascii="Times New Roman" w:hAnsi="Times New Roman" w:cs="Times New Roman"/>
                <w:sz w:val="24"/>
                <w:szCs w:val="24"/>
              </w:rPr>
              <w:t xml:space="preserve"> —Cu3—N6</w:t>
            </w:r>
          </w:p>
        </w:tc>
        <w:tc>
          <w:tcPr>
            <w:tcW w:w="2193" w:type="dxa"/>
          </w:tcPr>
          <w:p w14:paraId="40AA0426"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170.3 (5)</w:t>
            </w:r>
          </w:p>
        </w:tc>
      </w:tr>
      <w:tr w:rsidR="005112E4" w14:paraId="3132A6C4" w14:textId="77777777" w:rsidTr="00FA7AF5">
        <w:trPr>
          <w:trHeight w:val="288"/>
          <w:jc w:val="center"/>
        </w:trPr>
        <w:tc>
          <w:tcPr>
            <w:tcW w:w="2193" w:type="dxa"/>
          </w:tcPr>
          <w:p w14:paraId="783A2B82" w14:textId="77777777" w:rsidR="005112E4" w:rsidRPr="00401E41"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N1</w:t>
            </w:r>
            <w:r w:rsidRPr="00BE1F9A">
              <w:rPr>
                <w:rFonts w:ascii="Times New Roman" w:hAnsi="Times New Roman" w:cs="Times New Roman"/>
                <w:sz w:val="24"/>
                <w:szCs w:val="24"/>
                <w:vertAlign w:val="superscript"/>
              </w:rPr>
              <w:t>ii</w:t>
            </w:r>
            <w:r w:rsidRPr="003177C5">
              <w:rPr>
                <w:rFonts w:ascii="Times New Roman" w:hAnsi="Times New Roman" w:cs="Times New Roman"/>
                <w:sz w:val="24"/>
                <w:szCs w:val="24"/>
              </w:rPr>
              <w:t xml:space="preserve"> —Cu3—N6</w:t>
            </w:r>
            <w:r w:rsidRPr="00BE1F9A">
              <w:rPr>
                <w:rFonts w:ascii="Times New Roman" w:hAnsi="Times New Roman" w:cs="Times New Roman"/>
                <w:sz w:val="24"/>
                <w:szCs w:val="24"/>
                <w:vertAlign w:val="superscript"/>
              </w:rPr>
              <w:t>ii</w:t>
            </w:r>
          </w:p>
        </w:tc>
        <w:tc>
          <w:tcPr>
            <w:tcW w:w="2193" w:type="dxa"/>
          </w:tcPr>
          <w:p w14:paraId="6AA403CC"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84.8 (4)</w:t>
            </w:r>
          </w:p>
        </w:tc>
      </w:tr>
      <w:tr w:rsidR="005112E4" w14:paraId="3D3E6358" w14:textId="77777777" w:rsidTr="00FA7AF5">
        <w:trPr>
          <w:trHeight w:val="288"/>
          <w:jc w:val="center"/>
        </w:trPr>
        <w:tc>
          <w:tcPr>
            <w:tcW w:w="2193" w:type="dxa"/>
          </w:tcPr>
          <w:p w14:paraId="7F347821" w14:textId="77777777" w:rsidR="005112E4" w:rsidRPr="00401E41"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N6—Cu3—N6</w:t>
            </w:r>
            <w:r w:rsidRPr="00BE1F9A">
              <w:rPr>
                <w:rFonts w:ascii="Times New Roman" w:hAnsi="Times New Roman" w:cs="Times New Roman"/>
                <w:sz w:val="24"/>
                <w:szCs w:val="24"/>
                <w:vertAlign w:val="superscript"/>
              </w:rPr>
              <w:t>ii</w:t>
            </w:r>
          </w:p>
        </w:tc>
        <w:tc>
          <w:tcPr>
            <w:tcW w:w="2193" w:type="dxa"/>
          </w:tcPr>
          <w:p w14:paraId="1AF17C68"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92.2 (4)</w:t>
            </w:r>
          </w:p>
        </w:tc>
      </w:tr>
      <w:tr w:rsidR="005112E4" w14:paraId="04715C03" w14:textId="77777777" w:rsidTr="00FA7AF5">
        <w:trPr>
          <w:trHeight w:val="288"/>
          <w:jc w:val="center"/>
        </w:trPr>
        <w:tc>
          <w:tcPr>
            <w:tcW w:w="2193" w:type="dxa"/>
          </w:tcPr>
          <w:p w14:paraId="1D75FE56" w14:textId="77777777" w:rsidR="005112E4" w:rsidRPr="00401E41"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Cu3—N1—C7</w:t>
            </w:r>
          </w:p>
        </w:tc>
        <w:tc>
          <w:tcPr>
            <w:tcW w:w="2193" w:type="dxa"/>
          </w:tcPr>
          <w:p w14:paraId="52AAFB23"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122.6 (8)</w:t>
            </w:r>
          </w:p>
        </w:tc>
      </w:tr>
      <w:tr w:rsidR="005112E4" w14:paraId="12B618BB" w14:textId="77777777" w:rsidTr="00FA7AF5">
        <w:trPr>
          <w:trHeight w:val="288"/>
          <w:jc w:val="center"/>
        </w:trPr>
        <w:tc>
          <w:tcPr>
            <w:tcW w:w="2193" w:type="dxa"/>
          </w:tcPr>
          <w:p w14:paraId="0BE3A0F5" w14:textId="77777777" w:rsidR="005112E4" w:rsidRPr="00401E41"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Cu1—N2—C6</w:t>
            </w:r>
          </w:p>
        </w:tc>
        <w:tc>
          <w:tcPr>
            <w:tcW w:w="2193" w:type="dxa"/>
          </w:tcPr>
          <w:p w14:paraId="36A27D85"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119.4 (9)</w:t>
            </w:r>
          </w:p>
        </w:tc>
      </w:tr>
      <w:tr w:rsidR="005112E4" w14:paraId="3AED4F5B" w14:textId="77777777" w:rsidTr="00FA7AF5">
        <w:trPr>
          <w:trHeight w:val="288"/>
          <w:jc w:val="center"/>
        </w:trPr>
        <w:tc>
          <w:tcPr>
            <w:tcW w:w="2193" w:type="dxa"/>
          </w:tcPr>
          <w:p w14:paraId="6EDF875C" w14:textId="77777777" w:rsidR="005112E4" w:rsidRPr="00401E41"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Cu1—N2—C19</w:t>
            </w:r>
          </w:p>
        </w:tc>
        <w:tc>
          <w:tcPr>
            <w:tcW w:w="2193" w:type="dxa"/>
          </w:tcPr>
          <w:p w14:paraId="1058D4ED"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119.7 (9)</w:t>
            </w:r>
          </w:p>
        </w:tc>
      </w:tr>
      <w:tr w:rsidR="005112E4" w14:paraId="3835F301" w14:textId="77777777" w:rsidTr="00FA7AF5">
        <w:trPr>
          <w:trHeight w:val="288"/>
          <w:jc w:val="center"/>
        </w:trPr>
        <w:tc>
          <w:tcPr>
            <w:tcW w:w="2193" w:type="dxa"/>
          </w:tcPr>
          <w:p w14:paraId="3D0A25EF" w14:textId="77777777" w:rsidR="005112E4" w:rsidRPr="00401E41"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Cu2—N3—C22</w:t>
            </w:r>
          </w:p>
        </w:tc>
        <w:tc>
          <w:tcPr>
            <w:tcW w:w="2193" w:type="dxa"/>
          </w:tcPr>
          <w:p w14:paraId="495E0D6D"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116.3 (8)</w:t>
            </w:r>
          </w:p>
        </w:tc>
      </w:tr>
      <w:tr w:rsidR="005112E4" w14:paraId="322A7261" w14:textId="77777777" w:rsidTr="00FA7AF5">
        <w:trPr>
          <w:trHeight w:val="288"/>
          <w:jc w:val="center"/>
        </w:trPr>
        <w:tc>
          <w:tcPr>
            <w:tcW w:w="2193" w:type="dxa"/>
          </w:tcPr>
          <w:p w14:paraId="08B83021" w14:textId="77777777" w:rsidR="005112E4" w:rsidRPr="00401E41"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Cu2—N4—C20</w:t>
            </w:r>
          </w:p>
        </w:tc>
        <w:tc>
          <w:tcPr>
            <w:tcW w:w="2193" w:type="dxa"/>
          </w:tcPr>
          <w:p w14:paraId="1D1B0F66"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117.4 (8)</w:t>
            </w:r>
          </w:p>
        </w:tc>
      </w:tr>
      <w:tr w:rsidR="005112E4" w14:paraId="428F90F6" w14:textId="77777777" w:rsidTr="00FA7AF5">
        <w:trPr>
          <w:trHeight w:val="297"/>
          <w:jc w:val="center"/>
        </w:trPr>
        <w:tc>
          <w:tcPr>
            <w:tcW w:w="2193" w:type="dxa"/>
          </w:tcPr>
          <w:p w14:paraId="2172C12A" w14:textId="77777777" w:rsidR="005112E4" w:rsidRPr="00401E41"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Cu1—N5—C1</w:t>
            </w:r>
          </w:p>
        </w:tc>
        <w:tc>
          <w:tcPr>
            <w:tcW w:w="2193" w:type="dxa"/>
          </w:tcPr>
          <w:p w14:paraId="4A693E80"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119.4 (9)</w:t>
            </w:r>
          </w:p>
        </w:tc>
      </w:tr>
      <w:tr w:rsidR="005112E4" w14:paraId="2352F266" w14:textId="77777777" w:rsidTr="00FA7AF5">
        <w:trPr>
          <w:trHeight w:val="288"/>
          <w:jc w:val="center"/>
        </w:trPr>
        <w:tc>
          <w:tcPr>
            <w:tcW w:w="2193" w:type="dxa"/>
          </w:tcPr>
          <w:p w14:paraId="18B90CC1" w14:textId="77777777" w:rsidR="005112E4" w:rsidRPr="00401E41"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Cu1—N5—C9</w:t>
            </w:r>
          </w:p>
        </w:tc>
        <w:tc>
          <w:tcPr>
            <w:tcW w:w="2193" w:type="dxa"/>
          </w:tcPr>
          <w:p w14:paraId="0E2B045C"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120.3 (9)</w:t>
            </w:r>
          </w:p>
        </w:tc>
      </w:tr>
      <w:tr w:rsidR="005112E4" w14:paraId="6A87E425" w14:textId="77777777" w:rsidTr="00FA7AF5">
        <w:trPr>
          <w:trHeight w:val="288"/>
          <w:jc w:val="center"/>
        </w:trPr>
        <w:tc>
          <w:tcPr>
            <w:tcW w:w="2193" w:type="dxa"/>
          </w:tcPr>
          <w:p w14:paraId="4029F6A4" w14:textId="77777777" w:rsidR="005112E4" w:rsidRPr="00401E41"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Cu3—N6—C23</w:t>
            </w:r>
          </w:p>
        </w:tc>
        <w:tc>
          <w:tcPr>
            <w:tcW w:w="2193" w:type="dxa"/>
          </w:tcPr>
          <w:p w14:paraId="24E7C546" w14:textId="77777777" w:rsidR="005112E4" w:rsidRDefault="005112E4" w:rsidP="00FA7AF5">
            <w:pPr>
              <w:jc w:val="center"/>
              <w:rPr>
                <w:rFonts w:ascii="Times New Roman" w:hAnsi="Times New Roman" w:cs="Times New Roman"/>
                <w:sz w:val="24"/>
                <w:szCs w:val="24"/>
              </w:rPr>
            </w:pPr>
            <w:r w:rsidRPr="003177C5">
              <w:rPr>
                <w:rFonts w:ascii="Times New Roman" w:hAnsi="Times New Roman" w:cs="Times New Roman"/>
                <w:sz w:val="24"/>
                <w:szCs w:val="24"/>
              </w:rPr>
              <w:t>123.4 (8)</w:t>
            </w:r>
          </w:p>
        </w:tc>
      </w:tr>
    </w:tbl>
    <w:p w14:paraId="173ABF21" w14:textId="77777777" w:rsidR="005112E4" w:rsidRDefault="005112E4" w:rsidP="005112E4">
      <w:pPr>
        <w:bidi w:val="0"/>
        <w:jc w:val="both"/>
        <w:rPr>
          <w:rFonts w:ascii="Times New Roman" w:hAnsi="Times New Roman" w:cs="Times New Roman"/>
          <w:sz w:val="24"/>
          <w:szCs w:val="24"/>
          <w:lang w:val="pl-PL"/>
        </w:rPr>
      </w:pPr>
    </w:p>
    <w:p w14:paraId="7A4857D9" w14:textId="60B191FF" w:rsidR="005112E4" w:rsidRPr="00214B48" w:rsidRDefault="005112E4" w:rsidP="005112E4">
      <w:pPr>
        <w:bidi w:val="0"/>
        <w:jc w:val="both"/>
        <w:rPr>
          <w:rFonts w:ascii="Times New Roman" w:hAnsi="Times New Roman" w:cs="Times New Roman"/>
          <w:sz w:val="24"/>
          <w:szCs w:val="24"/>
          <w:lang w:val="pl-PL"/>
        </w:rPr>
      </w:pPr>
      <w:r w:rsidRPr="00214B48">
        <w:rPr>
          <w:rFonts w:ascii="Times New Roman" w:hAnsi="Times New Roman" w:cs="Times New Roman"/>
          <w:sz w:val="24"/>
          <w:szCs w:val="24"/>
          <w:lang w:val="pl-PL"/>
        </w:rPr>
        <w:t>Symmetry codes: (i) −</w:t>
      </w:r>
      <w:r w:rsidRPr="00214B48">
        <w:rPr>
          <w:rFonts w:ascii="Times New Roman" w:hAnsi="Times New Roman" w:cs="Times New Roman"/>
          <w:i/>
          <w:iCs/>
          <w:sz w:val="24"/>
          <w:szCs w:val="24"/>
          <w:lang w:val="pl-PL"/>
        </w:rPr>
        <w:t>x</w:t>
      </w:r>
      <w:r w:rsidRPr="00214B48">
        <w:rPr>
          <w:rFonts w:ascii="Times New Roman" w:hAnsi="Times New Roman" w:cs="Times New Roman"/>
          <w:sz w:val="24"/>
          <w:szCs w:val="24"/>
          <w:lang w:val="pl-PL"/>
        </w:rPr>
        <w:t>+1, −</w:t>
      </w:r>
      <w:r w:rsidRPr="00214B48">
        <w:rPr>
          <w:rFonts w:ascii="Times New Roman" w:hAnsi="Times New Roman" w:cs="Times New Roman"/>
          <w:i/>
          <w:iCs/>
          <w:sz w:val="24"/>
          <w:szCs w:val="24"/>
          <w:lang w:val="pl-PL"/>
        </w:rPr>
        <w:t>y</w:t>
      </w:r>
      <w:r w:rsidRPr="00214B48">
        <w:rPr>
          <w:rFonts w:ascii="Times New Roman" w:hAnsi="Times New Roman" w:cs="Times New Roman"/>
          <w:sz w:val="24"/>
          <w:szCs w:val="24"/>
          <w:lang w:val="pl-PL"/>
        </w:rPr>
        <w:t>+1, −</w:t>
      </w:r>
      <w:r w:rsidRPr="00214B48">
        <w:rPr>
          <w:rFonts w:ascii="Times New Roman" w:hAnsi="Times New Roman" w:cs="Times New Roman"/>
          <w:i/>
          <w:iCs/>
          <w:sz w:val="24"/>
          <w:szCs w:val="24"/>
          <w:lang w:val="pl-PL"/>
        </w:rPr>
        <w:t>z</w:t>
      </w:r>
      <w:r w:rsidRPr="00214B48">
        <w:rPr>
          <w:rFonts w:ascii="Times New Roman" w:hAnsi="Times New Roman" w:cs="Times New Roman"/>
          <w:sz w:val="24"/>
          <w:szCs w:val="24"/>
          <w:lang w:val="pl-PL"/>
        </w:rPr>
        <w:t xml:space="preserve">; (ii) </w:t>
      </w:r>
      <w:r w:rsidRPr="00214B48">
        <w:rPr>
          <w:rFonts w:ascii="Times New Roman" w:hAnsi="Times New Roman" w:cs="Times New Roman"/>
          <w:i/>
          <w:iCs/>
          <w:sz w:val="24"/>
          <w:szCs w:val="24"/>
          <w:lang w:val="pl-PL"/>
        </w:rPr>
        <w:t>x</w:t>
      </w:r>
      <w:r w:rsidRPr="00214B48">
        <w:rPr>
          <w:rFonts w:ascii="Times New Roman" w:hAnsi="Times New Roman" w:cs="Times New Roman"/>
          <w:sz w:val="24"/>
          <w:szCs w:val="24"/>
          <w:lang w:val="pl-PL"/>
        </w:rPr>
        <w:t>, −</w:t>
      </w:r>
      <w:r w:rsidRPr="00214B48">
        <w:rPr>
          <w:rFonts w:ascii="Times New Roman" w:hAnsi="Times New Roman" w:cs="Times New Roman"/>
          <w:i/>
          <w:iCs/>
          <w:sz w:val="24"/>
          <w:szCs w:val="24"/>
          <w:lang w:val="pl-PL"/>
        </w:rPr>
        <w:t>y</w:t>
      </w:r>
      <w:r w:rsidRPr="00214B48">
        <w:rPr>
          <w:rFonts w:ascii="Times New Roman" w:hAnsi="Times New Roman" w:cs="Times New Roman"/>
          <w:sz w:val="24"/>
          <w:szCs w:val="24"/>
          <w:lang w:val="pl-PL"/>
        </w:rPr>
        <w:t xml:space="preserve">+3/2, </w:t>
      </w:r>
      <w:r w:rsidRPr="00214B48">
        <w:rPr>
          <w:rFonts w:ascii="Times New Roman" w:hAnsi="Times New Roman" w:cs="Times New Roman"/>
          <w:i/>
          <w:iCs/>
          <w:sz w:val="24"/>
          <w:szCs w:val="24"/>
          <w:lang w:val="pl-PL"/>
        </w:rPr>
        <w:t>z</w:t>
      </w:r>
      <w:r w:rsidRPr="00214B48">
        <w:rPr>
          <w:rFonts w:ascii="Times New Roman" w:hAnsi="Times New Roman" w:cs="Times New Roman"/>
          <w:sz w:val="24"/>
          <w:szCs w:val="24"/>
          <w:lang w:val="pl-PL"/>
        </w:rPr>
        <w:t>.</w:t>
      </w:r>
    </w:p>
    <w:p w14:paraId="3769B6B4" w14:textId="77777777" w:rsidR="005112E4" w:rsidRDefault="005112E4" w:rsidP="00F72AC8">
      <w:pPr>
        <w:jc w:val="center"/>
        <w:rPr>
          <w:rFonts w:asciiTheme="majorBidi" w:hAnsiTheme="majorBidi" w:cstheme="majorBidi"/>
          <w:lang w:val="en-GB"/>
        </w:rPr>
      </w:pPr>
    </w:p>
    <w:p w14:paraId="683864CF" w14:textId="77777777" w:rsidR="005D50C9" w:rsidRPr="004D7F0C" w:rsidRDefault="005D50C9" w:rsidP="005D50C9">
      <w:pPr>
        <w:pStyle w:val="Heading2"/>
        <w:bidi w:val="0"/>
        <w:spacing w:after="240"/>
      </w:pPr>
      <w:r w:rsidRPr="004D7F0C">
        <w:rPr>
          <w:i/>
          <w:iCs/>
        </w:rPr>
        <w:t>In-vitro</w:t>
      </w:r>
      <w:r w:rsidRPr="004D7F0C">
        <w:t xml:space="preserve"> cytotoxicity studies</w:t>
      </w:r>
    </w:p>
    <w:p w14:paraId="56803A01" w14:textId="2CB8460E" w:rsidR="005D50C9" w:rsidRDefault="005D50C9" w:rsidP="005D50C9">
      <w:pPr>
        <w:bidi w:val="0"/>
        <w:spacing w:after="240" w:line="360" w:lineRule="auto"/>
        <w:jc w:val="both"/>
      </w:pPr>
      <w:r>
        <w:rPr>
          <w:rFonts w:asciiTheme="majorBidi" w:hAnsiTheme="majorBidi" w:cstheme="majorBidi"/>
          <w:sz w:val="24"/>
          <w:szCs w:val="24"/>
        </w:rPr>
        <w:t xml:space="preserve">This procedure is based on the changing of color of the yellow (MTT) to the purple formazan. </w:t>
      </w:r>
      <w:r w:rsidRPr="00667E2E">
        <w:rPr>
          <w:rStyle w:val="multisentence"/>
          <w:rFonts w:asciiTheme="majorBidi" w:hAnsiTheme="majorBidi" w:cstheme="majorBidi"/>
          <w:sz w:val="24"/>
          <w:szCs w:val="24"/>
        </w:rPr>
        <w:t>The phenomenon of color alteration is attributed to the function of the mitochondrial enzyme which is succinate dehydrogenase in living cells</w:t>
      </w:r>
      <w:r>
        <w:rPr>
          <w:rStyle w:val="multisentence"/>
          <w:rFonts w:asciiTheme="majorBidi" w:hAnsiTheme="majorBidi" w:cstheme="majorBidi"/>
          <w:sz w:val="24"/>
          <w:szCs w:val="24"/>
        </w:rPr>
        <w:t xml:space="preserve"> </w:t>
      </w:r>
      <w:r>
        <w:rPr>
          <w:rStyle w:val="multisentence"/>
          <w:rFonts w:asciiTheme="majorBidi" w:hAnsiTheme="majorBidi" w:cstheme="majorBidi"/>
          <w:sz w:val="24"/>
          <w:szCs w:val="24"/>
        </w:rPr>
        <w:fldChar w:fldCharType="begin"/>
      </w:r>
      <w:r>
        <w:rPr>
          <w:rStyle w:val="multisentence"/>
          <w:rFonts w:asciiTheme="majorBidi" w:hAnsiTheme="majorBidi" w:cstheme="majorBidi"/>
          <w:sz w:val="24"/>
          <w:szCs w:val="24"/>
        </w:rPr>
        <w:instrText xml:space="preserve"> ADDIN EN.CITE &lt;EndNote&gt;&lt;Cite&gt;&lt;Author&gt;Jassbi&lt;/Author&gt;&lt;Year&gt;2017&lt;/Year&gt;&lt;RecNum&gt;91&lt;/RecNum&gt;&lt;DisplayText&gt;[3]&lt;/DisplayText&gt;&lt;record&gt;&lt;rec-number&gt;91&lt;/rec-number&gt;&lt;foreign-keys&gt;&lt;key app="EN" db-id="xp5v5p9tfdxer3eppxe5w29x2pwefavvft09" timestamp="1685255629"&gt;91&lt;/key&gt;&lt;/foreign-keys&gt;&lt;ref-type name="Journal Article"&gt;17&lt;/ref-type&gt;&lt;contributors&gt;&lt;authors&gt;&lt;author&gt;Jassbi, Amir Reza&lt;/author&gt;&lt;author&gt;Vafapour, Marzieh&lt;/author&gt;&lt;author&gt;Shokrollahi, Ardeshir&lt;/author&gt;&lt;author&gt;Firuzi, Omidreza&lt;/author&gt;&lt;author&gt;Zare, Mehdi&lt;/author&gt;&lt;author&gt;Chandran, Jima N&lt;/author&gt;&lt;author&gt;Schneider, Bernd&lt;/author&gt;&lt;author&gt;Baldwin, Ian T&lt;/author&gt;&lt;/authors&gt;&lt;/contributors&gt;&lt;titles&gt;&lt;title&gt;Cytotoxic Activity of Two Cembranoid Diterpenes from Against Three Human Cancer Cell Lines&lt;/title&gt;&lt;secondary-title&gt;The Open Bioactive Compounds Journal&lt;/secondary-title&gt;&lt;/titles&gt;&lt;volume&gt;5&lt;/volume&gt;&lt;number&gt;1&lt;/number&gt;&lt;dates&gt;&lt;year&gt;2017&lt;/year&gt;&lt;/dates&gt;&lt;urls&gt;&lt;/urls&gt;&lt;/record&gt;&lt;/Cite&gt;&lt;/EndNote&gt;</w:instrText>
      </w:r>
      <w:r>
        <w:rPr>
          <w:rStyle w:val="multisentence"/>
          <w:rFonts w:asciiTheme="majorBidi" w:hAnsiTheme="majorBidi" w:cstheme="majorBidi"/>
          <w:sz w:val="24"/>
          <w:szCs w:val="24"/>
        </w:rPr>
        <w:fldChar w:fldCharType="separate"/>
      </w:r>
      <w:r>
        <w:rPr>
          <w:rStyle w:val="multisentence"/>
          <w:rFonts w:asciiTheme="majorBidi" w:hAnsiTheme="majorBidi" w:cstheme="majorBidi"/>
          <w:noProof/>
          <w:sz w:val="24"/>
          <w:szCs w:val="24"/>
        </w:rPr>
        <w:t>[3]</w:t>
      </w:r>
      <w:r>
        <w:rPr>
          <w:rStyle w:val="multisentence"/>
          <w:rFonts w:asciiTheme="majorBidi" w:hAnsiTheme="majorBidi" w:cstheme="majorBidi"/>
          <w:sz w:val="24"/>
          <w:szCs w:val="24"/>
        </w:rPr>
        <w:fldChar w:fldCharType="end"/>
      </w:r>
      <w:r>
        <w:rPr>
          <w:rStyle w:val="multisentence"/>
          <w:rFonts w:asciiTheme="majorBidi" w:hAnsiTheme="majorBidi" w:cstheme="majorBidi"/>
          <w:sz w:val="24"/>
          <w:szCs w:val="24"/>
        </w:rPr>
        <w:t xml:space="preserve">. </w:t>
      </w:r>
      <w:r>
        <w:rPr>
          <w:rFonts w:asciiTheme="majorBidi" w:hAnsiTheme="majorBidi" w:cstheme="majorBidi"/>
          <w:sz w:val="24"/>
          <w:szCs w:val="24"/>
        </w:rPr>
        <w:t xml:space="preserve">In </w:t>
      </w:r>
      <w:r w:rsidRPr="004D7F0C">
        <w:rPr>
          <w:rFonts w:asciiTheme="majorBidi" w:hAnsiTheme="majorBidi" w:cstheme="majorBidi"/>
          <w:sz w:val="24"/>
          <w:szCs w:val="24"/>
        </w:rPr>
        <w:t xml:space="preserve"> this </w:t>
      </w:r>
      <w:r>
        <w:rPr>
          <w:rFonts w:asciiTheme="majorBidi" w:hAnsiTheme="majorBidi" w:cstheme="majorBidi"/>
          <w:sz w:val="24"/>
          <w:szCs w:val="24"/>
        </w:rPr>
        <w:t>assay</w:t>
      </w:r>
      <w:r w:rsidRPr="004D7F0C">
        <w:rPr>
          <w:rFonts w:asciiTheme="majorBidi" w:hAnsiTheme="majorBidi" w:cstheme="majorBidi"/>
          <w:sz w:val="24"/>
          <w:szCs w:val="24"/>
        </w:rPr>
        <w:t xml:space="preserve">, HCT116 cells were kept for three weeks in cell culture flasks containing RPMI-1640 growth medium with 10% FBS and 1% penicillin G-streptomycin to reach the desired number for MTT assay </w:t>
      </w:r>
      <w:r w:rsidRPr="004D7F0C">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orinezami&lt;/Author&gt;&lt;Year&gt;2019&lt;/Year&gt;&lt;RecNum&gt;84&lt;/RecNum&gt;&lt;DisplayText&gt;[4, 5]&lt;/DisplayText&gt;&lt;record&gt;&lt;rec-number&gt;84&lt;/rec-number&gt;&lt;foreign-keys&gt;&lt;key app="EN" db-id="xp5v5p9tfdxer3eppxe5w29x2pwefavvft09" timestamp="1681648545"&gt;84&lt;/key&gt;&lt;/foreign-keys&gt;&lt;ref-type name="Journal Article"&gt;17&lt;/ref-type&gt;&lt;contributors&gt;&lt;authors&gt;&lt;author&gt;Sorinezami, Ziba&lt;/author&gt;&lt;author&gt;Mansouri-Torshizi, Hassan&lt;/author&gt;&lt;author&gt;Aminzadeh, Mohammad&lt;/author&gt;&lt;author&gt;Ghahghaei, Arezou&lt;/author&gt;&lt;author&gt;Jamgohari, Nasimeh&lt;/author&gt;&lt;author&gt;Heidari Majd, Mostafa&lt;/author&gt;&lt;/authors&gt;&lt;/contributors&gt;&lt;titles&gt;&lt;title&gt;Synthesis of new ultrasonic-assisted palladium oxide nanoparticles: an in vitro evaluation on cytotoxicity and DNA/BSA binding properties&lt;/title&gt;&lt;secondary-title&gt;Journal of Biomolecular Structure and Dynamics&lt;/secondary-title&gt;&lt;/titles&gt;&lt;pages&gt;4238-4250&lt;/pages&gt;&lt;volume&gt;37&lt;/volume&gt;&lt;number&gt;16&lt;/number&gt;&lt;dates&gt;&lt;year&gt;2019&lt;/year&gt;&lt;/dates&gt;&lt;isbn&gt;0739-1102&lt;/isbn&gt;&lt;urls&gt;&lt;/urls&gt;&lt;/record&gt;&lt;/Cite&gt;&lt;Cite&gt;&lt;Author&gt;He&lt;/Author&gt;&lt;Year&gt;2021&lt;/Year&gt;&lt;RecNum&gt;85&lt;/RecNum&gt;&lt;record&gt;&lt;rec-number&gt;85&lt;/rec-number&gt;&lt;foreign-keys&gt;&lt;key app="EN" db-id="xp5v5p9tfdxer3eppxe5w29x2pwefavvft09" timestamp="1681648623"&gt;85&lt;/key&gt;&lt;/foreign-keys&gt;&lt;ref-type name="Journal Article"&gt;17&lt;/ref-type&gt;&lt;contributors&gt;&lt;authors&gt;&lt;author&gt;He, Chenyang&lt;/author&gt;&lt;author&gt;Majd, Mostafa Heidari&lt;/author&gt;&lt;author&gt;Shiri, Fereshteh&lt;/author&gt;&lt;author&gt;Shahraki, Somaye&lt;/author&gt;&lt;/authors&gt;&lt;/contributors&gt;&lt;titles&gt;&lt;title&gt;Palladium and platinum complexes of folic acid as new drug delivery systems for treatment of breast cancer cells&lt;/title&gt;&lt;secondary-title&gt;Journal of Molecular Structure&lt;/secondary-title&gt;&lt;/titles&gt;&lt;periodical&gt;&lt;full-title&gt;Journal of Molecular Structure&lt;/full-title&gt;&lt;/periodical&gt;&lt;pages&gt;129806&lt;/pages&gt;&lt;volume&gt;1229&lt;/volume&gt;&lt;dates&gt;&lt;year&gt;2021&lt;/year&gt;&lt;/dates&gt;&lt;isbn&gt;0022-2860&lt;/isbn&gt;&lt;urls&gt;&lt;/urls&gt;&lt;/record&gt;&lt;/Cite&gt;&lt;/EndNote&gt;</w:instrText>
      </w:r>
      <w:r w:rsidRPr="004D7F0C">
        <w:rPr>
          <w:rFonts w:asciiTheme="majorBidi" w:hAnsiTheme="majorBidi" w:cstheme="majorBidi"/>
          <w:sz w:val="24"/>
          <w:szCs w:val="24"/>
        </w:rPr>
        <w:fldChar w:fldCharType="separate"/>
      </w:r>
      <w:r>
        <w:rPr>
          <w:rFonts w:asciiTheme="majorBidi" w:hAnsiTheme="majorBidi" w:cstheme="majorBidi"/>
          <w:noProof/>
          <w:sz w:val="24"/>
          <w:szCs w:val="24"/>
        </w:rPr>
        <w:t>[4, 5]</w:t>
      </w:r>
      <w:r w:rsidRPr="004D7F0C">
        <w:rPr>
          <w:rFonts w:asciiTheme="majorBidi" w:hAnsiTheme="majorBidi" w:cstheme="majorBidi"/>
          <w:sz w:val="24"/>
          <w:szCs w:val="24"/>
        </w:rPr>
        <w:fldChar w:fldCharType="end"/>
      </w:r>
      <w:r w:rsidRPr="004D7F0C">
        <w:rPr>
          <w:rFonts w:asciiTheme="majorBidi" w:hAnsiTheme="majorBidi" w:cstheme="majorBidi"/>
          <w:b/>
          <w:bCs/>
          <w:sz w:val="24"/>
          <w:szCs w:val="24"/>
        </w:rPr>
        <w:t xml:space="preserve">. </w:t>
      </w:r>
      <w:r w:rsidRPr="004D7F0C">
        <w:rPr>
          <w:rFonts w:asciiTheme="majorBidi" w:hAnsiTheme="majorBidi" w:cstheme="majorBidi"/>
          <w:sz w:val="24"/>
          <w:szCs w:val="24"/>
        </w:rPr>
        <w:t xml:space="preserve">Cells </w:t>
      </w:r>
      <w:r>
        <w:rPr>
          <w:rFonts w:asciiTheme="majorBidi" w:hAnsiTheme="majorBidi" w:cstheme="majorBidi"/>
          <w:sz w:val="24"/>
          <w:szCs w:val="24"/>
        </w:rPr>
        <w:t>were</w:t>
      </w:r>
      <w:r w:rsidRPr="004D7F0C">
        <w:rPr>
          <w:rFonts w:asciiTheme="majorBidi" w:hAnsiTheme="majorBidi" w:cstheme="majorBidi"/>
          <w:sz w:val="24"/>
          <w:szCs w:val="24"/>
        </w:rPr>
        <w:t xml:space="preserve"> transferred to 96-well culture plates with a density of 1.5×10</w:t>
      </w:r>
      <w:r w:rsidRPr="004D7F0C">
        <w:rPr>
          <w:rFonts w:asciiTheme="majorBidi" w:hAnsiTheme="majorBidi" w:cstheme="majorBidi"/>
          <w:sz w:val="24"/>
          <w:szCs w:val="24"/>
          <w:vertAlign w:val="superscript"/>
        </w:rPr>
        <w:t>4</w:t>
      </w:r>
      <w:r w:rsidRPr="004D7F0C">
        <w:rPr>
          <w:rFonts w:asciiTheme="majorBidi" w:hAnsiTheme="majorBidi" w:cstheme="majorBidi"/>
          <w:sz w:val="24"/>
          <w:szCs w:val="24"/>
        </w:rPr>
        <w:t xml:space="preserve"> cells per well and then kept for 24 h in a CO</w:t>
      </w:r>
      <w:r w:rsidRPr="004D7F0C">
        <w:rPr>
          <w:rFonts w:asciiTheme="majorBidi" w:hAnsiTheme="majorBidi" w:cstheme="majorBidi"/>
          <w:sz w:val="24"/>
          <w:szCs w:val="24"/>
          <w:vertAlign w:val="subscript"/>
        </w:rPr>
        <w:t>2</w:t>
      </w:r>
      <w:r w:rsidRPr="004D7F0C">
        <w:rPr>
          <w:rFonts w:asciiTheme="majorBidi" w:hAnsiTheme="majorBidi" w:cstheme="majorBidi"/>
          <w:sz w:val="24"/>
          <w:szCs w:val="24"/>
        </w:rPr>
        <w:t xml:space="preserve"> incubator under standard conditions. Five different concentrations of </w:t>
      </w:r>
      <w:r w:rsidRPr="00F94E14">
        <w:rPr>
          <w:rFonts w:asciiTheme="majorBidi" w:hAnsiTheme="majorBidi" w:cstheme="majorBidi"/>
          <w:sz w:val="24"/>
          <w:szCs w:val="24"/>
        </w:rPr>
        <w:t>compound</w:t>
      </w:r>
      <w:r>
        <w:rPr>
          <w:rFonts w:asciiTheme="majorBidi" w:hAnsiTheme="majorBidi" w:cstheme="majorBidi"/>
          <w:b/>
          <w:bCs/>
          <w:color w:val="FF0000"/>
          <w:sz w:val="24"/>
          <w:szCs w:val="24"/>
        </w:rPr>
        <w:t xml:space="preserve"> </w:t>
      </w:r>
      <w:r w:rsidRPr="00F94E14">
        <w:rPr>
          <w:rFonts w:asciiTheme="majorBidi" w:hAnsiTheme="majorBidi" w:cstheme="majorBidi"/>
          <w:bCs/>
          <w:sz w:val="24"/>
          <w:szCs w:val="24"/>
        </w:rPr>
        <w:t>(</w:t>
      </w:r>
      <w:r w:rsidRPr="00F94E14">
        <w:rPr>
          <w:rFonts w:asciiTheme="majorBidi" w:hAnsiTheme="majorBidi" w:cstheme="majorBidi"/>
          <w:b/>
          <w:sz w:val="24"/>
          <w:szCs w:val="24"/>
        </w:rPr>
        <w:t>I</w:t>
      </w:r>
      <w:r w:rsidRPr="00F94E14">
        <w:rPr>
          <w:rFonts w:asciiTheme="majorBidi" w:hAnsiTheme="majorBidi" w:cstheme="majorBidi"/>
          <w:bCs/>
          <w:sz w:val="24"/>
          <w:szCs w:val="24"/>
        </w:rPr>
        <w:t>)</w:t>
      </w:r>
      <w:r w:rsidRPr="004D7F0C">
        <w:rPr>
          <w:rFonts w:asciiTheme="majorBidi" w:hAnsiTheme="majorBidi" w:cstheme="majorBidi"/>
          <w:sz w:val="24"/>
          <w:szCs w:val="24"/>
        </w:rPr>
        <w:t xml:space="preserve"> (31.25 µM to 500 µM) were prepared in the growth medium to treat the cells for 48 and 72 h. Each concentration was </w:t>
      </w:r>
      <w:r w:rsidRPr="004D7F0C">
        <w:rPr>
          <w:rFonts w:asciiTheme="majorBidi" w:hAnsiTheme="majorBidi" w:cstheme="majorBidi"/>
          <w:sz w:val="24"/>
          <w:szCs w:val="24"/>
        </w:rPr>
        <w:lastRenderedPageBreak/>
        <w:t>repeated three independent times (n=3, ±SD) to reduce the error. Also, three wells were considered as the negative control in each period. For comparison, five similar concentrations of the routine anticancer drug, cisplatin, were added to the cells as a positive control under the same conditions.</w:t>
      </w:r>
      <w:r w:rsidRPr="004D7F0C">
        <w:rPr>
          <w:rFonts w:asciiTheme="majorBidi" w:hAnsiTheme="majorBidi" w:cstheme="majorBidi"/>
          <w:sz w:val="24"/>
          <w:szCs w:val="24"/>
          <w:rtl/>
        </w:rPr>
        <w:t xml:space="preserve"> </w:t>
      </w:r>
      <w:r w:rsidRPr="004D7F0C">
        <w:rPr>
          <w:rFonts w:asciiTheme="majorBidi" w:hAnsiTheme="majorBidi" w:cstheme="majorBidi"/>
          <w:sz w:val="24"/>
          <w:szCs w:val="24"/>
        </w:rPr>
        <w:t xml:space="preserve">At the right times, the solution inside each well was then carefully removed and replaced with 150 µL RPMI-1640 and 50 µL MTT in PBS and incubated for another 4 h in the dark at 37 °C. After that, the solution was </w:t>
      </w:r>
      <w:r>
        <w:rPr>
          <w:rFonts w:asciiTheme="majorBidi" w:hAnsiTheme="majorBidi" w:cstheme="majorBidi"/>
          <w:sz w:val="24"/>
          <w:szCs w:val="24"/>
        </w:rPr>
        <w:t>taken meticulously</w:t>
      </w:r>
      <w:r w:rsidRPr="004D7F0C">
        <w:rPr>
          <w:rFonts w:asciiTheme="majorBidi" w:hAnsiTheme="majorBidi" w:cstheme="majorBidi"/>
          <w:sz w:val="24"/>
          <w:szCs w:val="24"/>
        </w:rPr>
        <w:t xml:space="preserve"> so that the formazan crystals </w:t>
      </w:r>
      <w:r>
        <w:rPr>
          <w:rFonts w:asciiTheme="majorBidi" w:hAnsiTheme="majorBidi" w:cstheme="majorBidi"/>
          <w:sz w:val="24"/>
          <w:szCs w:val="24"/>
        </w:rPr>
        <w:t>had been</w:t>
      </w:r>
      <w:r w:rsidRPr="004D7F0C">
        <w:rPr>
          <w:rFonts w:asciiTheme="majorBidi" w:hAnsiTheme="majorBidi" w:cstheme="majorBidi"/>
          <w:sz w:val="24"/>
          <w:szCs w:val="24"/>
        </w:rPr>
        <w:t xml:space="preserve"> dissolved by </w:t>
      </w:r>
      <w:r>
        <w:rPr>
          <w:rFonts w:asciiTheme="majorBidi" w:hAnsiTheme="majorBidi" w:cstheme="majorBidi"/>
          <w:sz w:val="24"/>
          <w:szCs w:val="24"/>
        </w:rPr>
        <w:t xml:space="preserve">means of </w:t>
      </w:r>
      <w:r w:rsidRPr="004D7F0C">
        <w:rPr>
          <w:rFonts w:asciiTheme="majorBidi" w:hAnsiTheme="majorBidi" w:cstheme="majorBidi"/>
          <w:sz w:val="24"/>
          <w:szCs w:val="24"/>
        </w:rPr>
        <w:t xml:space="preserve">200 µL of DMSO and prepared for spectroscopic analysis </w:t>
      </w:r>
      <w:r>
        <w:rPr>
          <w:rFonts w:asciiTheme="majorBidi" w:hAnsiTheme="majorBidi" w:cstheme="majorBidi"/>
          <w:sz w:val="24"/>
          <w:szCs w:val="24"/>
        </w:rPr>
        <w:t>at 570 nm with an ELISA reader.</w:t>
      </w:r>
      <w:r>
        <w:t xml:space="preserve"> </w:t>
      </w:r>
    </w:p>
    <w:p w14:paraId="103E2C48" w14:textId="77777777" w:rsidR="005D50C9" w:rsidRPr="00366C95" w:rsidRDefault="005D50C9" w:rsidP="005D50C9">
      <w:pPr>
        <w:pStyle w:val="Heading2"/>
        <w:bidi w:val="0"/>
        <w:spacing w:after="240"/>
      </w:pPr>
      <w:r w:rsidRPr="00366C95">
        <w:t xml:space="preserve">determination of </w:t>
      </w:r>
      <w:r w:rsidRPr="00366C95">
        <w:rPr>
          <w:i/>
          <w:iCs/>
        </w:rPr>
        <w:t>L</w:t>
      </w:r>
      <w:r w:rsidRPr="00366C95">
        <w:rPr>
          <w:vertAlign w:val="subscript"/>
        </w:rPr>
        <w:t>1/2</w:t>
      </w:r>
    </w:p>
    <w:p w14:paraId="3C35798F" w14:textId="77777777" w:rsidR="005D50C9" w:rsidRPr="00366C95" w:rsidRDefault="005D50C9" w:rsidP="005D50C9">
      <w:pPr>
        <w:tabs>
          <w:tab w:val="left" w:pos="288"/>
        </w:tabs>
        <w:bidi w:val="0"/>
        <w:spacing w:after="0" w:line="360" w:lineRule="auto"/>
        <w:jc w:val="both"/>
        <w:rPr>
          <w:rFonts w:ascii="Times New Roman" w:hAnsi="Times New Roman" w:cs="Times New Roman"/>
          <w:sz w:val="24"/>
          <w:szCs w:val="24"/>
        </w:rPr>
      </w:pPr>
      <w:r w:rsidRPr="00366C95">
        <w:rPr>
          <w:rFonts w:ascii="Times New Roman" w:hAnsi="Times New Roman" w:cs="Times New Roman"/>
          <w:sz w:val="24"/>
          <w:szCs w:val="24"/>
        </w:rPr>
        <w:tab/>
        <w:t xml:space="preserve">Another experiment was carried out to obtain an important parameter, </w:t>
      </w:r>
      <w:r w:rsidRPr="00366C95">
        <w:rPr>
          <w:rFonts w:ascii="Times New Roman" w:hAnsi="Times New Roman" w:cs="Times New Roman"/>
          <w:i/>
          <w:iCs/>
          <w:sz w:val="24"/>
          <w:szCs w:val="24"/>
        </w:rPr>
        <w:t>L</w:t>
      </w:r>
      <w:r w:rsidRPr="00366C95">
        <w:rPr>
          <w:rFonts w:ascii="Times New Roman" w:hAnsi="Times New Roman" w:cs="Times New Roman"/>
          <w:sz w:val="24"/>
          <w:szCs w:val="24"/>
          <w:vertAlign w:val="subscript"/>
        </w:rPr>
        <w:t>1/2</w:t>
      </w:r>
      <w:r w:rsidRPr="00366C95">
        <w:rPr>
          <w:rFonts w:ascii="Times New Roman" w:hAnsi="Times New Roman" w:cs="Times New Roman"/>
          <w:sz w:val="24"/>
          <w:szCs w:val="24"/>
        </w:rPr>
        <w:t xml:space="preserve">, which is the concentration of each complex at the midpoint of the refolding or unfolding of native CT-DNA. Thus, similar experiments as above (in measuring </w:t>
      </w:r>
      <w:r w:rsidRPr="00366C95">
        <w:rPr>
          <w:rFonts w:ascii="Times New Roman" w:hAnsi="Times New Roman" w:cs="Times New Roman"/>
          <w:i/>
          <w:iCs/>
          <w:sz w:val="24"/>
          <w:szCs w:val="24"/>
        </w:rPr>
        <w:t>K</w:t>
      </w:r>
      <w:r w:rsidRPr="00366C95">
        <w:rPr>
          <w:rFonts w:ascii="Times New Roman" w:hAnsi="Times New Roman" w:cs="Times New Roman"/>
          <w:sz w:val="24"/>
          <w:szCs w:val="24"/>
          <w:vertAlign w:val="subscript"/>
        </w:rPr>
        <w:t>app</w:t>
      </w:r>
      <w:r w:rsidRPr="00366C95">
        <w:rPr>
          <w:rFonts w:ascii="Times New Roman" w:hAnsi="Times New Roman" w:cs="Times New Roman"/>
          <w:sz w:val="24"/>
          <w:szCs w:val="24"/>
        </w:rPr>
        <w:t>) were performed and data achieved were used here. These data include:</w:t>
      </w:r>
    </w:p>
    <w:p w14:paraId="6A852DA7" w14:textId="77777777" w:rsidR="005D50C9" w:rsidRPr="00366C95" w:rsidRDefault="005D50C9" w:rsidP="005D50C9">
      <w:pPr>
        <w:tabs>
          <w:tab w:val="left" w:pos="288"/>
        </w:tabs>
        <w:bidi w:val="0"/>
        <w:spacing w:after="0" w:line="360" w:lineRule="auto"/>
        <w:jc w:val="both"/>
        <w:rPr>
          <w:rFonts w:ascii="Times New Roman" w:hAnsi="Times New Roman" w:cs="Times New Roman"/>
          <w:sz w:val="24"/>
          <w:szCs w:val="24"/>
        </w:rPr>
      </w:pPr>
      <w:r w:rsidRPr="00366C95">
        <w:rPr>
          <w:rFonts w:ascii="Times New Roman" w:hAnsi="Times New Roman" w:cs="Times New Roman"/>
          <w:sz w:val="24"/>
          <w:szCs w:val="24"/>
        </w:rPr>
        <w:t>[</w:t>
      </w:r>
      <w:r w:rsidRPr="00366C95">
        <w:rPr>
          <w:rFonts w:ascii="Times New Roman" w:hAnsi="Times New Roman" w:cs="Times New Roman"/>
          <w:i/>
          <w:iCs/>
          <w:sz w:val="24"/>
          <w:szCs w:val="24"/>
        </w:rPr>
        <w:t>L</w:t>
      </w:r>
      <w:r w:rsidRPr="00366C95">
        <w:rPr>
          <w:rFonts w:ascii="Times New Roman" w:hAnsi="Times New Roman" w:cs="Times New Roman"/>
          <w:sz w:val="24"/>
          <w:szCs w:val="24"/>
        </w:rPr>
        <w:t>]</w:t>
      </w:r>
      <w:r w:rsidRPr="00366C95">
        <w:rPr>
          <w:rFonts w:ascii="Times New Roman" w:hAnsi="Times New Roman" w:cs="Times New Roman"/>
          <w:sz w:val="24"/>
          <w:szCs w:val="24"/>
          <w:vertAlign w:val="subscript"/>
        </w:rPr>
        <w:t>t</w:t>
      </w:r>
      <w:r w:rsidRPr="00366C95">
        <w:rPr>
          <w:rFonts w:ascii="Times New Roman" w:hAnsi="Times New Roman" w:cs="Times New Roman"/>
          <w:sz w:val="24"/>
          <w:szCs w:val="24"/>
        </w:rPr>
        <w:t xml:space="preserve">: total concentration of each </w:t>
      </w:r>
      <w:proofErr w:type="gramStart"/>
      <w:r>
        <w:rPr>
          <w:rFonts w:ascii="Times New Roman" w:hAnsi="Times New Roman" w:cs="Times New Roman"/>
          <w:sz w:val="24"/>
          <w:szCs w:val="24"/>
        </w:rPr>
        <w:t>Cu</w:t>
      </w:r>
      <w:r w:rsidRPr="00366C95">
        <w:rPr>
          <w:rFonts w:ascii="Times New Roman" w:hAnsi="Times New Roman" w:cs="Times New Roman"/>
          <w:sz w:val="24"/>
          <w:szCs w:val="24"/>
        </w:rPr>
        <w:t>(</w:t>
      </w:r>
      <w:proofErr w:type="gramEnd"/>
      <w:r w:rsidRPr="00366C95">
        <w:rPr>
          <w:rFonts w:ascii="Times New Roman" w:hAnsi="Times New Roman" w:cs="Times New Roman"/>
          <w:sz w:val="24"/>
          <w:szCs w:val="24"/>
        </w:rPr>
        <w:t>II) complex injected into CT-DNA solution after each step of titration.</w:t>
      </w:r>
    </w:p>
    <w:p w14:paraId="12353D2E" w14:textId="77777777" w:rsidR="005D50C9" w:rsidRPr="00366C95" w:rsidRDefault="005D50C9" w:rsidP="005D50C9">
      <w:pPr>
        <w:tabs>
          <w:tab w:val="left" w:pos="288"/>
        </w:tabs>
        <w:bidi w:val="0"/>
        <w:spacing w:after="0" w:line="360" w:lineRule="auto"/>
        <w:jc w:val="both"/>
        <w:rPr>
          <w:rFonts w:ascii="Times New Roman" w:hAnsi="Times New Roman" w:cs="Times New Roman"/>
          <w:sz w:val="24"/>
          <w:szCs w:val="24"/>
        </w:rPr>
      </w:pPr>
      <w:r w:rsidRPr="00366C95">
        <w:rPr>
          <w:rFonts w:ascii="Times New Roman" w:hAnsi="Times New Roman" w:cs="Times New Roman"/>
          <w:i/>
          <w:iCs/>
          <w:sz w:val="24"/>
          <w:szCs w:val="24"/>
        </w:rPr>
        <w:t>a</w:t>
      </w:r>
      <w:r w:rsidRPr="00366C95">
        <w:rPr>
          <w:rFonts w:ascii="Times New Roman" w:hAnsi="Times New Roman" w:cs="Times New Roman"/>
          <w:sz w:val="24"/>
          <w:szCs w:val="24"/>
        </w:rPr>
        <w:t xml:space="preserve">: dilution coefficient which is the ratio of </w:t>
      </w:r>
      <w:r w:rsidRPr="00366C95">
        <w:rPr>
          <w:rFonts w:ascii="Times New Roman" w:hAnsi="Times New Roman" w:cs="Times New Roman"/>
          <w:i/>
          <w:iCs/>
          <w:sz w:val="24"/>
          <w:szCs w:val="24"/>
        </w:rPr>
        <w:t>V</w:t>
      </w:r>
      <w:r w:rsidRPr="00366C95">
        <w:rPr>
          <w:rFonts w:ascii="Times New Roman" w:hAnsi="Times New Roman" w:cs="Times New Roman"/>
          <w:sz w:val="24"/>
          <w:szCs w:val="24"/>
          <w:vertAlign w:val="subscript"/>
        </w:rPr>
        <w:t>2</w:t>
      </w:r>
      <w:r w:rsidRPr="00366C95">
        <w:rPr>
          <w:rFonts w:ascii="Times New Roman" w:hAnsi="Times New Roman" w:cs="Times New Roman"/>
          <w:sz w:val="24"/>
          <w:szCs w:val="24"/>
        </w:rPr>
        <w:t>/</w:t>
      </w:r>
      <w:r w:rsidRPr="00366C95">
        <w:rPr>
          <w:rFonts w:ascii="Times New Roman" w:hAnsi="Times New Roman" w:cs="Times New Roman"/>
          <w:i/>
          <w:iCs/>
          <w:sz w:val="24"/>
          <w:szCs w:val="24"/>
        </w:rPr>
        <w:t>V</w:t>
      </w:r>
      <w:r w:rsidRPr="00366C95">
        <w:rPr>
          <w:rFonts w:ascii="Times New Roman" w:hAnsi="Times New Roman" w:cs="Times New Roman"/>
          <w:sz w:val="24"/>
          <w:szCs w:val="24"/>
          <w:vertAlign w:val="subscript"/>
        </w:rPr>
        <w:t>1</w:t>
      </w:r>
      <w:r w:rsidRPr="00366C95">
        <w:rPr>
          <w:rFonts w:ascii="Times New Roman" w:hAnsi="Times New Roman" w:cs="Times New Roman"/>
          <w:sz w:val="24"/>
          <w:szCs w:val="24"/>
        </w:rPr>
        <w:t xml:space="preserve"> (where, </w:t>
      </w:r>
      <w:r w:rsidRPr="00366C95">
        <w:rPr>
          <w:rFonts w:ascii="Times New Roman" w:hAnsi="Times New Roman" w:cs="Times New Roman"/>
          <w:i/>
          <w:iCs/>
          <w:sz w:val="24"/>
          <w:szCs w:val="24"/>
        </w:rPr>
        <w:t>V</w:t>
      </w:r>
      <w:r w:rsidRPr="00366C95">
        <w:rPr>
          <w:rFonts w:ascii="Times New Roman" w:hAnsi="Times New Roman" w:cs="Times New Roman"/>
          <w:sz w:val="24"/>
          <w:szCs w:val="24"/>
          <w:vertAlign w:val="subscript"/>
        </w:rPr>
        <w:t>1</w:t>
      </w:r>
      <w:r w:rsidRPr="00366C95">
        <w:rPr>
          <w:rFonts w:ascii="Times New Roman" w:hAnsi="Times New Roman" w:cs="Times New Roman"/>
          <w:sz w:val="24"/>
          <w:szCs w:val="24"/>
        </w:rPr>
        <w:t xml:space="preserve"> is the initial volume of the solution in the cell before starting the titration i.e. </w:t>
      </w:r>
      <w:r>
        <w:rPr>
          <w:rFonts w:ascii="Times New Roman" w:hAnsi="Times New Roman" w:cs="Times New Roman"/>
          <w:sz w:val="24"/>
          <w:szCs w:val="24"/>
        </w:rPr>
        <w:t>2 m</w:t>
      </w:r>
      <w:r w:rsidRPr="00366C95">
        <w:rPr>
          <w:rFonts w:ascii="Times New Roman" w:hAnsi="Times New Roman" w:cs="Times New Roman"/>
          <w:sz w:val="24"/>
          <w:szCs w:val="24"/>
        </w:rPr>
        <w:t xml:space="preserve">L, and </w:t>
      </w:r>
      <w:r w:rsidRPr="00366C95">
        <w:rPr>
          <w:rFonts w:ascii="Times New Roman" w:hAnsi="Times New Roman" w:cs="Times New Roman"/>
          <w:i/>
          <w:iCs/>
          <w:sz w:val="24"/>
          <w:szCs w:val="24"/>
        </w:rPr>
        <w:t>V</w:t>
      </w:r>
      <w:r w:rsidRPr="00366C95">
        <w:rPr>
          <w:rFonts w:ascii="Times New Roman" w:hAnsi="Times New Roman" w:cs="Times New Roman"/>
          <w:sz w:val="24"/>
          <w:szCs w:val="24"/>
          <w:vertAlign w:val="subscript"/>
        </w:rPr>
        <w:t>2</w:t>
      </w:r>
      <w:r w:rsidRPr="00366C95">
        <w:rPr>
          <w:rFonts w:ascii="Times New Roman" w:hAnsi="Times New Roman" w:cs="Times New Roman"/>
          <w:sz w:val="24"/>
          <w:szCs w:val="24"/>
        </w:rPr>
        <w:t xml:space="preserve"> is the volume of the solution in the cell after each injection of any </w:t>
      </w:r>
      <w:proofErr w:type="gramStart"/>
      <w:r>
        <w:rPr>
          <w:rFonts w:ascii="Times New Roman" w:hAnsi="Times New Roman" w:cs="Times New Roman"/>
          <w:sz w:val="24"/>
          <w:szCs w:val="24"/>
        </w:rPr>
        <w:t>Cu</w:t>
      </w:r>
      <w:r w:rsidRPr="00366C95">
        <w:rPr>
          <w:rFonts w:ascii="Times New Roman" w:hAnsi="Times New Roman" w:cs="Times New Roman"/>
          <w:sz w:val="24"/>
          <w:szCs w:val="24"/>
        </w:rPr>
        <w:t>(</w:t>
      </w:r>
      <w:proofErr w:type="gramEnd"/>
      <w:r w:rsidRPr="00366C95">
        <w:rPr>
          <w:rFonts w:ascii="Times New Roman" w:hAnsi="Times New Roman" w:cs="Times New Roman"/>
          <w:sz w:val="24"/>
          <w:szCs w:val="24"/>
        </w:rPr>
        <w:t>II) complex solution).</w:t>
      </w:r>
    </w:p>
    <w:p w14:paraId="1F78DB90" w14:textId="77777777" w:rsidR="005D50C9" w:rsidRPr="00366C95" w:rsidRDefault="005D50C9" w:rsidP="005D50C9">
      <w:pPr>
        <w:tabs>
          <w:tab w:val="left" w:pos="288"/>
        </w:tabs>
        <w:bidi w:val="0"/>
        <w:spacing w:after="0" w:line="360" w:lineRule="auto"/>
        <w:jc w:val="both"/>
        <w:rPr>
          <w:rFonts w:ascii="Times New Roman" w:hAnsi="Times New Roman" w:cs="Times New Roman"/>
          <w:sz w:val="24"/>
          <w:szCs w:val="24"/>
        </w:rPr>
      </w:pPr>
      <w:r w:rsidRPr="00366C95">
        <w:rPr>
          <w:rFonts w:ascii="Times New Roman" w:hAnsi="Times New Roman" w:cs="Times New Roman"/>
          <w:i/>
          <w:iCs/>
          <w:sz w:val="24"/>
          <w:szCs w:val="24"/>
        </w:rPr>
        <w:t>A</w:t>
      </w:r>
      <w:r w:rsidRPr="00366C95">
        <w:rPr>
          <w:rFonts w:ascii="Times New Roman" w:hAnsi="Times New Roman" w:cs="Times New Roman"/>
          <w:sz w:val="24"/>
          <w:szCs w:val="24"/>
        </w:rPr>
        <w:t xml:space="preserve">: the absorption reading after each injection of any </w:t>
      </w:r>
      <w:proofErr w:type="gramStart"/>
      <w:r>
        <w:rPr>
          <w:rFonts w:ascii="Times New Roman" w:hAnsi="Times New Roman" w:cs="Times New Roman"/>
          <w:sz w:val="24"/>
          <w:szCs w:val="24"/>
        </w:rPr>
        <w:t>Cu</w:t>
      </w:r>
      <w:r w:rsidRPr="00366C95">
        <w:rPr>
          <w:rFonts w:ascii="Times New Roman" w:hAnsi="Times New Roman" w:cs="Times New Roman"/>
          <w:sz w:val="24"/>
          <w:szCs w:val="24"/>
        </w:rPr>
        <w:t>(</w:t>
      </w:r>
      <w:proofErr w:type="gramEnd"/>
      <w:r w:rsidRPr="00366C95">
        <w:rPr>
          <w:rFonts w:ascii="Times New Roman" w:hAnsi="Times New Roman" w:cs="Times New Roman"/>
          <w:sz w:val="24"/>
          <w:szCs w:val="24"/>
        </w:rPr>
        <w:t>II) complex at 260 nm for CT-DNA.</w:t>
      </w:r>
    </w:p>
    <w:p w14:paraId="7A8BF295" w14:textId="77777777" w:rsidR="005D50C9" w:rsidRPr="00366C95" w:rsidRDefault="005D50C9" w:rsidP="005D50C9">
      <w:pPr>
        <w:tabs>
          <w:tab w:val="left" w:pos="288"/>
        </w:tabs>
        <w:bidi w:val="0"/>
        <w:spacing w:after="0" w:line="360" w:lineRule="auto"/>
        <w:jc w:val="both"/>
        <w:rPr>
          <w:rFonts w:ascii="Times New Roman" w:hAnsi="Times New Roman" w:cs="Times New Roman"/>
          <w:sz w:val="24"/>
          <w:szCs w:val="24"/>
        </w:rPr>
      </w:pPr>
      <w:r w:rsidRPr="00366C95">
        <w:rPr>
          <w:rFonts w:ascii="Times New Roman" w:hAnsi="Times New Roman" w:cs="Times New Roman"/>
          <w:i/>
          <w:iCs/>
          <w:sz w:val="24"/>
          <w:szCs w:val="24"/>
        </w:rPr>
        <w:t>A</w:t>
      </w:r>
      <w:r w:rsidRPr="00366C95">
        <w:rPr>
          <w:rFonts w:ascii="Times New Roman" w:hAnsi="Times New Roman" w:cs="Times New Roman"/>
          <w:sz w:val="24"/>
          <w:szCs w:val="24"/>
          <w:vertAlign w:val="subscript"/>
        </w:rPr>
        <w:t>640</w:t>
      </w:r>
      <w:r w:rsidRPr="00366C95">
        <w:rPr>
          <w:rFonts w:ascii="Times New Roman" w:hAnsi="Times New Roman" w:cs="Times New Roman"/>
          <w:sz w:val="24"/>
          <w:szCs w:val="24"/>
        </w:rPr>
        <w:t xml:space="preserve">: the absorption reading after each injection of any </w:t>
      </w:r>
      <w:proofErr w:type="gramStart"/>
      <w:r>
        <w:rPr>
          <w:rFonts w:ascii="Times New Roman" w:hAnsi="Times New Roman" w:cs="Times New Roman"/>
          <w:sz w:val="24"/>
          <w:szCs w:val="24"/>
        </w:rPr>
        <w:t>Cu</w:t>
      </w:r>
      <w:r w:rsidRPr="00366C95">
        <w:rPr>
          <w:rFonts w:ascii="Times New Roman" w:hAnsi="Times New Roman" w:cs="Times New Roman"/>
          <w:sz w:val="24"/>
          <w:szCs w:val="24"/>
        </w:rPr>
        <w:t>(</w:t>
      </w:r>
      <w:proofErr w:type="gramEnd"/>
      <w:r w:rsidRPr="00366C95">
        <w:rPr>
          <w:rFonts w:ascii="Times New Roman" w:hAnsi="Times New Roman" w:cs="Times New Roman"/>
          <w:sz w:val="24"/>
          <w:szCs w:val="24"/>
        </w:rPr>
        <w:t>II) complex at 640 nm.</w:t>
      </w:r>
    </w:p>
    <w:p w14:paraId="65E64513" w14:textId="77777777" w:rsidR="005D50C9" w:rsidRPr="00366C95" w:rsidRDefault="005D50C9" w:rsidP="005D50C9">
      <w:pPr>
        <w:tabs>
          <w:tab w:val="left" w:pos="288"/>
        </w:tabs>
        <w:bidi w:val="0"/>
        <w:spacing w:after="0" w:line="360" w:lineRule="auto"/>
        <w:jc w:val="both"/>
        <w:rPr>
          <w:rFonts w:ascii="Times New Roman" w:hAnsi="Times New Roman" w:cs="Times New Roman"/>
          <w:sz w:val="24"/>
          <w:szCs w:val="24"/>
        </w:rPr>
      </w:pPr>
      <w:r w:rsidRPr="00366C95">
        <w:rPr>
          <w:rFonts w:ascii="Times New Roman" w:hAnsi="Times New Roman" w:cs="Times New Roman"/>
          <w:sz w:val="24"/>
          <w:szCs w:val="24"/>
        </w:rPr>
        <w:t xml:space="preserve">The value of </w:t>
      </w:r>
      <w:r w:rsidRPr="00366C95">
        <w:rPr>
          <w:rFonts w:ascii="Times New Roman" w:hAnsi="Times New Roman" w:cs="Times New Roman"/>
          <w:i/>
          <w:iCs/>
          <w:sz w:val="24"/>
          <w:szCs w:val="24"/>
        </w:rPr>
        <w:t>L</w:t>
      </w:r>
      <w:r w:rsidRPr="00366C95">
        <w:rPr>
          <w:rFonts w:ascii="Times New Roman" w:hAnsi="Times New Roman" w:cs="Times New Roman"/>
          <w:sz w:val="24"/>
          <w:szCs w:val="24"/>
          <w:vertAlign w:val="subscript"/>
        </w:rPr>
        <w:t>1/2</w:t>
      </w:r>
      <w:r w:rsidRPr="00366C95">
        <w:rPr>
          <w:rFonts w:ascii="Times New Roman" w:hAnsi="Times New Roman" w:cs="Times New Roman"/>
          <w:sz w:val="24"/>
          <w:szCs w:val="24"/>
        </w:rPr>
        <w:t xml:space="preserve"> can be determined from a plot of (</w:t>
      </w:r>
      <w:r w:rsidRPr="00366C95">
        <w:rPr>
          <w:rFonts w:ascii="Times New Roman" w:hAnsi="Times New Roman" w:cs="Times New Roman"/>
          <w:i/>
          <w:iCs/>
          <w:sz w:val="24"/>
          <w:szCs w:val="24"/>
        </w:rPr>
        <w:t>A</w:t>
      </w:r>
      <w:r w:rsidRPr="00366C95">
        <w:rPr>
          <w:rFonts w:ascii="Times New Roman" w:hAnsi="Times New Roman" w:cs="Times New Roman"/>
          <w:sz w:val="24"/>
          <w:szCs w:val="24"/>
        </w:rPr>
        <w:t>–</w:t>
      </w:r>
      <w:r w:rsidRPr="00366C95">
        <w:rPr>
          <w:rFonts w:ascii="Times New Roman" w:hAnsi="Times New Roman" w:cs="Times New Roman"/>
          <w:i/>
          <w:iCs/>
          <w:sz w:val="24"/>
          <w:szCs w:val="24"/>
        </w:rPr>
        <w:t>A</w:t>
      </w:r>
      <w:r w:rsidRPr="00366C95">
        <w:rPr>
          <w:rFonts w:ascii="Times New Roman" w:hAnsi="Times New Roman" w:cs="Times New Roman"/>
          <w:sz w:val="24"/>
          <w:szCs w:val="24"/>
          <w:vertAlign w:val="subscript"/>
        </w:rPr>
        <w:t>640</w:t>
      </w:r>
      <w:r w:rsidRPr="00366C95">
        <w:rPr>
          <w:rFonts w:ascii="Times New Roman" w:hAnsi="Times New Roman" w:cs="Times New Roman"/>
          <w:sz w:val="24"/>
          <w:szCs w:val="24"/>
        </w:rPr>
        <w:t>) vs [</w:t>
      </w:r>
      <w:r w:rsidRPr="00366C95">
        <w:rPr>
          <w:rFonts w:ascii="Times New Roman" w:hAnsi="Times New Roman" w:cs="Times New Roman"/>
          <w:i/>
          <w:iCs/>
          <w:sz w:val="24"/>
          <w:szCs w:val="24"/>
        </w:rPr>
        <w:t>L</w:t>
      </w:r>
      <w:r w:rsidRPr="00366C95">
        <w:rPr>
          <w:rFonts w:ascii="Times New Roman" w:hAnsi="Times New Roman" w:cs="Times New Roman"/>
          <w:sz w:val="24"/>
          <w:szCs w:val="24"/>
        </w:rPr>
        <w:t>]</w:t>
      </w:r>
      <w:r w:rsidRPr="00366C95">
        <w:rPr>
          <w:rFonts w:ascii="Times New Roman" w:hAnsi="Times New Roman" w:cs="Times New Roman"/>
          <w:sz w:val="24"/>
          <w:szCs w:val="24"/>
          <w:vertAlign w:val="subscript"/>
        </w:rPr>
        <w:t>t</w:t>
      </w:r>
      <w:r w:rsidRPr="00366C95">
        <w:rPr>
          <w:rFonts w:ascii="Times New Roman" w:hAnsi="Times New Roman" w:cs="Times New Roman"/>
          <w:sz w:val="24"/>
          <w:szCs w:val="24"/>
        </w:rPr>
        <w:t xml:space="preserve"> at 30</w:t>
      </w:r>
      <w:r>
        <w:rPr>
          <w:rFonts w:ascii="Times New Roman" w:hAnsi="Times New Roman" w:cs="Times New Roman"/>
          <w:sz w:val="24"/>
          <w:szCs w:val="24"/>
        </w:rPr>
        <w:t>0</w:t>
      </w:r>
      <w:r w:rsidRPr="00366C95">
        <w:rPr>
          <w:rFonts w:ascii="Times New Roman" w:hAnsi="Times New Roman" w:cs="Times New Roman"/>
          <w:sz w:val="24"/>
          <w:szCs w:val="24"/>
        </w:rPr>
        <w:t xml:space="preserve"> K for the interaction of complex</w:t>
      </w:r>
      <w:r>
        <w:rPr>
          <w:rFonts w:ascii="Times New Roman" w:hAnsi="Times New Roman" w:cs="Times New Roman"/>
          <w:sz w:val="24"/>
          <w:szCs w:val="24"/>
        </w:rPr>
        <w:t xml:space="preserve"> (</w:t>
      </w:r>
      <w:r w:rsidRPr="00713759">
        <w:rPr>
          <w:rFonts w:ascii="Times New Roman" w:hAnsi="Times New Roman" w:cs="Times New Roman"/>
          <w:b/>
          <w:bCs/>
          <w:sz w:val="24"/>
          <w:szCs w:val="24"/>
        </w:rPr>
        <w:t>I)</w:t>
      </w:r>
      <w:r w:rsidRPr="00366C95">
        <w:rPr>
          <w:rFonts w:ascii="Times New Roman" w:hAnsi="Times New Roman" w:cs="Times New Roman"/>
          <w:sz w:val="24"/>
          <w:szCs w:val="24"/>
        </w:rPr>
        <w:t xml:space="preserve"> with CT-DNA.</w:t>
      </w:r>
    </w:p>
    <w:p w14:paraId="13F86E82" w14:textId="77777777" w:rsidR="005D50C9" w:rsidRDefault="005D50C9" w:rsidP="00F72AC8">
      <w:pPr>
        <w:jc w:val="center"/>
        <w:rPr>
          <w:rFonts w:asciiTheme="majorBidi" w:hAnsiTheme="majorBidi" w:cstheme="majorBidi"/>
          <w:lang w:val="en-GB"/>
        </w:rPr>
      </w:pPr>
    </w:p>
    <w:p w14:paraId="4A402313" w14:textId="224E7F9D" w:rsidR="00F72AC8" w:rsidRDefault="00B726B7" w:rsidP="005D50C9">
      <w:pPr>
        <w:spacing w:line="360" w:lineRule="auto"/>
        <w:jc w:val="center"/>
        <w:rPr>
          <w:rFonts w:asciiTheme="majorBidi" w:hAnsiTheme="majorBidi" w:cstheme="majorBidi"/>
          <w:lang w:val="en-GB"/>
        </w:rPr>
      </w:pPr>
      <w:r>
        <w:rPr>
          <w:noProof/>
          <w14:ligatures w14:val="standardContextual"/>
        </w:rPr>
        <w:lastRenderedPageBreak/>
        <w:drawing>
          <wp:inline distT="0" distB="0" distL="0" distR="0" wp14:anchorId="388272DE" wp14:editId="35F46646">
            <wp:extent cx="2647950" cy="2224087"/>
            <wp:effectExtent l="0" t="0" r="0" b="5080"/>
            <wp:docPr id="5" name="Chart 5">
              <a:extLst xmlns:a="http://schemas.openxmlformats.org/drawingml/2006/main">
                <a:ext uri="{FF2B5EF4-FFF2-40B4-BE49-F238E27FC236}">
                  <a16:creationId xmlns:a16="http://schemas.microsoft.com/office/drawing/2014/main" id="{2D54D717-ACB1-364B-3811-16B458F638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6579B5C" w14:textId="77777777" w:rsidR="00CF7F5F" w:rsidRPr="00B02347" w:rsidRDefault="00CF7F5F" w:rsidP="00CF7F5F">
      <w:pPr>
        <w:bidi w:val="0"/>
        <w:jc w:val="center"/>
        <w:rPr>
          <w:rFonts w:asciiTheme="majorBidi" w:hAnsiTheme="majorBidi" w:cstheme="majorBidi"/>
          <w:lang w:val="en-GB"/>
        </w:rPr>
      </w:pPr>
      <w:r>
        <w:rPr>
          <w:rFonts w:asciiTheme="majorBidi" w:hAnsiTheme="majorBidi" w:cstheme="majorBidi"/>
          <w:rtl/>
          <w:lang w:val="en-GB"/>
        </w:rPr>
        <w:tab/>
      </w:r>
      <w:r w:rsidRPr="00B02347">
        <w:rPr>
          <w:rFonts w:asciiTheme="majorBidi" w:hAnsiTheme="majorBidi" w:cstheme="majorBidi"/>
          <w:lang w:val="en-GB"/>
        </w:rPr>
        <w:t xml:space="preserve">Figure </w:t>
      </w:r>
      <w:r>
        <w:rPr>
          <w:rFonts w:asciiTheme="majorBidi" w:hAnsiTheme="majorBidi" w:cstheme="majorBidi"/>
          <w:lang w:val="en-GB"/>
        </w:rPr>
        <w:t>4</w:t>
      </w:r>
      <w:r w:rsidRPr="00B02347">
        <w:rPr>
          <w:rFonts w:asciiTheme="majorBidi" w:hAnsiTheme="majorBidi" w:cstheme="majorBidi"/>
          <w:lang w:val="en-GB"/>
        </w:rPr>
        <w:t xml:space="preserve">S. </w:t>
      </w:r>
      <w:r w:rsidRPr="009B56D4">
        <w:rPr>
          <w:rFonts w:asciiTheme="majorBidi" w:hAnsiTheme="majorBidi" w:cstheme="majorBidi"/>
          <w:lang w:val="en-GB"/>
        </w:rPr>
        <w:t xml:space="preserve">This plot </w:t>
      </w:r>
      <w:r w:rsidRPr="009B56D4">
        <w:rPr>
          <w:rFonts w:asciiTheme="majorBidi" w:hAnsiTheme="majorBidi" w:cstheme="majorBidi"/>
        </w:rPr>
        <w:t>represents the degree of cooperativity using slope of the line</w:t>
      </w:r>
      <w:r w:rsidRPr="00B02347">
        <w:rPr>
          <w:rFonts w:asciiTheme="majorBidi" w:hAnsiTheme="majorBidi" w:cstheme="majorBidi"/>
          <w:lang w:val="en-GB"/>
        </w:rPr>
        <w:t xml:space="preserve"> </w:t>
      </w:r>
    </w:p>
    <w:p w14:paraId="5A961E51" w14:textId="77777777" w:rsidR="005D50C9" w:rsidRDefault="005D50C9" w:rsidP="005D50C9">
      <w:pPr>
        <w:pStyle w:val="Heading2"/>
        <w:numPr>
          <w:ilvl w:val="0"/>
          <w:numId w:val="0"/>
        </w:numPr>
        <w:bidi w:val="0"/>
        <w:spacing w:line="360" w:lineRule="auto"/>
        <w:ind w:left="576"/>
        <w:jc w:val="both"/>
      </w:pPr>
    </w:p>
    <w:p w14:paraId="318A5EA5" w14:textId="3AFEB577" w:rsidR="00495AB4" w:rsidRDefault="00495AB4" w:rsidP="005D50C9">
      <w:pPr>
        <w:pStyle w:val="Heading2"/>
        <w:bidi w:val="0"/>
        <w:spacing w:before="0"/>
      </w:pPr>
      <w:r>
        <w:t xml:space="preserve">Cyclic </w:t>
      </w:r>
      <w:proofErr w:type="spellStart"/>
      <w:r>
        <w:t>voltammetric</w:t>
      </w:r>
      <w:proofErr w:type="spellEnd"/>
      <w:r>
        <w:t xml:space="preserve"> measurements</w:t>
      </w:r>
    </w:p>
    <w:p w14:paraId="11E4C196" w14:textId="77777777" w:rsidR="002D34DB" w:rsidRDefault="002D34DB" w:rsidP="005112E4">
      <w:pPr>
        <w:bidi w:val="0"/>
        <w:spacing w:line="360" w:lineRule="auto"/>
        <w:jc w:val="both"/>
        <w:rPr>
          <w:rFonts w:asciiTheme="majorBidi" w:hAnsiTheme="majorBidi" w:cstheme="majorBidi"/>
          <w:sz w:val="24"/>
          <w:szCs w:val="24"/>
        </w:rPr>
      </w:pPr>
      <w:r w:rsidRPr="005D50C9">
        <w:rPr>
          <w:rFonts w:asciiTheme="majorBidi" w:hAnsiTheme="majorBidi" w:cstheme="majorBidi"/>
          <w:sz w:val="24"/>
          <w:szCs w:val="24"/>
        </w:rPr>
        <w:t>All the electrochemical measurements were done in a 25 mL electrolytic cell at room temperature (</w:t>
      </w:r>
      <w:r w:rsidRPr="00647DBB">
        <w:rPr>
          <w:rFonts w:asciiTheme="majorBidi" w:hAnsiTheme="majorBidi" w:cstheme="majorBidi"/>
          <w:sz w:val="24"/>
          <w:szCs w:val="24"/>
        </w:rPr>
        <w:t xml:space="preserve">298 k) </w:t>
      </w:r>
      <w:r w:rsidRPr="005D50C9">
        <w:rPr>
          <w:rFonts w:asciiTheme="majorBidi" w:hAnsiTheme="majorBidi" w:cstheme="majorBidi"/>
          <w:sz w:val="24"/>
          <w:szCs w:val="24"/>
        </w:rPr>
        <w:t xml:space="preserve">by </w:t>
      </w:r>
      <w:r w:rsidRPr="005112E4">
        <w:rPr>
          <w:rFonts w:asciiTheme="majorBidi" w:hAnsiTheme="majorBidi" w:cstheme="majorBidi"/>
          <w:sz w:val="24"/>
          <w:szCs w:val="24"/>
        </w:rPr>
        <w:t>utilizing 15 mM Tris–HCl/50 mM NaCl buffer, pH 7.1</w:t>
      </w:r>
      <w:r w:rsidRPr="005D50C9">
        <w:rPr>
          <w:rFonts w:asciiTheme="majorBidi" w:hAnsiTheme="majorBidi" w:cstheme="majorBidi"/>
          <w:sz w:val="24"/>
          <w:szCs w:val="24"/>
        </w:rPr>
        <w:t>, acting as the supporting electrolyte. For each test, Al</w:t>
      </w:r>
      <w:r w:rsidRPr="005D50C9">
        <w:rPr>
          <w:rFonts w:asciiTheme="majorBidi" w:hAnsiTheme="majorBidi" w:cstheme="majorBidi"/>
          <w:sz w:val="24"/>
          <w:szCs w:val="24"/>
          <w:vertAlign w:val="subscript"/>
        </w:rPr>
        <w:t>2</w:t>
      </w:r>
      <w:r w:rsidRPr="005D50C9">
        <w:rPr>
          <w:rFonts w:asciiTheme="majorBidi" w:hAnsiTheme="majorBidi" w:cstheme="majorBidi"/>
          <w:sz w:val="24"/>
          <w:szCs w:val="24"/>
        </w:rPr>
        <w:t>O</w:t>
      </w:r>
      <w:r w:rsidRPr="005D50C9">
        <w:rPr>
          <w:rFonts w:asciiTheme="majorBidi" w:hAnsiTheme="majorBidi" w:cstheme="majorBidi"/>
          <w:sz w:val="24"/>
          <w:szCs w:val="24"/>
          <w:vertAlign w:val="subscript"/>
        </w:rPr>
        <w:t>3</w:t>
      </w:r>
      <w:r w:rsidRPr="005D50C9">
        <w:rPr>
          <w:rFonts w:asciiTheme="majorBidi" w:hAnsiTheme="majorBidi" w:cstheme="majorBidi"/>
          <w:sz w:val="24"/>
          <w:szCs w:val="24"/>
        </w:rPr>
        <w:t xml:space="preserve">-paste was utilized and the glassy carbon cathode (GCE) surface was to begin with crisply cleaned to a reflect, and after that cleaned in wate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bdi&lt;/Author&gt;&lt;Year&gt;2012&lt;/Year&gt;&lt;RecNum&gt;130&lt;/RecNum&gt;&lt;DisplayText&gt;[6]&lt;/DisplayText&gt;&lt;record&gt;&lt;rec-number&gt;130&lt;/rec-number&gt;&lt;foreign-keys&gt;&lt;key app="EN" db-id="xp5v5p9tfdxer3eppxe5w29x2pwefavvft09" timestamp="1707302148"&gt;130&lt;/key&gt;&lt;/foreign-keys&gt;&lt;ref-type name="Journal Article"&gt;17&lt;/ref-type&gt;&lt;contributors&gt;&lt;authors&gt;&lt;author&gt;Abdi, Khatereh&lt;/author&gt;&lt;author&gt;Hadadzadeh, Hassan&lt;/author&gt;&lt;author&gt;Salimi, Mona&lt;/author&gt;&lt;author&gt;Simpson, Jim&lt;/author&gt;&lt;author&gt;Khalaji, Aliakbar Dehno&lt;/author&gt;&lt;/authors&gt;&lt;/contributors&gt;&lt;titles&gt;&lt;title&gt;A mononuclear copper (II) complex based on the polypyridyl ligand 2, 4, 6-tris (2-pyridyl)-1, 3, 5-triazine (tptz),[Cu (tptz) 2] 2+: X-ray crystal structure, DNA binding and in vitro cell cytotoxicity&lt;/title&gt;&lt;secondary-title&gt;Polyhedron&lt;/secondary-title&gt;&lt;/titles&gt;&lt;periodical&gt;&lt;full-title&gt;Polyhedron&lt;/full-title&gt;&lt;/periodical&gt;&lt;pages&gt;101-112&lt;/pages&gt;&lt;volume&gt;44&lt;/volume&gt;&lt;number&gt;1&lt;/number&gt;&lt;dates&gt;&lt;year&gt;2012&lt;/year&gt;&lt;/dates&gt;&lt;isbn&gt;0277-538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6]</w:t>
      </w:r>
      <w:r>
        <w:rPr>
          <w:rFonts w:asciiTheme="majorBidi" w:hAnsiTheme="majorBidi" w:cstheme="majorBidi"/>
          <w:sz w:val="24"/>
          <w:szCs w:val="24"/>
        </w:rPr>
        <w:fldChar w:fldCharType="end"/>
      </w:r>
      <w:r>
        <w:rPr>
          <w:rFonts w:asciiTheme="majorBidi" w:hAnsiTheme="majorBidi" w:cstheme="majorBidi"/>
          <w:sz w:val="24"/>
          <w:szCs w:val="24"/>
        </w:rPr>
        <w:t>.</w:t>
      </w:r>
      <w:r w:rsidRPr="005D50C9">
        <w:rPr>
          <w:rFonts w:asciiTheme="majorBidi" w:hAnsiTheme="majorBidi" w:cstheme="majorBidi"/>
          <w:sz w:val="24"/>
          <w:szCs w:val="24"/>
        </w:rPr>
        <w:t xml:space="preserve"> In this experiment, the cyclic</w:t>
      </w:r>
      <w:r>
        <w:rPr>
          <w:rFonts w:asciiTheme="majorBidi" w:hAnsiTheme="majorBidi" w:cstheme="majorBidi"/>
          <w:sz w:val="24"/>
          <w:szCs w:val="24"/>
        </w:rPr>
        <w:t xml:space="preserve"> </w:t>
      </w:r>
      <w:r w:rsidRPr="005D50C9">
        <w:rPr>
          <w:rFonts w:asciiTheme="majorBidi" w:hAnsiTheme="majorBidi" w:cstheme="majorBidi"/>
          <w:sz w:val="24"/>
          <w:szCs w:val="24"/>
        </w:rPr>
        <w:t xml:space="preserve">voltammogram of a solution of the </w:t>
      </w:r>
      <w:proofErr w:type="gramStart"/>
      <w:r w:rsidRPr="005D50C9">
        <w:rPr>
          <w:rFonts w:asciiTheme="majorBidi" w:hAnsiTheme="majorBidi" w:cstheme="majorBidi"/>
          <w:sz w:val="24"/>
          <w:szCs w:val="24"/>
        </w:rPr>
        <w:t>Cu(</w:t>
      </w:r>
      <w:proofErr w:type="gramEnd"/>
      <w:r w:rsidRPr="005D50C9">
        <w:rPr>
          <w:rFonts w:asciiTheme="majorBidi" w:hAnsiTheme="majorBidi" w:cstheme="majorBidi"/>
          <w:sz w:val="24"/>
          <w:szCs w:val="24"/>
        </w:rPr>
        <w:t>II) complex (1× 10</w:t>
      </w:r>
      <w:r w:rsidRPr="005D50C9">
        <w:rPr>
          <w:rFonts w:asciiTheme="majorBidi" w:hAnsiTheme="majorBidi" w:cstheme="majorBidi"/>
          <w:sz w:val="24"/>
          <w:szCs w:val="24"/>
          <w:vertAlign w:val="superscript"/>
        </w:rPr>
        <w:noBreakHyphen/>
        <w:t>3</w:t>
      </w:r>
      <w:r w:rsidRPr="005D50C9">
        <w:rPr>
          <w:rFonts w:asciiTheme="majorBidi" w:hAnsiTheme="majorBidi" w:cstheme="majorBidi"/>
          <w:sz w:val="24"/>
          <w:szCs w:val="24"/>
        </w:rPr>
        <w:t>M) was recorded in absence of DNA within the potential range of −1.2 to 0.8 V at the scan rate of 50 mV s</w:t>
      </w:r>
      <w:r w:rsidRPr="005D50C9">
        <w:rPr>
          <w:rFonts w:asciiTheme="majorBidi" w:hAnsiTheme="majorBidi" w:cstheme="majorBidi"/>
          <w:sz w:val="24"/>
          <w:szCs w:val="24"/>
          <w:vertAlign w:val="superscript"/>
        </w:rPr>
        <w:t>−1</w:t>
      </w:r>
      <w:r w:rsidRPr="005D50C9">
        <w:rPr>
          <w:rFonts w:asciiTheme="majorBidi" w:hAnsiTheme="majorBidi" w:cstheme="majorBidi"/>
          <w:sz w:val="24"/>
          <w:szCs w:val="24"/>
        </w:rPr>
        <w:t xml:space="preserve">. Keeping all the parameters constant, the voltammograms of a series of solutions containing the same concentration of the </w:t>
      </w:r>
      <w:proofErr w:type="gramStart"/>
      <w:r w:rsidRPr="005D50C9">
        <w:rPr>
          <w:rFonts w:asciiTheme="majorBidi" w:hAnsiTheme="majorBidi" w:cstheme="majorBidi"/>
          <w:sz w:val="24"/>
          <w:szCs w:val="24"/>
        </w:rPr>
        <w:t>Cu(</w:t>
      </w:r>
      <w:proofErr w:type="gramEnd"/>
      <w:r w:rsidRPr="005D50C9">
        <w:rPr>
          <w:rFonts w:asciiTheme="majorBidi" w:hAnsiTheme="majorBidi" w:cstheme="majorBidi"/>
          <w:sz w:val="24"/>
          <w:szCs w:val="24"/>
        </w:rPr>
        <w:t>II) complex (1× 10</w:t>
      </w:r>
      <w:r w:rsidRPr="005D50C9">
        <w:rPr>
          <w:rFonts w:asciiTheme="majorBidi" w:hAnsiTheme="majorBidi" w:cstheme="majorBidi"/>
          <w:sz w:val="24"/>
          <w:szCs w:val="24"/>
          <w:vertAlign w:val="superscript"/>
        </w:rPr>
        <w:noBreakHyphen/>
        <w:t>3</w:t>
      </w:r>
      <w:r w:rsidRPr="005D50C9">
        <w:rPr>
          <w:rFonts w:asciiTheme="majorBidi" w:hAnsiTheme="majorBidi" w:cstheme="majorBidi"/>
          <w:sz w:val="24"/>
          <w:szCs w:val="24"/>
        </w:rPr>
        <w:t xml:space="preserve">M)  and different concentrations of </w:t>
      </w:r>
      <w:r w:rsidRPr="005112E4">
        <w:rPr>
          <w:rFonts w:asciiTheme="majorBidi" w:hAnsiTheme="majorBidi" w:cstheme="majorBidi"/>
          <w:sz w:val="24"/>
          <w:szCs w:val="24"/>
        </w:rPr>
        <w:t>DNA (4.8 mM) ranging from 8 to 24 µl were recorded.</w:t>
      </w:r>
    </w:p>
    <w:p w14:paraId="074AC2D9" w14:textId="0E709D05" w:rsidR="008A1F01" w:rsidRDefault="008A1F01" w:rsidP="005D71AF">
      <w:pPr>
        <w:bidi w:val="0"/>
        <w:spacing w:line="360" w:lineRule="auto"/>
        <w:jc w:val="center"/>
      </w:pPr>
      <w:r>
        <w:rPr>
          <w:noProof/>
        </w:rPr>
        <w:drawing>
          <wp:inline distT="0" distB="0" distL="0" distR="0" wp14:anchorId="1144915A" wp14:editId="0E88D695">
            <wp:extent cx="3583294" cy="2301223"/>
            <wp:effectExtent l="0" t="0" r="0" b="4445"/>
            <wp:docPr id="16249768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1502" cy="2306494"/>
                    </a:xfrm>
                    <a:prstGeom prst="rect">
                      <a:avLst/>
                    </a:prstGeom>
                    <a:noFill/>
                    <a:ln>
                      <a:noFill/>
                    </a:ln>
                  </pic:spPr>
                </pic:pic>
              </a:graphicData>
            </a:graphic>
          </wp:inline>
        </w:drawing>
      </w:r>
    </w:p>
    <w:p w14:paraId="64655A02" w14:textId="4E3619D3" w:rsidR="008A1F01" w:rsidRPr="00E83924" w:rsidRDefault="008A1F01" w:rsidP="008A1F01">
      <w:pPr>
        <w:spacing w:line="480" w:lineRule="auto"/>
        <w:jc w:val="center"/>
        <w:rPr>
          <w:rStyle w:val="rynqvb"/>
          <w:rFonts w:asciiTheme="majorBidi" w:hAnsiTheme="majorBidi" w:cstheme="majorBidi"/>
          <w:sz w:val="24"/>
          <w:szCs w:val="24"/>
        </w:rPr>
      </w:pPr>
      <w:r w:rsidRPr="00533E60">
        <w:rPr>
          <w:rStyle w:val="rynqvb"/>
          <w:rFonts w:asciiTheme="majorBidi" w:hAnsiTheme="majorBidi" w:cstheme="majorBidi"/>
        </w:rPr>
        <w:lastRenderedPageBreak/>
        <w:t xml:space="preserve">Figure </w:t>
      </w:r>
      <w:r>
        <w:rPr>
          <w:rStyle w:val="rynqvb"/>
          <w:rFonts w:asciiTheme="majorBidi" w:hAnsiTheme="majorBidi" w:cstheme="majorBidi"/>
        </w:rPr>
        <w:t>5S</w:t>
      </w:r>
      <w:r w:rsidRPr="001443B6">
        <w:rPr>
          <w:rStyle w:val="rynqvb"/>
          <w:rFonts w:asciiTheme="majorBidi" w:hAnsiTheme="majorBidi" w:cstheme="majorBidi"/>
        </w:rPr>
        <w:t>.</w:t>
      </w:r>
      <w:r>
        <w:rPr>
          <w:rStyle w:val="rynqvb"/>
          <w:rFonts w:asciiTheme="majorBidi" w:hAnsiTheme="majorBidi" w:cstheme="majorBidi"/>
          <w:sz w:val="24"/>
          <w:szCs w:val="24"/>
        </w:rPr>
        <w:t xml:space="preserve"> </w:t>
      </w:r>
      <w:r w:rsidRPr="001443B6">
        <w:rPr>
          <w:rStyle w:val="rynqvb"/>
          <w:rFonts w:asciiTheme="majorBidi" w:hAnsiTheme="majorBidi" w:cstheme="majorBidi"/>
        </w:rPr>
        <w:t>CVs of (</w:t>
      </w:r>
      <w:r w:rsidRPr="00FF0F0E">
        <w:rPr>
          <w:rStyle w:val="rynqvb"/>
          <w:rFonts w:asciiTheme="majorBidi" w:hAnsiTheme="majorBidi" w:cstheme="majorBidi"/>
        </w:rPr>
        <w:t>a</w:t>
      </w:r>
      <w:r w:rsidRPr="001443B6">
        <w:rPr>
          <w:rStyle w:val="rynqvb"/>
          <w:rFonts w:asciiTheme="majorBidi" w:hAnsiTheme="majorBidi" w:cstheme="majorBidi"/>
        </w:rPr>
        <w:t xml:space="preserve">) complex </w:t>
      </w:r>
      <w:r>
        <w:rPr>
          <w:rStyle w:val="rynqvb"/>
          <w:rFonts w:asciiTheme="majorBidi" w:hAnsiTheme="majorBidi" w:cstheme="majorBidi"/>
        </w:rPr>
        <w:t>(</w:t>
      </w:r>
      <w:r w:rsidRPr="00533E60">
        <w:rPr>
          <w:rStyle w:val="rynqvb"/>
          <w:rFonts w:asciiTheme="majorBidi" w:hAnsiTheme="majorBidi" w:cstheme="majorBidi"/>
          <w:b/>
          <w:bCs/>
        </w:rPr>
        <w:t>1</w:t>
      </w:r>
      <w:r>
        <w:rPr>
          <w:rStyle w:val="rynqvb"/>
          <w:rFonts w:asciiTheme="majorBidi" w:hAnsiTheme="majorBidi" w:cstheme="majorBidi"/>
        </w:rPr>
        <w:t>)</w:t>
      </w:r>
      <w:r w:rsidRPr="001443B6">
        <w:rPr>
          <w:rStyle w:val="rynqvb"/>
          <w:rFonts w:asciiTheme="majorBidi" w:hAnsiTheme="majorBidi" w:cstheme="majorBidi"/>
        </w:rPr>
        <w:t xml:space="preserve"> and (</w:t>
      </w:r>
      <w:r w:rsidRPr="00FF0F0E">
        <w:rPr>
          <w:rStyle w:val="rynqvb"/>
          <w:rFonts w:asciiTheme="majorBidi" w:hAnsiTheme="majorBidi" w:cstheme="majorBidi"/>
        </w:rPr>
        <w:t>b</w:t>
      </w:r>
      <w:r w:rsidRPr="001443B6">
        <w:rPr>
          <w:rStyle w:val="rynqvb"/>
          <w:rFonts w:asciiTheme="majorBidi" w:hAnsiTheme="majorBidi" w:cstheme="majorBidi"/>
        </w:rPr>
        <w:t xml:space="preserve">) blank in </w:t>
      </w:r>
      <w:r w:rsidRPr="001443B6">
        <w:rPr>
          <w:rFonts w:asciiTheme="majorBidi" w:hAnsiTheme="majorBidi" w:cstheme="majorBidi"/>
          <w:color w:val="000000" w:themeColor="text1"/>
        </w:rPr>
        <w:t>15 mM Tris–HCl/50 mM NaCl buffer (pH = 7.1)</w:t>
      </w:r>
      <w:r w:rsidRPr="001443B6">
        <w:rPr>
          <w:rStyle w:val="rynqvb"/>
          <w:rFonts w:asciiTheme="majorBidi" w:hAnsiTheme="majorBidi" w:cstheme="majorBidi"/>
          <w:color w:val="000000" w:themeColor="text1"/>
        </w:rPr>
        <w:t xml:space="preserve"> </w:t>
      </w:r>
      <w:r w:rsidRPr="001443B6">
        <w:rPr>
          <w:rStyle w:val="rynqvb"/>
          <w:rFonts w:asciiTheme="majorBidi" w:hAnsiTheme="majorBidi" w:cstheme="majorBidi"/>
        </w:rPr>
        <w:t>at a scan rate of 50 mVs</w:t>
      </w:r>
      <w:r w:rsidRPr="001443B6">
        <w:rPr>
          <w:rStyle w:val="rynqvb"/>
          <w:rFonts w:asciiTheme="majorBidi" w:hAnsiTheme="majorBidi" w:cstheme="majorBidi"/>
          <w:vertAlign w:val="superscript"/>
        </w:rPr>
        <w:t>-1</w:t>
      </w:r>
      <w:r w:rsidRPr="001443B6">
        <w:rPr>
          <w:rStyle w:val="rynqvb"/>
          <w:rFonts w:asciiTheme="majorBidi" w:hAnsiTheme="majorBidi" w:cstheme="majorBidi"/>
        </w:rPr>
        <w:t>.</w:t>
      </w:r>
      <w:r>
        <w:rPr>
          <w:rStyle w:val="rynqvb"/>
          <w:rFonts w:asciiTheme="majorBidi" w:hAnsiTheme="majorBidi" w:cstheme="majorBidi"/>
          <w:sz w:val="24"/>
          <w:szCs w:val="24"/>
        </w:rPr>
        <w:t xml:space="preserve"> </w:t>
      </w:r>
    </w:p>
    <w:p w14:paraId="35E9C633" w14:textId="77777777" w:rsidR="008A1F01" w:rsidRPr="005112E4" w:rsidRDefault="008A1F01" w:rsidP="008A1F01">
      <w:pPr>
        <w:bidi w:val="0"/>
        <w:spacing w:line="360" w:lineRule="auto"/>
        <w:jc w:val="both"/>
      </w:pPr>
    </w:p>
    <w:p w14:paraId="3A9232B2" w14:textId="77777777" w:rsidR="002D34DB" w:rsidRPr="002D34DB" w:rsidRDefault="002D34DB" w:rsidP="002D34DB">
      <w:pPr>
        <w:bidi w:val="0"/>
      </w:pPr>
    </w:p>
    <w:p w14:paraId="2EA135B3" w14:textId="77777777" w:rsidR="005D50C9" w:rsidRPr="005D50C9" w:rsidRDefault="005D50C9" w:rsidP="005D50C9">
      <w:pPr>
        <w:bidi w:val="0"/>
      </w:pPr>
    </w:p>
    <w:p w14:paraId="6C6CD7B3" w14:textId="363D5B69" w:rsidR="005449A0" w:rsidRDefault="005449A0" w:rsidP="005449A0">
      <w:pPr>
        <w:tabs>
          <w:tab w:val="left" w:pos="6895"/>
        </w:tabs>
        <w:bidi w:val="0"/>
        <w:spacing w:line="360" w:lineRule="auto"/>
        <w:jc w:val="center"/>
        <w:rPr>
          <w:rFonts w:asciiTheme="majorBidi" w:hAnsiTheme="majorBidi" w:cstheme="majorBidi"/>
          <w:lang w:val="en-GB"/>
        </w:rPr>
      </w:pPr>
      <w:r>
        <w:rPr>
          <w:noProof/>
          <w14:ligatures w14:val="standardContextual"/>
        </w:rPr>
        <w:drawing>
          <wp:inline distT="0" distB="0" distL="0" distR="0" wp14:anchorId="30EDD538" wp14:editId="3A9AFF15">
            <wp:extent cx="3512297" cy="3087445"/>
            <wp:effectExtent l="0" t="0" r="12065" b="17780"/>
            <wp:docPr id="4" name="Chart 4">
              <a:extLst xmlns:a="http://schemas.openxmlformats.org/drawingml/2006/main">
                <a:ext uri="{FF2B5EF4-FFF2-40B4-BE49-F238E27FC236}">
                  <a16:creationId xmlns:a16="http://schemas.microsoft.com/office/drawing/2014/main" id="{5B19FBB0-36A4-3FF1-A8EC-02C32E374E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699941A" w14:textId="14EEC1F9" w:rsidR="005449A0" w:rsidRPr="005449A0" w:rsidRDefault="005449A0" w:rsidP="005449A0">
      <w:pPr>
        <w:tabs>
          <w:tab w:val="left" w:pos="6895"/>
        </w:tabs>
        <w:bidi w:val="0"/>
        <w:spacing w:line="360" w:lineRule="auto"/>
        <w:jc w:val="center"/>
        <w:rPr>
          <w:rFonts w:asciiTheme="majorBidi" w:hAnsiTheme="majorBidi" w:cstheme="majorBidi"/>
        </w:rPr>
      </w:pPr>
      <w:r w:rsidRPr="005449A0">
        <w:rPr>
          <w:rFonts w:asciiTheme="majorBidi" w:hAnsiTheme="majorBidi" w:cstheme="majorBidi"/>
          <w:lang w:val="en-GB"/>
        </w:rPr>
        <w:t xml:space="preserve">Figure </w:t>
      </w:r>
      <w:r w:rsidR="008A1F01">
        <w:rPr>
          <w:rFonts w:asciiTheme="majorBidi" w:hAnsiTheme="majorBidi" w:cstheme="majorBidi"/>
          <w:lang w:val="en-GB"/>
        </w:rPr>
        <w:t>6</w:t>
      </w:r>
      <w:r w:rsidRPr="005449A0">
        <w:rPr>
          <w:rFonts w:asciiTheme="majorBidi" w:hAnsiTheme="majorBidi" w:cstheme="majorBidi"/>
          <w:lang w:val="en-GB"/>
        </w:rPr>
        <w:t xml:space="preserve">S. </w:t>
      </w:r>
      <w:r w:rsidRPr="005449A0">
        <w:rPr>
          <w:rFonts w:asciiTheme="majorBidi" w:hAnsiTheme="majorBidi" w:cstheme="majorBidi"/>
        </w:rPr>
        <w:t>TG curves of complex (</w:t>
      </w:r>
      <w:r w:rsidRPr="005449A0">
        <w:rPr>
          <w:rFonts w:asciiTheme="majorBidi" w:hAnsiTheme="majorBidi" w:cstheme="majorBidi"/>
          <w:b/>
          <w:bCs/>
        </w:rPr>
        <w:t>1</w:t>
      </w:r>
      <w:r w:rsidRPr="005449A0">
        <w:rPr>
          <w:rFonts w:asciiTheme="majorBidi" w:hAnsiTheme="majorBidi" w:cstheme="majorBidi"/>
        </w:rPr>
        <w:t>)</w:t>
      </w:r>
    </w:p>
    <w:p w14:paraId="0163E1EC" w14:textId="77777777" w:rsidR="00F72AC8" w:rsidRDefault="00F72AC8" w:rsidP="00AA6C7A">
      <w:pPr>
        <w:bidi w:val="0"/>
        <w:rPr>
          <w:rFonts w:asciiTheme="majorBidi" w:hAnsiTheme="majorBidi" w:cstheme="majorBidi"/>
          <w:lang w:val="en-GB"/>
        </w:rPr>
      </w:pPr>
    </w:p>
    <w:p w14:paraId="4C5CF261" w14:textId="24CB5D6A" w:rsidR="00AA6C7A" w:rsidRPr="00AA6C7A" w:rsidRDefault="00AA6C7A" w:rsidP="00AA6C7A">
      <w:pPr>
        <w:bidi w:val="0"/>
        <w:rPr>
          <w:rFonts w:asciiTheme="majorBidi" w:hAnsiTheme="majorBidi" w:cstheme="majorBidi"/>
          <w:b/>
          <w:bCs/>
          <w:sz w:val="24"/>
          <w:szCs w:val="24"/>
          <w:rtl/>
        </w:rPr>
      </w:pPr>
      <w:r w:rsidRPr="00AA6C7A">
        <w:rPr>
          <w:rFonts w:asciiTheme="majorBidi" w:hAnsiTheme="majorBidi" w:cstheme="majorBidi"/>
          <w:b/>
          <w:bCs/>
          <w:sz w:val="24"/>
          <w:szCs w:val="24"/>
        </w:rPr>
        <w:t>Reference:</w:t>
      </w:r>
    </w:p>
    <w:p w14:paraId="50DAF1B2" w14:textId="7E342A4D" w:rsidR="005112E4" w:rsidRPr="00AA6C7A" w:rsidRDefault="002425FD" w:rsidP="00AA6C7A">
      <w:pPr>
        <w:pStyle w:val="EndNoteBibliography"/>
        <w:bidi w:val="0"/>
        <w:spacing w:after="0"/>
        <w:jc w:val="both"/>
        <w:rPr>
          <w:rFonts w:ascii="Times New Roman" w:hAnsi="Times New Roman" w:cs="Times New Roman"/>
          <w:sz w:val="24"/>
          <w:szCs w:val="24"/>
          <w:rtl/>
        </w:rPr>
      </w:pPr>
      <w:r>
        <w:rPr>
          <w:rFonts w:ascii="Times New Roman" w:hAnsi="Times New Roman" w:cs="Times New Roman"/>
          <w:sz w:val="24"/>
          <w:szCs w:val="24"/>
        </w:rPr>
        <w:t>[1]</w:t>
      </w:r>
      <w:r w:rsidR="00151CB0" w:rsidRPr="00AA6C7A">
        <w:rPr>
          <w:rFonts w:ascii="Times New Roman" w:hAnsi="Times New Roman" w:cs="Times New Roman"/>
          <w:sz w:val="24"/>
          <w:szCs w:val="24"/>
          <w:rtl/>
        </w:rPr>
        <w:fldChar w:fldCharType="begin"/>
      </w:r>
      <w:r w:rsidR="00151CB0" w:rsidRPr="00AA6C7A">
        <w:rPr>
          <w:rFonts w:ascii="Times New Roman" w:hAnsi="Times New Roman" w:cs="Times New Roman"/>
          <w:sz w:val="24"/>
          <w:szCs w:val="24"/>
          <w:rtl/>
        </w:rPr>
        <w:instrText xml:space="preserve"> </w:instrText>
      </w:r>
      <w:r w:rsidR="00151CB0" w:rsidRPr="00AA6C7A">
        <w:rPr>
          <w:rFonts w:ascii="Times New Roman" w:hAnsi="Times New Roman" w:cs="Times New Roman"/>
          <w:sz w:val="24"/>
          <w:szCs w:val="24"/>
        </w:rPr>
        <w:instrText>ADDIN EN.REFLIST</w:instrText>
      </w:r>
      <w:r w:rsidR="00151CB0" w:rsidRPr="00AA6C7A">
        <w:rPr>
          <w:rFonts w:ascii="Times New Roman" w:hAnsi="Times New Roman" w:cs="Times New Roman"/>
          <w:sz w:val="24"/>
          <w:szCs w:val="24"/>
          <w:rtl/>
        </w:rPr>
        <w:instrText xml:space="preserve"> </w:instrText>
      </w:r>
      <w:r w:rsidR="00151CB0" w:rsidRPr="00AA6C7A">
        <w:rPr>
          <w:rFonts w:ascii="Times New Roman" w:hAnsi="Times New Roman" w:cs="Times New Roman"/>
          <w:sz w:val="24"/>
          <w:szCs w:val="24"/>
          <w:rtl/>
        </w:rPr>
        <w:fldChar w:fldCharType="separate"/>
      </w:r>
      <w:r w:rsidR="005112E4" w:rsidRPr="00AA6C7A">
        <w:rPr>
          <w:rFonts w:ascii="Times New Roman" w:hAnsi="Times New Roman" w:cs="Times New Roman"/>
          <w:sz w:val="24"/>
          <w:szCs w:val="24"/>
          <w:rtl/>
        </w:rPr>
        <w:t xml:space="preserve"> </w:t>
      </w:r>
      <w:r w:rsidR="005112E4" w:rsidRPr="00AA6C7A">
        <w:rPr>
          <w:rFonts w:ascii="Times New Roman" w:hAnsi="Times New Roman" w:cs="Times New Roman"/>
          <w:sz w:val="24"/>
          <w:szCs w:val="24"/>
        </w:rPr>
        <w:t>L. Palatinus, G. Chapuis, SUPERFLIP–a computer program for the solution of crystal structures by charge flipping in arbitrary dimensions, Journal of Applied Crystallography, 40 (2007) 786-790</w:t>
      </w:r>
      <w:r w:rsidR="005112E4" w:rsidRPr="00AA6C7A">
        <w:rPr>
          <w:rFonts w:ascii="Times New Roman" w:hAnsi="Times New Roman" w:cs="Times New Roman"/>
          <w:sz w:val="24"/>
          <w:szCs w:val="24"/>
          <w:rtl/>
        </w:rPr>
        <w:t>.</w:t>
      </w:r>
    </w:p>
    <w:p w14:paraId="2DE6A259" w14:textId="40BC2E87" w:rsidR="005112E4" w:rsidRPr="00AA6C7A" w:rsidRDefault="002425FD" w:rsidP="00AA6C7A">
      <w:pPr>
        <w:pStyle w:val="EndNoteBibliography"/>
        <w:bidi w:val="0"/>
        <w:spacing w:after="0"/>
        <w:jc w:val="both"/>
        <w:rPr>
          <w:rFonts w:ascii="Times New Roman" w:hAnsi="Times New Roman" w:cs="Times New Roman"/>
          <w:sz w:val="24"/>
          <w:szCs w:val="24"/>
          <w:rtl/>
        </w:rPr>
      </w:pPr>
      <w:r>
        <w:rPr>
          <w:rFonts w:ascii="Times New Roman" w:hAnsi="Times New Roman" w:cs="Times New Roman"/>
          <w:sz w:val="24"/>
          <w:szCs w:val="24"/>
        </w:rPr>
        <w:t>[2]</w:t>
      </w:r>
      <w:r w:rsidR="005112E4" w:rsidRPr="00AA6C7A">
        <w:rPr>
          <w:rFonts w:ascii="Times New Roman" w:hAnsi="Times New Roman" w:cs="Times New Roman"/>
          <w:sz w:val="24"/>
          <w:szCs w:val="24"/>
          <w:rtl/>
        </w:rPr>
        <w:t xml:space="preserve"> </w:t>
      </w:r>
      <w:r w:rsidR="005112E4" w:rsidRPr="00AA6C7A">
        <w:rPr>
          <w:rFonts w:ascii="Times New Roman" w:hAnsi="Times New Roman" w:cs="Times New Roman"/>
          <w:sz w:val="24"/>
          <w:szCs w:val="24"/>
        </w:rPr>
        <w:t>V. Petříček, M. Dušek, L. Palatinus, Crystallographic</w:t>
      </w:r>
      <w:r w:rsidR="005112E4" w:rsidRPr="00AA6C7A">
        <w:rPr>
          <w:rFonts w:ascii="Times New Roman" w:hAnsi="Times New Roman" w:cs="Times New Roman"/>
          <w:sz w:val="24"/>
          <w:szCs w:val="24"/>
          <w:rtl/>
        </w:rPr>
        <w:t xml:space="preserve"> </w:t>
      </w:r>
      <w:r w:rsidR="005112E4" w:rsidRPr="00AA6C7A">
        <w:rPr>
          <w:rFonts w:ascii="Times New Roman" w:hAnsi="Times New Roman" w:cs="Times New Roman"/>
          <w:sz w:val="24"/>
          <w:szCs w:val="24"/>
        </w:rPr>
        <w:t>computing system JANA2006: general features, Zeitschrift für Kristallographie-Crystalline Materials, 229 (2014) 345-352</w:t>
      </w:r>
      <w:r w:rsidR="005112E4" w:rsidRPr="00AA6C7A">
        <w:rPr>
          <w:rFonts w:ascii="Times New Roman" w:hAnsi="Times New Roman" w:cs="Times New Roman"/>
          <w:sz w:val="24"/>
          <w:szCs w:val="24"/>
          <w:rtl/>
        </w:rPr>
        <w:t>.</w:t>
      </w:r>
    </w:p>
    <w:p w14:paraId="20A140C1" w14:textId="30454FEF" w:rsidR="005112E4" w:rsidRPr="00AA6C7A" w:rsidRDefault="002425FD" w:rsidP="00AA6C7A">
      <w:pPr>
        <w:pStyle w:val="EndNoteBibliography"/>
        <w:bidi w:val="0"/>
        <w:spacing w:after="0"/>
        <w:jc w:val="both"/>
        <w:rPr>
          <w:rFonts w:ascii="Times New Roman" w:hAnsi="Times New Roman" w:cs="Times New Roman"/>
          <w:sz w:val="24"/>
          <w:szCs w:val="24"/>
          <w:rtl/>
        </w:rPr>
      </w:pPr>
      <w:r>
        <w:rPr>
          <w:rFonts w:ascii="Times New Roman" w:hAnsi="Times New Roman" w:cs="Times New Roman"/>
          <w:sz w:val="24"/>
          <w:szCs w:val="24"/>
        </w:rPr>
        <w:t>[3]</w:t>
      </w:r>
      <w:r w:rsidR="005112E4" w:rsidRPr="00AA6C7A">
        <w:rPr>
          <w:rFonts w:ascii="Times New Roman" w:hAnsi="Times New Roman" w:cs="Times New Roman"/>
          <w:sz w:val="24"/>
          <w:szCs w:val="24"/>
          <w:rtl/>
        </w:rPr>
        <w:t xml:space="preserve"> </w:t>
      </w:r>
      <w:r w:rsidR="005112E4" w:rsidRPr="00AA6C7A">
        <w:rPr>
          <w:rFonts w:ascii="Times New Roman" w:hAnsi="Times New Roman" w:cs="Times New Roman"/>
          <w:sz w:val="24"/>
          <w:szCs w:val="24"/>
        </w:rPr>
        <w:t>A.R. Jassbi, M. Vafapour, A. Shokrollahi, O. Firuzi, M. Zare, J.N. Chandran, B. Schneider, I.T. Baldwin, Cytotoxic Activity of Two</w:t>
      </w:r>
      <w:r w:rsidR="005112E4" w:rsidRPr="00AA6C7A">
        <w:rPr>
          <w:rFonts w:ascii="Times New Roman" w:hAnsi="Times New Roman" w:cs="Times New Roman"/>
          <w:sz w:val="24"/>
          <w:szCs w:val="24"/>
          <w:rtl/>
        </w:rPr>
        <w:t xml:space="preserve"> </w:t>
      </w:r>
      <w:r w:rsidR="005112E4" w:rsidRPr="00AA6C7A">
        <w:rPr>
          <w:rFonts w:ascii="Times New Roman" w:hAnsi="Times New Roman" w:cs="Times New Roman"/>
          <w:sz w:val="24"/>
          <w:szCs w:val="24"/>
        </w:rPr>
        <w:t>Cembranoid Diterpenes from Against Three Human Cancer Cell Lines, The Open Bioactive Compounds Journal, 5</w:t>
      </w:r>
      <w:r w:rsidR="005112E4" w:rsidRPr="00AA6C7A">
        <w:rPr>
          <w:rFonts w:ascii="Times New Roman" w:hAnsi="Times New Roman" w:cs="Times New Roman"/>
          <w:sz w:val="24"/>
          <w:szCs w:val="24"/>
          <w:rtl/>
        </w:rPr>
        <w:t xml:space="preserve"> (2017).</w:t>
      </w:r>
    </w:p>
    <w:p w14:paraId="6366A108" w14:textId="7947CCF6" w:rsidR="005112E4" w:rsidRPr="00AA6C7A" w:rsidRDefault="002425FD" w:rsidP="00AA6C7A">
      <w:pPr>
        <w:pStyle w:val="EndNoteBibliography"/>
        <w:bidi w:val="0"/>
        <w:spacing w:after="0"/>
        <w:jc w:val="both"/>
        <w:rPr>
          <w:rFonts w:ascii="Times New Roman" w:hAnsi="Times New Roman" w:cs="Times New Roman"/>
          <w:sz w:val="24"/>
          <w:szCs w:val="24"/>
          <w:rtl/>
        </w:rPr>
      </w:pPr>
      <w:r>
        <w:rPr>
          <w:rFonts w:ascii="Times New Roman" w:hAnsi="Times New Roman" w:cs="Times New Roman"/>
          <w:sz w:val="24"/>
          <w:szCs w:val="24"/>
        </w:rPr>
        <w:t>[4]</w:t>
      </w:r>
      <w:r w:rsidR="005112E4" w:rsidRPr="00AA6C7A">
        <w:rPr>
          <w:rFonts w:ascii="Times New Roman" w:hAnsi="Times New Roman" w:cs="Times New Roman"/>
          <w:sz w:val="24"/>
          <w:szCs w:val="24"/>
          <w:rtl/>
        </w:rPr>
        <w:t xml:space="preserve"> </w:t>
      </w:r>
      <w:r w:rsidR="005112E4" w:rsidRPr="00AA6C7A">
        <w:rPr>
          <w:rFonts w:ascii="Times New Roman" w:hAnsi="Times New Roman" w:cs="Times New Roman"/>
          <w:sz w:val="24"/>
          <w:szCs w:val="24"/>
        </w:rPr>
        <w:t>Z. Sorinezami, H. Mansouri-Torshizi, M. Aminzadeh, A. Ghahghaei, N. Jamgohari, M. Heidari Majd, Synthesis of new ultrasonic-assisted palladium oxide nanoparticles: an in vitro evaluation on cytotoxicity and DNA/BSA binding properties, Journal of Biomolecular Structure and Dynamics, 37 (2019) 4238-4250</w:t>
      </w:r>
      <w:r w:rsidR="005112E4" w:rsidRPr="00AA6C7A">
        <w:rPr>
          <w:rFonts w:ascii="Times New Roman" w:hAnsi="Times New Roman" w:cs="Times New Roman"/>
          <w:sz w:val="24"/>
          <w:szCs w:val="24"/>
          <w:rtl/>
        </w:rPr>
        <w:t>.</w:t>
      </w:r>
    </w:p>
    <w:p w14:paraId="43640BD7" w14:textId="5F2F326E" w:rsidR="005112E4" w:rsidRPr="00AA6C7A" w:rsidRDefault="002425FD" w:rsidP="00AA6C7A">
      <w:pPr>
        <w:pStyle w:val="EndNoteBibliography"/>
        <w:bidi w:val="0"/>
        <w:spacing w:after="0"/>
        <w:jc w:val="both"/>
        <w:rPr>
          <w:rFonts w:ascii="Times New Roman" w:hAnsi="Times New Roman" w:cs="Times New Roman"/>
          <w:sz w:val="24"/>
          <w:szCs w:val="24"/>
          <w:rtl/>
        </w:rPr>
      </w:pPr>
      <w:r>
        <w:rPr>
          <w:rFonts w:ascii="Times New Roman" w:hAnsi="Times New Roman" w:cs="Times New Roman"/>
          <w:sz w:val="24"/>
          <w:szCs w:val="24"/>
        </w:rPr>
        <w:lastRenderedPageBreak/>
        <w:t>[5]</w:t>
      </w:r>
      <w:r w:rsidR="005112E4" w:rsidRPr="00AA6C7A">
        <w:rPr>
          <w:rFonts w:ascii="Times New Roman" w:hAnsi="Times New Roman" w:cs="Times New Roman"/>
          <w:sz w:val="24"/>
          <w:szCs w:val="24"/>
          <w:rtl/>
        </w:rPr>
        <w:t xml:space="preserve"> </w:t>
      </w:r>
      <w:r w:rsidR="005112E4" w:rsidRPr="00AA6C7A">
        <w:rPr>
          <w:rFonts w:ascii="Times New Roman" w:hAnsi="Times New Roman" w:cs="Times New Roman"/>
          <w:sz w:val="24"/>
          <w:szCs w:val="24"/>
        </w:rPr>
        <w:t>C. He, M.H. Majd, F. Shiri, S. Shahraki, Palladium and platinum complexes of folic</w:t>
      </w:r>
      <w:r w:rsidR="005112E4" w:rsidRPr="00AA6C7A">
        <w:rPr>
          <w:rFonts w:ascii="Times New Roman" w:hAnsi="Times New Roman" w:cs="Times New Roman"/>
          <w:sz w:val="24"/>
          <w:szCs w:val="24"/>
          <w:rtl/>
        </w:rPr>
        <w:t xml:space="preserve"> </w:t>
      </w:r>
      <w:r w:rsidR="005112E4" w:rsidRPr="00AA6C7A">
        <w:rPr>
          <w:rFonts w:ascii="Times New Roman" w:hAnsi="Times New Roman" w:cs="Times New Roman"/>
          <w:sz w:val="24"/>
          <w:szCs w:val="24"/>
        </w:rPr>
        <w:t>acid as new drug delivery systems for treatment of breast cancer cells, Journal of Molecular Structure, 1229 (2021) 129806</w:t>
      </w:r>
      <w:r w:rsidR="005112E4" w:rsidRPr="00AA6C7A">
        <w:rPr>
          <w:rFonts w:ascii="Times New Roman" w:hAnsi="Times New Roman" w:cs="Times New Roman"/>
          <w:sz w:val="24"/>
          <w:szCs w:val="24"/>
          <w:rtl/>
        </w:rPr>
        <w:t>.</w:t>
      </w:r>
    </w:p>
    <w:p w14:paraId="0B1C2A29" w14:textId="228E8BEA" w:rsidR="005112E4" w:rsidRPr="00AA6C7A" w:rsidRDefault="002425FD" w:rsidP="00AA6C7A">
      <w:pPr>
        <w:pStyle w:val="EndNoteBibliography"/>
        <w:bidi w:val="0"/>
        <w:jc w:val="both"/>
        <w:rPr>
          <w:rFonts w:ascii="Times New Roman" w:hAnsi="Times New Roman" w:cs="Times New Roman"/>
          <w:sz w:val="24"/>
          <w:szCs w:val="24"/>
          <w:rtl/>
        </w:rPr>
      </w:pPr>
      <w:r>
        <w:rPr>
          <w:rFonts w:ascii="Times New Roman" w:hAnsi="Times New Roman" w:cs="Times New Roman"/>
          <w:sz w:val="24"/>
          <w:szCs w:val="24"/>
        </w:rPr>
        <w:t>[6]</w:t>
      </w:r>
      <w:r w:rsidR="005112E4" w:rsidRPr="00AA6C7A">
        <w:rPr>
          <w:rFonts w:ascii="Times New Roman" w:hAnsi="Times New Roman" w:cs="Times New Roman"/>
          <w:sz w:val="24"/>
          <w:szCs w:val="24"/>
          <w:rtl/>
        </w:rPr>
        <w:t xml:space="preserve"> </w:t>
      </w:r>
      <w:r w:rsidR="005112E4" w:rsidRPr="00AA6C7A">
        <w:rPr>
          <w:rFonts w:ascii="Times New Roman" w:hAnsi="Times New Roman" w:cs="Times New Roman"/>
          <w:sz w:val="24"/>
          <w:szCs w:val="24"/>
        </w:rPr>
        <w:t>K. Abdi, H. Hadadzadeh, M. Salimi, J. Simpson, A.D. Khalaji, A mononuclear copper (II) complex based on the polypyridyl ligand</w:t>
      </w:r>
      <w:r w:rsidR="005112E4" w:rsidRPr="00AA6C7A">
        <w:rPr>
          <w:rFonts w:ascii="Times New Roman" w:hAnsi="Times New Roman" w:cs="Times New Roman"/>
          <w:sz w:val="24"/>
          <w:szCs w:val="24"/>
          <w:rtl/>
        </w:rPr>
        <w:t xml:space="preserve"> 2, 4, 6-</w:t>
      </w:r>
      <w:r w:rsidR="005112E4" w:rsidRPr="00AA6C7A">
        <w:rPr>
          <w:rFonts w:ascii="Times New Roman" w:hAnsi="Times New Roman" w:cs="Times New Roman"/>
          <w:sz w:val="24"/>
          <w:szCs w:val="24"/>
        </w:rPr>
        <w:t>tris (2-pyridyl)-1, 3, 5-triazine (tptz),[Cu (tptz) 2] 2+: X-ray crystal structure, DNA binding and in vitro cell cytotoxicity, Polyhedron, 44 (2012) 101-112</w:t>
      </w:r>
      <w:r w:rsidR="005112E4" w:rsidRPr="00AA6C7A">
        <w:rPr>
          <w:rFonts w:ascii="Times New Roman" w:hAnsi="Times New Roman" w:cs="Times New Roman"/>
          <w:sz w:val="24"/>
          <w:szCs w:val="24"/>
          <w:rtl/>
        </w:rPr>
        <w:t>.</w:t>
      </w:r>
    </w:p>
    <w:p w14:paraId="3CF25331" w14:textId="23FBBA05" w:rsidR="000C0C43" w:rsidRDefault="00151CB0" w:rsidP="00AA6C7A">
      <w:pPr>
        <w:bidi w:val="0"/>
        <w:jc w:val="both"/>
      </w:pPr>
      <w:r w:rsidRPr="00AA6C7A">
        <w:rPr>
          <w:rFonts w:ascii="Times New Roman" w:hAnsi="Times New Roman" w:cs="Times New Roman"/>
          <w:sz w:val="24"/>
          <w:szCs w:val="24"/>
          <w:rtl/>
        </w:rPr>
        <w:fldChar w:fldCharType="end"/>
      </w:r>
    </w:p>
    <w:sectPr w:rsidR="000C0C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A44555"/>
    <w:multiLevelType w:val="multilevel"/>
    <w:tmpl w:val="91329762"/>
    <w:lvl w:ilvl="0">
      <w:start w:val="1"/>
      <w:numFmt w:val="decimal"/>
      <w:pStyle w:val="Heading1"/>
      <w:suff w:val="space"/>
      <w:lvlText w:val="%1."/>
      <w:lvlJc w:val="left"/>
      <w:pPr>
        <w:ind w:left="295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886329314">
    <w:abstractNumId w:val="0"/>
  </w:num>
  <w:num w:numId="2" w16cid:durableId="1573936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579780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plied Catalysis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5v5p9tfdxer3eppxe5w29x2pwefavvft09&quot;&gt;My EndNote Library-Cu (A)&lt;record-ids&gt;&lt;item&gt;34&lt;/item&gt;&lt;item&gt;35&lt;/item&gt;&lt;item&gt;84&lt;/item&gt;&lt;item&gt;85&lt;/item&gt;&lt;item&gt;91&lt;/item&gt;&lt;item&gt;130&lt;/item&gt;&lt;/record-ids&gt;&lt;/item&gt;&lt;/Libraries&gt;"/>
  </w:docVars>
  <w:rsids>
    <w:rsidRoot w:val="00F3054D"/>
    <w:rsid w:val="0008577E"/>
    <w:rsid w:val="000C0C43"/>
    <w:rsid w:val="00151CB0"/>
    <w:rsid w:val="001B20BA"/>
    <w:rsid w:val="001B6BB1"/>
    <w:rsid w:val="002425FD"/>
    <w:rsid w:val="00284683"/>
    <w:rsid w:val="002D34DB"/>
    <w:rsid w:val="00366FD4"/>
    <w:rsid w:val="00371D74"/>
    <w:rsid w:val="0040589C"/>
    <w:rsid w:val="00437075"/>
    <w:rsid w:val="00452452"/>
    <w:rsid w:val="00495AB4"/>
    <w:rsid w:val="005112E4"/>
    <w:rsid w:val="005209CF"/>
    <w:rsid w:val="005449A0"/>
    <w:rsid w:val="00545E9C"/>
    <w:rsid w:val="00596632"/>
    <w:rsid w:val="005D50C9"/>
    <w:rsid w:val="005D71AF"/>
    <w:rsid w:val="006D33BB"/>
    <w:rsid w:val="006E4B9F"/>
    <w:rsid w:val="007D36FD"/>
    <w:rsid w:val="0086274B"/>
    <w:rsid w:val="008A1F01"/>
    <w:rsid w:val="008B41B0"/>
    <w:rsid w:val="008C40CD"/>
    <w:rsid w:val="00911E6F"/>
    <w:rsid w:val="00AA3141"/>
    <w:rsid w:val="00AA6C7A"/>
    <w:rsid w:val="00B726B7"/>
    <w:rsid w:val="00BA0FC5"/>
    <w:rsid w:val="00BC5759"/>
    <w:rsid w:val="00BD42D2"/>
    <w:rsid w:val="00C4723A"/>
    <w:rsid w:val="00CF7F5F"/>
    <w:rsid w:val="00D525D5"/>
    <w:rsid w:val="00D67273"/>
    <w:rsid w:val="00D9748B"/>
    <w:rsid w:val="00E01915"/>
    <w:rsid w:val="00EB5DD2"/>
    <w:rsid w:val="00EF5B00"/>
    <w:rsid w:val="00F11363"/>
    <w:rsid w:val="00F17DDB"/>
    <w:rsid w:val="00F3054D"/>
    <w:rsid w:val="00F72AC8"/>
    <w:rsid w:val="00F90B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47F65"/>
  <w15:chartTrackingRefBased/>
  <w15:docId w15:val="{C9B3314D-0674-4E00-AEA1-67F0831E8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54D"/>
    <w:pPr>
      <w:bidi/>
    </w:pPr>
    <w:rPr>
      <w:kern w:val="0"/>
      <w:lang w:bidi="fa-IR"/>
      <w14:ligatures w14:val="none"/>
    </w:rPr>
  </w:style>
  <w:style w:type="paragraph" w:styleId="Heading1">
    <w:name w:val="heading 1"/>
    <w:basedOn w:val="Normal"/>
    <w:next w:val="Normal"/>
    <w:link w:val="Heading1Char"/>
    <w:uiPriority w:val="9"/>
    <w:qFormat/>
    <w:rsid w:val="00D67273"/>
    <w:pPr>
      <w:keepNext/>
      <w:keepLines/>
      <w:numPr>
        <w:numId w:val="1"/>
      </w:numPr>
      <w:spacing w:before="240" w:after="0" w:line="276" w:lineRule="auto"/>
      <w:outlineLvl w:val="0"/>
    </w:pPr>
    <w:rPr>
      <w:rFonts w:ascii="Times New Roman" w:eastAsiaTheme="majorEastAsia" w:hAnsi="Times New Roman" w:cstheme="majorBidi"/>
      <w:b/>
      <w:bCs/>
      <w:sz w:val="24"/>
      <w:szCs w:val="24"/>
    </w:rPr>
  </w:style>
  <w:style w:type="paragraph" w:styleId="Heading2">
    <w:name w:val="heading 2"/>
    <w:basedOn w:val="Normal"/>
    <w:next w:val="Normal"/>
    <w:link w:val="Heading2Char"/>
    <w:uiPriority w:val="9"/>
    <w:unhideWhenUsed/>
    <w:qFormat/>
    <w:rsid w:val="00D67273"/>
    <w:pPr>
      <w:keepNext/>
      <w:keepLines/>
      <w:numPr>
        <w:ilvl w:val="1"/>
        <w:numId w:val="1"/>
      </w:numPr>
      <w:spacing w:before="40" w:after="0" w:line="276" w:lineRule="auto"/>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D67273"/>
    <w:pPr>
      <w:keepNext/>
      <w:keepLines/>
      <w:numPr>
        <w:ilvl w:val="2"/>
        <w:numId w:val="1"/>
      </w:numPr>
      <w:spacing w:before="40" w:after="0" w:line="276"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D67273"/>
    <w:pPr>
      <w:keepNext/>
      <w:keepLines/>
      <w:numPr>
        <w:ilvl w:val="3"/>
        <w:numId w:val="1"/>
      </w:numPr>
      <w:spacing w:before="40" w:after="0" w:line="276" w:lineRule="auto"/>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D67273"/>
    <w:pPr>
      <w:keepNext/>
      <w:keepLines/>
      <w:numPr>
        <w:ilvl w:val="4"/>
        <w:numId w:val="1"/>
      </w:numPr>
      <w:spacing w:before="40" w:after="0" w:line="276" w:lineRule="auto"/>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67273"/>
    <w:pPr>
      <w:keepNext/>
      <w:keepLines/>
      <w:numPr>
        <w:ilvl w:val="5"/>
        <w:numId w:val="1"/>
      </w:numPr>
      <w:spacing w:before="40" w:after="0" w:line="276" w:lineRule="auto"/>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67273"/>
    <w:pPr>
      <w:keepNext/>
      <w:keepLines/>
      <w:numPr>
        <w:ilvl w:val="6"/>
        <w:numId w:val="1"/>
      </w:numPr>
      <w:spacing w:before="40" w:after="0" w:line="276" w:lineRule="auto"/>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67273"/>
    <w:pPr>
      <w:keepNext/>
      <w:keepLines/>
      <w:numPr>
        <w:ilvl w:val="7"/>
        <w:numId w:val="1"/>
      </w:numPr>
      <w:spacing w:before="40" w:after="0" w:line="276"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67273"/>
    <w:pPr>
      <w:keepNext/>
      <w:keepLines/>
      <w:numPr>
        <w:ilvl w:val="8"/>
        <w:numId w:val="1"/>
      </w:numPr>
      <w:spacing w:before="40" w:after="0" w:line="276"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D33BB"/>
    <w:rPr>
      <w:color w:val="0563C1" w:themeColor="hyperlink"/>
      <w:u w:val="single"/>
    </w:rPr>
  </w:style>
  <w:style w:type="paragraph" w:styleId="NoSpacing">
    <w:name w:val="No Spacing"/>
    <w:uiPriority w:val="1"/>
    <w:qFormat/>
    <w:rsid w:val="006D33BB"/>
    <w:pPr>
      <w:bidi/>
      <w:spacing w:after="0" w:line="240" w:lineRule="auto"/>
    </w:pPr>
    <w:rPr>
      <w:kern w:val="0"/>
      <w:lang w:bidi="fa-IR"/>
      <w14:ligatures w14:val="none"/>
    </w:rPr>
  </w:style>
  <w:style w:type="character" w:customStyle="1" w:styleId="Heading1Char">
    <w:name w:val="Heading 1 Char"/>
    <w:basedOn w:val="DefaultParagraphFont"/>
    <w:link w:val="Heading1"/>
    <w:uiPriority w:val="9"/>
    <w:rsid w:val="00D67273"/>
    <w:rPr>
      <w:rFonts w:ascii="Times New Roman" w:eastAsiaTheme="majorEastAsia" w:hAnsi="Times New Roman" w:cstheme="majorBidi"/>
      <w:b/>
      <w:bCs/>
      <w:kern w:val="0"/>
      <w:sz w:val="24"/>
      <w:szCs w:val="24"/>
      <w:lang w:bidi="fa-IR"/>
      <w14:ligatures w14:val="none"/>
    </w:rPr>
  </w:style>
  <w:style w:type="character" w:customStyle="1" w:styleId="Heading2Char">
    <w:name w:val="Heading 2 Char"/>
    <w:basedOn w:val="DefaultParagraphFont"/>
    <w:link w:val="Heading2"/>
    <w:uiPriority w:val="9"/>
    <w:rsid w:val="00D67273"/>
    <w:rPr>
      <w:rFonts w:ascii="Times New Roman" w:eastAsiaTheme="majorEastAsia" w:hAnsi="Times New Roman" w:cstheme="majorBidi"/>
      <w:b/>
      <w:kern w:val="0"/>
      <w:sz w:val="26"/>
      <w:szCs w:val="26"/>
      <w:lang w:bidi="fa-IR"/>
      <w14:ligatures w14:val="none"/>
    </w:rPr>
  </w:style>
  <w:style w:type="character" w:customStyle="1" w:styleId="Heading3Char">
    <w:name w:val="Heading 3 Char"/>
    <w:basedOn w:val="DefaultParagraphFont"/>
    <w:link w:val="Heading3"/>
    <w:uiPriority w:val="9"/>
    <w:rsid w:val="00D67273"/>
    <w:rPr>
      <w:rFonts w:ascii="Times New Roman" w:eastAsiaTheme="majorEastAsia" w:hAnsi="Times New Roman" w:cstheme="majorBidi"/>
      <w:b/>
      <w:kern w:val="0"/>
      <w:sz w:val="24"/>
      <w:szCs w:val="24"/>
      <w:lang w:bidi="fa-IR"/>
      <w14:ligatures w14:val="none"/>
    </w:rPr>
  </w:style>
  <w:style w:type="character" w:customStyle="1" w:styleId="Heading4Char">
    <w:name w:val="Heading 4 Char"/>
    <w:basedOn w:val="DefaultParagraphFont"/>
    <w:link w:val="Heading4"/>
    <w:uiPriority w:val="9"/>
    <w:semiHidden/>
    <w:rsid w:val="00D67273"/>
    <w:rPr>
      <w:rFonts w:asciiTheme="majorHAnsi" w:eastAsiaTheme="majorEastAsia" w:hAnsiTheme="majorHAnsi" w:cstheme="majorBidi"/>
      <w:b/>
      <w:iCs/>
      <w:kern w:val="0"/>
      <w:lang w:bidi="fa-IR"/>
      <w14:ligatures w14:val="none"/>
    </w:rPr>
  </w:style>
  <w:style w:type="character" w:customStyle="1" w:styleId="Heading5Char">
    <w:name w:val="Heading 5 Char"/>
    <w:basedOn w:val="DefaultParagraphFont"/>
    <w:link w:val="Heading5"/>
    <w:uiPriority w:val="9"/>
    <w:semiHidden/>
    <w:rsid w:val="00D67273"/>
    <w:rPr>
      <w:rFonts w:asciiTheme="majorHAnsi" w:eastAsiaTheme="majorEastAsia" w:hAnsiTheme="majorHAnsi" w:cstheme="majorBidi"/>
      <w:color w:val="2F5496" w:themeColor="accent1" w:themeShade="BF"/>
      <w:kern w:val="0"/>
      <w:lang w:bidi="fa-IR"/>
      <w14:ligatures w14:val="none"/>
    </w:rPr>
  </w:style>
  <w:style w:type="character" w:customStyle="1" w:styleId="Heading6Char">
    <w:name w:val="Heading 6 Char"/>
    <w:basedOn w:val="DefaultParagraphFont"/>
    <w:link w:val="Heading6"/>
    <w:uiPriority w:val="9"/>
    <w:semiHidden/>
    <w:rsid w:val="00D67273"/>
    <w:rPr>
      <w:rFonts w:asciiTheme="majorHAnsi" w:eastAsiaTheme="majorEastAsia" w:hAnsiTheme="majorHAnsi" w:cstheme="majorBidi"/>
      <w:color w:val="1F3763" w:themeColor="accent1" w:themeShade="7F"/>
      <w:kern w:val="0"/>
      <w:lang w:bidi="fa-IR"/>
      <w14:ligatures w14:val="none"/>
    </w:rPr>
  </w:style>
  <w:style w:type="character" w:customStyle="1" w:styleId="Heading7Char">
    <w:name w:val="Heading 7 Char"/>
    <w:basedOn w:val="DefaultParagraphFont"/>
    <w:link w:val="Heading7"/>
    <w:uiPriority w:val="9"/>
    <w:semiHidden/>
    <w:rsid w:val="00D67273"/>
    <w:rPr>
      <w:rFonts w:asciiTheme="majorHAnsi" w:eastAsiaTheme="majorEastAsia" w:hAnsiTheme="majorHAnsi" w:cstheme="majorBidi"/>
      <w:i/>
      <w:iCs/>
      <w:color w:val="1F3763" w:themeColor="accent1" w:themeShade="7F"/>
      <w:kern w:val="0"/>
      <w:lang w:bidi="fa-IR"/>
      <w14:ligatures w14:val="none"/>
    </w:rPr>
  </w:style>
  <w:style w:type="character" w:customStyle="1" w:styleId="Heading8Char">
    <w:name w:val="Heading 8 Char"/>
    <w:basedOn w:val="DefaultParagraphFont"/>
    <w:link w:val="Heading8"/>
    <w:uiPriority w:val="9"/>
    <w:semiHidden/>
    <w:rsid w:val="00D67273"/>
    <w:rPr>
      <w:rFonts w:asciiTheme="majorHAnsi" w:eastAsiaTheme="majorEastAsia" w:hAnsiTheme="majorHAnsi" w:cstheme="majorBidi"/>
      <w:color w:val="272727" w:themeColor="text1" w:themeTint="D8"/>
      <w:kern w:val="0"/>
      <w:sz w:val="21"/>
      <w:szCs w:val="21"/>
      <w:lang w:bidi="fa-IR"/>
      <w14:ligatures w14:val="none"/>
    </w:rPr>
  </w:style>
  <w:style w:type="character" w:customStyle="1" w:styleId="Heading9Char">
    <w:name w:val="Heading 9 Char"/>
    <w:basedOn w:val="DefaultParagraphFont"/>
    <w:link w:val="Heading9"/>
    <w:uiPriority w:val="9"/>
    <w:semiHidden/>
    <w:rsid w:val="00D67273"/>
    <w:rPr>
      <w:rFonts w:asciiTheme="majorHAnsi" w:eastAsiaTheme="majorEastAsia" w:hAnsiTheme="majorHAnsi" w:cstheme="majorBidi"/>
      <w:i/>
      <w:iCs/>
      <w:color w:val="272727" w:themeColor="text1" w:themeTint="D8"/>
      <w:kern w:val="0"/>
      <w:sz w:val="21"/>
      <w:szCs w:val="21"/>
      <w:lang w:bidi="fa-IR"/>
      <w14:ligatures w14:val="none"/>
    </w:rPr>
  </w:style>
  <w:style w:type="character" w:customStyle="1" w:styleId="rynqvb">
    <w:name w:val="rynqvb"/>
    <w:basedOn w:val="DefaultParagraphFont"/>
    <w:rsid w:val="00D67273"/>
  </w:style>
  <w:style w:type="paragraph" w:customStyle="1" w:styleId="EndNoteBibliographyTitle">
    <w:name w:val="EndNote Bibliography Title"/>
    <w:basedOn w:val="Normal"/>
    <w:link w:val="EndNoteBibliographyTitleChar"/>
    <w:rsid w:val="00151CB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1CB0"/>
    <w:rPr>
      <w:rFonts w:ascii="Calibri" w:hAnsi="Calibri" w:cs="Calibri"/>
      <w:noProof/>
      <w:kern w:val="0"/>
      <w:lang w:bidi="fa-IR"/>
      <w14:ligatures w14:val="none"/>
    </w:rPr>
  </w:style>
  <w:style w:type="paragraph" w:customStyle="1" w:styleId="EndNoteBibliography">
    <w:name w:val="EndNote Bibliography"/>
    <w:basedOn w:val="Normal"/>
    <w:link w:val="EndNoteBibliographyChar"/>
    <w:rsid w:val="00151CB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1CB0"/>
    <w:rPr>
      <w:rFonts w:ascii="Calibri" w:hAnsi="Calibri" w:cs="Calibri"/>
      <w:noProof/>
      <w:kern w:val="0"/>
      <w:lang w:bidi="fa-IR"/>
      <w14:ligatures w14:val="none"/>
    </w:rPr>
  </w:style>
  <w:style w:type="paragraph" w:styleId="NormalWeb">
    <w:name w:val="Normal (Web)"/>
    <w:basedOn w:val="Normal"/>
    <w:uiPriority w:val="99"/>
    <w:semiHidden/>
    <w:unhideWhenUsed/>
    <w:rsid w:val="00BD42D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multisentence">
    <w:name w:val="multisentence"/>
    <w:basedOn w:val="DefaultParagraphFont"/>
    <w:rsid w:val="005D50C9"/>
  </w:style>
  <w:style w:type="table" w:styleId="TableGrid">
    <w:name w:val="Table Grid"/>
    <w:basedOn w:val="TableNormal"/>
    <w:uiPriority w:val="39"/>
    <w:rsid w:val="005112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3480910">
      <w:bodyDiv w:val="1"/>
      <w:marLeft w:val="0"/>
      <w:marRight w:val="0"/>
      <w:marTop w:val="0"/>
      <w:marBottom w:val="0"/>
      <w:divBdr>
        <w:top w:val="none" w:sz="0" w:space="0" w:color="auto"/>
        <w:left w:val="none" w:sz="0" w:space="0" w:color="auto"/>
        <w:bottom w:val="none" w:sz="0" w:space="0" w:color="auto"/>
        <w:right w:val="none" w:sz="0" w:space="0" w:color="auto"/>
      </w:divBdr>
    </w:div>
    <w:div w:id="1250115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4.xml"/><Relationship Id="rId3" Type="http://schemas.openxmlformats.org/officeDocument/2006/relationships/settings" Target="settings.xml"/><Relationship Id="rId7" Type="http://schemas.openxmlformats.org/officeDocument/2006/relationships/hyperlink" Target="mailto:Heidaria544@gmail.com" TargetMode="External"/><Relationship Id="rId12"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mheidari@uoz.ac.ir" TargetMode="External"/><Relationship Id="rId11" Type="http://schemas.openxmlformats.org/officeDocument/2006/relationships/chart" Target="charts/chart3.xml"/><Relationship Id="rId5" Type="http://schemas.openxmlformats.org/officeDocument/2006/relationships/hyperlink" Target="https://onlinelibrary.wiley.com/authored-by/Dehghanian/Effat" TargetMode="Externa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new%20complex%20Cu(A)\stability\total%20curve.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D:\new%20complex%20Cu(A)\stability\total%20curv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new%20complex%20Cu(A)\UV\UV%20of%20Complex%20Cu(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new%20complex%20Cu(A)\paper%20Cu(A)\TG\tg-.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B$1</c:f>
              <c:strCache>
                <c:ptCount val="1"/>
                <c:pt idx="0">
                  <c:v>0-h</c:v>
                </c:pt>
              </c:strCache>
            </c:strRef>
          </c:tx>
          <c:spPr>
            <a:ln w="19050" cap="rnd">
              <a:solidFill>
                <a:schemeClr val="accent1"/>
              </a:solidFill>
              <a:round/>
            </a:ln>
            <a:effectLst/>
          </c:spPr>
          <c:marker>
            <c:symbol val="none"/>
          </c:marker>
          <c:xVal>
            <c:numRef>
              <c:f>Sheet1!$A$2:$A$252</c:f>
              <c:numCache>
                <c:formatCode>General</c:formatCode>
                <c:ptCount val="251"/>
                <c:pt idx="0">
                  <c:v>200</c:v>
                </c:pt>
                <c:pt idx="1">
                  <c:v>202</c:v>
                </c:pt>
                <c:pt idx="2">
                  <c:v>204</c:v>
                </c:pt>
                <c:pt idx="3">
                  <c:v>206</c:v>
                </c:pt>
                <c:pt idx="4">
                  <c:v>208</c:v>
                </c:pt>
                <c:pt idx="5">
                  <c:v>210</c:v>
                </c:pt>
                <c:pt idx="6">
                  <c:v>212</c:v>
                </c:pt>
                <c:pt idx="7">
                  <c:v>214</c:v>
                </c:pt>
                <c:pt idx="8">
                  <c:v>216</c:v>
                </c:pt>
                <c:pt idx="9">
                  <c:v>218</c:v>
                </c:pt>
                <c:pt idx="10">
                  <c:v>220</c:v>
                </c:pt>
                <c:pt idx="11">
                  <c:v>222</c:v>
                </c:pt>
                <c:pt idx="12">
                  <c:v>224</c:v>
                </c:pt>
                <c:pt idx="13">
                  <c:v>226</c:v>
                </c:pt>
                <c:pt idx="14">
                  <c:v>228</c:v>
                </c:pt>
                <c:pt idx="15">
                  <c:v>230</c:v>
                </c:pt>
                <c:pt idx="16">
                  <c:v>232</c:v>
                </c:pt>
                <c:pt idx="17">
                  <c:v>234</c:v>
                </c:pt>
                <c:pt idx="18">
                  <c:v>236</c:v>
                </c:pt>
                <c:pt idx="19">
                  <c:v>238</c:v>
                </c:pt>
                <c:pt idx="20">
                  <c:v>240</c:v>
                </c:pt>
                <c:pt idx="21">
                  <c:v>242</c:v>
                </c:pt>
                <c:pt idx="22">
                  <c:v>244</c:v>
                </c:pt>
                <c:pt idx="23">
                  <c:v>246</c:v>
                </c:pt>
                <c:pt idx="24">
                  <c:v>248</c:v>
                </c:pt>
                <c:pt idx="25">
                  <c:v>250</c:v>
                </c:pt>
                <c:pt idx="26">
                  <c:v>252</c:v>
                </c:pt>
                <c:pt idx="27">
                  <c:v>254</c:v>
                </c:pt>
                <c:pt idx="28">
                  <c:v>256</c:v>
                </c:pt>
                <c:pt idx="29">
                  <c:v>258</c:v>
                </c:pt>
                <c:pt idx="30">
                  <c:v>260</c:v>
                </c:pt>
                <c:pt idx="31">
                  <c:v>262</c:v>
                </c:pt>
                <c:pt idx="32">
                  <c:v>264</c:v>
                </c:pt>
                <c:pt idx="33">
                  <c:v>266</c:v>
                </c:pt>
                <c:pt idx="34">
                  <c:v>268</c:v>
                </c:pt>
                <c:pt idx="35">
                  <c:v>270</c:v>
                </c:pt>
                <c:pt idx="36">
                  <c:v>272</c:v>
                </c:pt>
                <c:pt idx="37">
                  <c:v>274</c:v>
                </c:pt>
                <c:pt idx="38">
                  <c:v>276</c:v>
                </c:pt>
                <c:pt idx="39">
                  <c:v>278</c:v>
                </c:pt>
                <c:pt idx="40">
                  <c:v>280</c:v>
                </c:pt>
                <c:pt idx="41">
                  <c:v>282</c:v>
                </c:pt>
                <c:pt idx="42">
                  <c:v>284</c:v>
                </c:pt>
                <c:pt idx="43">
                  <c:v>286</c:v>
                </c:pt>
                <c:pt idx="44">
                  <c:v>288</c:v>
                </c:pt>
                <c:pt idx="45">
                  <c:v>290</c:v>
                </c:pt>
                <c:pt idx="46">
                  <c:v>292</c:v>
                </c:pt>
                <c:pt idx="47">
                  <c:v>294</c:v>
                </c:pt>
                <c:pt idx="48">
                  <c:v>296</c:v>
                </c:pt>
                <c:pt idx="49">
                  <c:v>298</c:v>
                </c:pt>
                <c:pt idx="50">
                  <c:v>300</c:v>
                </c:pt>
                <c:pt idx="51">
                  <c:v>302</c:v>
                </c:pt>
                <c:pt idx="52">
                  <c:v>304</c:v>
                </c:pt>
                <c:pt idx="53">
                  <c:v>306</c:v>
                </c:pt>
                <c:pt idx="54">
                  <c:v>308</c:v>
                </c:pt>
                <c:pt idx="55">
                  <c:v>310</c:v>
                </c:pt>
                <c:pt idx="56">
                  <c:v>312</c:v>
                </c:pt>
                <c:pt idx="57">
                  <c:v>314</c:v>
                </c:pt>
                <c:pt idx="58">
                  <c:v>316</c:v>
                </c:pt>
                <c:pt idx="59">
                  <c:v>318</c:v>
                </c:pt>
                <c:pt idx="60">
                  <c:v>320</c:v>
                </c:pt>
                <c:pt idx="61">
                  <c:v>322</c:v>
                </c:pt>
                <c:pt idx="62">
                  <c:v>324</c:v>
                </c:pt>
                <c:pt idx="63">
                  <c:v>326</c:v>
                </c:pt>
                <c:pt idx="64">
                  <c:v>328</c:v>
                </c:pt>
                <c:pt idx="65">
                  <c:v>330</c:v>
                </c:pt>
                <c:pt idx="66">
                  <c:v>332</c:v>
                </c:pt>
                <c:pt idx="67">
                  <c:v>334</c:v>
                </c:pt>
                <c:pt idx="68">
                  <c:v>336</c:v>
                </c:pt>
                <c:pt idx="69">
                  <c:v>338</c:v>
                </c:pt>
                <c:pt idx="70">
                  <c:v>340</c:v>
                </c:pt>
                <c:pt idx="71">
                  <c:v>342</c:v>
                </c:pt>
                <c:pt idx="72">
                  <c:v>344</c:v>
                </c:pt>
                <c:pt idx="73">
                  <c:v>346</c:v>
                </c:pt>
                <c:pt idx="74">
                  <c:v>348</c:v>
                </c:pt>
                <c:pt idx="75">
                  <c:v>350</c:v>
                </c:pt>
                <c:pt idx="76">
                  <c:v>352</c:v>
                </c:pt>
                <c:pt idx="77">
                  <c:v>354</c:v>
                </c:pt>
                <c:pt idx="78">
                  <c:v>356</c:v>
                </c:pt>
                <c:pt idx="79">
                  <c:v>358</c:v>
                </c:pt>
                <c:pt idx="80">
                  <c:v>360</c:v>
                </c:pt>
                <c:pt idx="81">
                  <c:v>362</c:v>
                </c:pt>
                <c:pt idx="82">
                  <c:v>364</c:v>
                </c:pt>
                <c:pt idx="83">
                  <c:v>366</c:v>
                </c:pt>
                <c:pt idx="84">
                  <c:v>368</c:v>
                </c:pt>
                <c:pt idx="85">
                  <c:v>370</c:v>
                </c:pt>
                <c:pt idx="86">
                  <c:v>372</c:v>
                </c:pt>
                <c:pt idx="87">
                  <c:v>374</c:v>
                </c:pt>
                <c:pt idx="88">
                  <c:v>376</c:v>
                </c:pt>
                <c:pt idx="89">
                  <c:v>378</c:v>
                </c:pt>
                <c:pt idx="90">
                  <c:v>380</c:v>
                </c:pt>
                <c:pt idx="91">
                  <c:v>382</c:v>
                </c:pt>
                <c:pt idx="92">
                  <c:v>384</c:v>
                </c:pt>
                <c:pt idx="93">
                  <c:v>386</c:v>
                </c:pt>
                <c:pt idx="94">
                  <c:v>388</c:v>
                </c:pt>
                <c:pt idx="95">
                  <c:v>390</c:v>
                </c:pt>
                <c:pt idx="96">
                  <c:v>392</c:v>
                </c:pt>
                <c:pt idx="97">
                  <c:v>394</c:v>
                </c:pt>
                <c:pt idx="98">
                  <c:v>396</c:v>
                </c:pt>
                <c:pt idx="99">
                  <c:v>398</c:v>
                </c:pt>
                <c:pt idx="100">
                  <c:v>400</c:v>
                </c:pt>
                <c:pt idx="101">
                  <c:v>402</c:v>
                </c:pt>
                <c:pt idx="102">
                  <c:v>404</c:v>
                </c:pt>
                <c:pt idx="103">
                  <c:v>406</c:v>
                </c:pt>
                <c:pt idx="104">
                  <c:v>408</c:v>
                </c:pt>
                <c:pt idx="105">
                  <c:v>410</c:v>
                </c:pt>
                <c:pt idx="106">
                  <c:v>412</c:v>
                </c:pt>
                <c:pt idx="107">
                  <c:v>414</c:v>
                </c:pt>
                <c:pt idx="108">
                  <c:v>416</c:v>
                </c:pt>
                <c:pt idx="109">
                  <c:v>418</c:v>
                </c:pt>
                <c:pt idx="110">
                  <c:v>420</c:v>
                </c:pt>
                <c:pt idx="111">
                  <c:v>422</c:v>
                </c:pt>
                <c:pt idx="112">
                  <c:v>424</c:v>
                </c:pt>
                <c:pt idx="113">
                  <c:v>426</c:v>
                </c:pt>
                <c:pt idx="114">
                  <c:v>428</c:v>
                </c:pt>
                <c:pt idx="115">
                  <c:v>430</c:v>
                </c:pt>
                <c:pt idx="116">
                  <c:v>432</c:v>
                </c:pt>
                <c:pt idx="117">
                  <c:v>434</c:v>
                </c:pt>
                <c:pt idx="118">
                  <c:v>436</c:v>
                </c:pt>
                <c:pt idx="119">
                  <c:v>438</c:v>
                </c:pt>
                <c:pt idx="120">
                  <c:v>440</c:v>
                </c:pt>
                <c:pt idx="121">
                  <c:v>442</c:v>
                </c:pt>
                <c:pt idx="122">
                  <c:v>444</c:v>
                </c:pt>
                <c:pt idx="123">
                  <c:v>446</c:v>
                </c:pt>
                <c:pt idx="124">
                  <c:v>448</c:v>
                </c:pt>
                <c:pt idx="125">
                  <c:v>450</c:v>
                </c:pt>
                <c:pt idx="126">
                  <c:v>452</c:v>
                </c:pt>
                <c:pt idx="127">
                  <c:v>454</c:v>
                </c:pt>
                <c:pt idx="128">
                  <c:v>456</c:v>
                </c:pt>
                <c:pt idx="129">
                  <c:v>458</c:v>
                </c:pt>
                <c:pt idx="130">
                  <c:v>460</c:v>
                </c:pt>
                <c:pt idx="131">
                  <c:v>462</c:v>
                </c:pt>
                <c:pt idx="132">
                  <c:v>464</c:v>
                </c:pt>
                <c:pt idx="133">
                  <c:v>466</c:v>
                </c:pt>
                <c:pt idx="134">
                  <c:v>468</c:v>
                </c:pt>
                <c:pt idx="135">
                  <c:v>470</c:v>
                </c:pt>
                <c:pt idx="136">
                  <c:v>472</c:v>
                </c:pt>
                <c:pt idx="137">
                  <c:v>474</c:v>
                </c:pt>
                <c:pt idx="138">
                  <c:v>476</c:v>
                </c:pt>
                <c:pt idx="139">
                  <c:v>478</c:v>
                </c:pt>
                <c:pt idx="140">
                  <c:v>480</c:v>
                </c:pt>
                <c:pt idx="141">
                  <c:v>482</c:v>
                </c:pt>
                <c:pt idx="142">
                  <c:v>484</c:v>
                </c:pt>
                <c:pt idx="143">
                  <c:v>486</c:v>
                </c:pt>
                <c:pt idx="144">
                  <c:v>488</c:v>
                </c:pt>
                <c:pt idx="145">
                  <c:v>490</c:v>
                </c:pt>
                <c:pt idx="146">
                  <c:v>492</c:v>
                </c:pt>
                <c:pt idx="147">
                  <c:v>494</c:v>
                </c:pt>
                <c:pt idx="148">
                  <c:v>496</c:v>
                </c:pt>
                <c:pt idx="149">
                  <c:v>498</c:v>
                </c:pt>
                <c:pt idx="150">
                  <c:v>500</c:v>
                </c:pt>
                <c:pt idx="151">
                  <c:v>502</c:v>
                </c:pt>
                <c:pt idx="152">
                  <c:v>504</c:v>
                </c:pt>
                <c:pt idx="153">
                  <c:v>506</c:v>
                </c:pt>
                <c:pt idx="154">
                  <c:v>508</c:v>
                </c:pt>
                <c:pt idx="155">
                  <c:v>510</c:v>
                </c:pt>
                <c:pt idx="156">
                  <c:v>512</c:v>
                </c:pt>
                <c:pt idx="157">
                  <c:v>514</c:v>
                </c:pt>
                <c:pt idx="158">
                  <c:v>516</c:v>
                </c:pt>
                <c:pt idx="159">
                  <c:v>518</c:v>
                </c:pt>
                <c:pt idx="160">
                  <c:v>520</c:v>
                </c:pt>
                <c:pt idx="161">
                  <c:v>522</c:v>
                </c:pt>
                <c:pt idx="162">
                  <c:v>524</c:v>
                </c:pt>
                <c:pt idx="163">
                  <c:v>526</c:v>
                </c:pt>
                <c:pt idx="164">
                  <c:v>528</c:v>
                </c:pt>
                <c:pt idx="165">
                  <c:v>530</c:v>
                </c:pt>
                <c:pt idx="166">
                  <c:v>532</c:v>
                </c:pt>
                <c:pt idx="167">
                  <c:v>534</c:v>
                </c:pt>
                <c:pt idx="168">
                  <c:v>536</c:v>
                </c:pt>
                <c:pt idx="169">
                  <c:v>538</c:v>
                </c:pt>
                <c:pt idx="170">
                  <c:v>540</c:v>
                </c:pt>
                <c:pt idx="171">
                  <c:v>542</c:v>
                </c:pt>
                <c:pt idx="172">
                  <c:v>544</c:v>
                </c:pt>
                <c:pt idx="173">
                  <c:v>546</c:v>
                </c:pt>
                <c:pt idx="174">
                  <c:v>548</c:v>
                </c:pt>
                <c:pt idx="175">
                  <c:v>550</c:v>
                </c:pt>
                <c:pt idx="176">
                  <c:v>552</c:v>
                </c:pt>
                <c:pt idx="177">
                  <c:v>554</c:v>
                </c:pt>
                <c:pt idx="178">
                  <c:v>556</c:v>
                </c:pt>
                <c:pt idx="179">
                  <c:v>558</c:v>
                </c:pt>
                <c:pt idx="180">
                  <c:v>560</c:v>
                </c:pt>
                <c:pt idx="181">
                  <c:v>562</c:v>
                </c:pt>
                <c:pt idx="182">
                  <c:v>564</c:v>
                </c:pt>
                <c:pt idx="183">
                  <c:v>566</c:v>
                </c:pt>
                <c:pt idx="184">
                  <c:v>568</c:v>
                </c:pt>
                <c:pt idx="185">
                  <c:v>570</c:v>
                </c:pt>
                <c:pt idx="186">
                  <c:v>572</c:v>
                </c:pt>
                <c:pt idx="187">
                  <c:v>574</c:v>
                </c:pt>
                <c:pt idx="188">
                  <c:v>576</c:v>
                </c:pt>
                <c:pt idx="189">
                  <c:v>578</c:v>
                </c:pt>
                <c:pt idx="190">
                  <c:v>580</c:v>
                </c:pt>
                <c:pt idx="191">
                  <c:v>582</c:v>
                </c:pt>
                <c:pt idx="192">
                  <c:v>584</c:v>
                </c:pt>
                <c:pt idx="193">
                  <c:v>586</c:v>
                </c:pt>
                <c:pt idx="194">
                  <c:v>588</c:v>
                </c:pt>
                <c:pt idx="195">
                  <c:v>590</c:v>
                </c:pt>
                <c:pt idx="196">
                  <c:v>592</c:v>
                </c:pt>
                <c:pt idx="197">
                  <c:v>594</c:v>
                </c:pt>
                <c:pt idx="198">
                  <c:v>596</c:v>
                </c:pt>
                <c:pt idx="199">
                  <c:v>598</c:v>
                </c:pt>
                <c:pt idx="200">
                  <c:v>600</c:v>
                </c:pt>
                <c:pt idx="201">
                  <c:v>602</c:v>
                </c:pt>
                <c:pt idx="202">
                  <c:v>604</c:v>
                </c:pt>
                <c:pt idx="203">
                  <c:v>606</c:v>
                </c:pt>
                <c:pt idx="204">
                  <c:v>608</c:v>
                </c:pt>
                <c:pt idx="205">
                  <c:v>610</c:v>
                </c:pt>
                <c:pt idx="206">
                  <c:v>612</c:v>
                </c:pt>
                <c:pt idx="207">
                  <c:v>614</c:v>
                </c:pt>
                <c:pt idx="208">
                  <c:v>616</c:v>
                </c:pt>
                <c:pt idx="209">
                  <c:v>618</c:v>
                </c:pt>
                <c:pt idx="210">
                  <c:v>620</c:v>
                </c:pt>
                <c:pt idx="211">
                  <c:v>622</c:v>
                </c:pt>
                <c:pt idx="212">
                  <c:v>624</c:v>
                </c:pt>
                <c:pt idx="213">
                  <c:v>626</c:v>
                </c:pt>
                <c:pt idx="214">
                  <c:v>628</c:v>
                </c:pt>
                <c:pt idx="215">
                  <c:v>630</c:v>
                </c:pt>
                <c:pt idx="216">
                  <c:v>632</c:v>
                </c:pt>
                <c:pt idx="217">
                  <c:v>634</c:v>
                </c:pt>
                <c:pt idx="218">
                  <c:v>636</c:v>
                </c:pt>
                <c:pt idx="219">
                  <c:v>638</c:v>
                </c:pt>
                <c:pt idx="220">
                  <c:v>640</c:v>
                </c:pt>
                <c:pt idx="221">
                  <c:v>642</c:v>
                </c:pt>
                <c:pt idx="222">
                  <c:v>644</c:v>
                </c:pt>
                <c:pt idx="223">
                  <c:v>646</c:v>
                </c:pt>
                <c:pt idx="224">
                  <c:v>648</c:v>
                </c:pt>
                <c:pt idx="225">
                  <c:v>650</c:v>
                </c:pt>
                <c:pt idx="226">
                  <c:v>652</c:v>
                </c:pt>
                <c:pt idx="227">
                  <c:v>654</c:v>
                </c:pt>
                <c:pt idx="228">
                  <c:v>656</c:v>
                </c:pt>
                <c:pt idx="229">
                  <c:v>658</c:v>
                </c:pt>
                <c:pt idx="230">
                  <c:v>660</c:v>
                </c:pt>
                <c:pt idx="231">
                  <c:v>662</c:v>
                </c:pt>
                <c:pt idx="232">
                  <c:v>664</c:v>
                </c:pt>
                <c:pt idx="233">
                  <c:v>666</c:v>
                </c:pt>
                <c:pt idx="234">
                  <c:v>668</c:v>
                </c:pt>
                <c:pt idx="235">
                  <c:v>670</c:v>
                </c:pt>
                <c:pt idx="236">
                  <c:v>672</c:v>
                </c:pt>
                <c:pt idx="237">
                  <c:v>674</c:v>
                </c:pt>
                <c:pt idx="238">
                  <c:v>676</c:v>
                </c:pt>
                <c:pt idx="239">
                  <c:v>678</c:v>
                </c:pt>
                <c:pt idx="240">
                  <c:v>680</c:v>
                </c:pt>
                <c:pt idx="241">
                  <c:v>682</c:v>
                </c:pt>
                <c:pt idx="242">
                  <c:v>684</c:v>
                </c:pt>
                <c:pt idx="243">
                  <c:v>686</c:v>
                </c:pt>
                <c:pt idx="244">
                  <c:v>688</c:v>
                </c:pt>
                <c:pt idx="245">
                  <c:v>690</c:v>
                </c:pt>
                <c:pt idx="246">
                  <c:v>692</c:v>
                </c:pt>
                <c:pt idx="247">
                  <c:v>694</c:v>
                </c:pt>
                <c:pt idx="248">
                  <c:v>696</c:v>
                </c:pt>
                <c:pt idx="249">
                  <c:v>698</c:v>
                </c:pt>
                <c:pt idx="250">
                  <c:v>700</c:v>
                </c:pt>
              </c:numCache>
            </c:numRef>
          </c:xVal>
          <c:yVal>
            <c:numRef>
              <c:f>Sheet1!$B$2:$B$252</c:f>
              <c:numCache>
                <c:formatCode>General</c:formatCode>
                <c:ptCount val="251"/>
                <c:pt idx="0">
                  <c:v>3.6869999999999998</c:v>
                </c:pt>
                <c:pt idx="1">
                  <c:v>3.6509999999999998</c:v>
                </c:pt>
                <c:pt idx="2">
                  <c:v>3.7839999999999998</c:v>
                </c:pt>
                <c:pt idx="3">
                  <c:v>3.8069999999999999</c:v>
                </c:pt>
                <c:pt idx="4">
                  <c:v>3.5470000000000002</c:v>
                </c:pt>
                <c:pt idx="5">
                  <c:v>3.7770000000000001</c:v>
                </c:pt>
                <c:pt idx="6">
                  <c:v>4.47</c:v>
                </c:pt>
                <c:pt idx="7">
                  <c:v>3.8010000000000002</c:v>
                </c:pt>
                <c:pt idx="8">
                  <c:v>3.7749999999999999</c:v>
                </c:pt>
                <c:pt idx="9">
                  <c:v>3.625</c:v>
                </c:pt>
                <c:pt idx="10">
                  <c:v>3.7240000000000002</c:v>
                </c:pt>
                <c:pt idx="11">
                  <c:v>3.6469999999999998</c:v>
                </c:pt>
                <c:pt idx="12">
                  <c:v>4.7560000000000002</c:v>
                </c:pt>
                <c:pt idx="13">
                  <c:v>3.9039999999999999</c:v>
                </c:pt>
                <c:pt idx="14">
                  <c:v>4.1870000000000003</c:v>
                </c:pt>
                <c:pt idx="15">
                  <c:v>3.2519999999999998</c:v>
                </c:pt>
                <c:pt idx="16">
                  <c:v>2.9870000000000001</c:v>
                </c:pt>
                <c:pt idx="17">
                  <c:v>2.6219999999999999</c:v>
                </c:pt>
                <c:pt idx="18">
                  <c:v>2.3570000000000002</c:v>
                </c:pt>
                <c:pt idx="19">
                  <c:v>2.1360000000000001</c:v>
                </c:pt>
                <c:pt idx="20">
                  <c:v>1.9890000000000001</c:v>
                </c:pt>
                <c:pt idx="21">
                  <c:v>1.9139999999999999</c:v>
                </c:pt>
                <c:pt idx="22">
                  <c:v>1.8859999999999999</c:v>
                </c:pt>
                <c:pt idx="23">
                  <c:v>1.8819999999999999</c:v>
                </c:pt>
                <c:pt idx="24">
                  <c:v>1.9219999999999999</c:v>
                </c:pt>
                <c:pt idx="25">
                  <c:v>1.9419999999999999</c:v>
                </c:pt>
                <c:pt idx="26">
                  <c:v>2.0070000000000001</c:v>
                </c:pt>
                <c:pt idx="27">
                  <c:v>2.073</c:v>
                </c:pt>
                <c:pt idx="28">
                  <c:v>2.169</c:v>
                </c:pt>
                <c:pt idx="29">
                  <c:v>2.2509999999999999</c:v>
                </c:pt>
                <c:pt idx="30">
                  <c:v>2.3210000000000002</c:v>
                </c:pt>
                <c:pt idx="31">
                  <c:v>2.3849999999999998</c:v>
                </c:pt>
                <c:pt idx="32">
                  <c:v>2.492</c:v>
                </c:pt>
                <c:pt idx="33">
                  <c:v>2.488</c:v>
                </c:pt>
                <c:pt idx="34">
                  <c:v>2.5510000000000002</c:v>
                </c:pt>
                <c:pt idx="35">
                  <c:v>2.653</c:v>
                </c:pt>
                <c:pt idx="36">
                  <c:v>2.516</c:v>
                </c:pt>
                <c:pt idx="37">
                  <c:v>2.2850000000000001</c:v>
                </c:pt>
                <c:pt idx="38">
                  <c:v>2.1949999999999998</c:v>
                </c:pt>
                <c:pt idx="39">
                  <c:v>2.09</c:v>
                </c:pt>
                <c:pt idx="40">
                  <c:v>1.794</c:v>
                </c:pt>
                <c:pt idx="41">
                  <c:v>1.3069999999999999</c:v>
                </c:pt>
                <c:pt idx="42">
                  <c:v>0.92400000000000004</c:v>
                </c:pt>
                <c:pt idx="43">
                  <c:v>0.67600000000000005</c:v>
                </c:pt>
                <c:pt idx="44">
                  <c:v>0.51700000000000002</c:v>
                </c:pt>
                <c:pt idx="45">
                  <c:v>0.41299999999999998</c:v>
                </c:pt>
                <c:pt idx="46">
                  <c:v>0.33700000000000002</c:v>
                </c:pt>
                <c:pt idx="47">
                  <c:v>0.28000000000000003</c:v>
                </c:pt>
                <c:pt idx="48">
                  <c:v>0.23499999999999999</c:v>
                </c:pt>
                <c:pt idx="49">
                  <c:v>0.19800000000000001</c:v>
                </c:pt>
                <c:pt idx="50">
                  <c:v>0.17</c:v>
                </c:pt>
                <c:pt idx="51">
                  <c:v>0.14699999999999999</c:v>
                </c:pt>
                <c:pt idx="52">
                  <c:v>0.128</c:v>
                </c:pt>
                <c:pt idx="53">
                  <c:v>0.111</c:v>
                </c:pt>
                <c:pt idx="54">
                  <c:v>9.7000000000000003E-2</c:v>
                </c:pt>
                <c:pt idx="55">
                  <c:v>8.6999999999999994E-2</c:v>
                </c:pt>
                <c:pt idx="56">
                  <c:v>7.5999999999999998E-2</c:v>
                </c:pt>
                <c:pt idx="57">
                  <c:v>6.8000000000000005E-2</c:v>
                </c:pt>
                <c:pt idx="58">
                  <c:v>6.3E-2</c:v>
                </c:pt>
                <c:pt idx="59">
                  <c:v>5.7000000000000002E-2</c:v>
                </c:pt>
                <c:pt idx="60">
                  <c:v>2.3E-2</c:v>
                </c:pt>
                <c:pt idx="61">
                  <c:v>1.7000000000000001E-2</c:v>
                </c:pt>
                <c:pt idx="62">
                  <c:v>1.4E-2</c:v>
                </c:pt>
                <c:pt idx="63">
                  <c:v>1.2E-2</c:v>
                </c:pt>
                <c:pt idx="64">
                  <c:v>1.0999999999999999E-2</c:v>
                </c:pt>
                <c:pt idx="65">
                  <c:v>8.0000000000000002E-3</c:v>
                </c:pt>
                <c:pt idx="66">
                  <c:v>6.0000000000000001E-3</c:v>
                </c:pt>
                <c:pt idx="67">
                  <c:v>4.0000000000000001E-3</c:v>
                </c:pt>
                <c:pt idx="68">
                  <c:v>4.0000000000000001E-3</c:v>
                </c:pt>
                <c:pt idx="69">
                  <c:v>2E-3</c:v>
                </c:pt>
                <c:pt idx="70">
                  <c:v>2E-3</c:v>
                </c:pt>
                <c:pt idx="71">
                  <c:v>0</c:v>
                </c:pt>
                <c:pt idx="72">
                  <c:v>-1E-3</c:v>
                </c:pt>
                <c:pt idx="73">
                  <c:v>-1E-3</c:v>
                </c:pt>
                <c:pt idx="74">
                  <c:v>-2E-3</c:v>
                </c:pt>
                <c:pt idx="75">
                  <c:v>-3.0000000000000001E-3</c:v>
                </c:pt>
                <c:pt idx="76">
                  <c:v>-5.0000000000000001E-3</c:v>
                </c:pt>
                <c:pt idx="77">
                  <c:v>-5.0000000000000001E-3</c:v>
                </c:pt>
                <c:pt idx="78">
                  <c:v>-6.0000000000000001E-3</c:v>
                </c:pt>
                <c:pt idx="79">
                  <c:v>-7.0000000000000001E-3</c:v>
                </c:pt>
                <c:pt idx="80">
                  <c:v>-8.0000000000000002E-3</c:v>
                </c:pt>
                <c:pt idx="81">
                  <c:v>-8.9999999999999993E-3</c:v>
                </c:pt>
                <c:pt idx="82">
                  <c:v>-0.01</c:v>
                </c:pt>
                <c:pt idx="83">
                  <c:v>-1.0999999999999999E-2</c:v>
                </c:pt>
                <c:pt idx="84">
                  <c:v>-1.0999999999999999E-2</c:v>
                </c:pt>
                <c:pt idx="85">
                  <c:v>-1.2E-2</c:v>
                </c:pt>
                <c:pt idx="86">
                  <c:v>-1.2999999999999999E-2</c:v>
                </c:pt>
                <c:pt idx="87">
                  <c:v>-1.4E-2</c:v>
                </c:pt>
                <c:pt idx="88">
                  <c:v>-1.4999999999999999E-2</c:v>
                </c:pt>
                <c:pt idx="89">
                  <c:v>-1.4999999999999999E-2</c:v>
                </c:pt>
                <c:pt idx="90">
                  <c:v>-1.6E-2</c:v>
                </c:pt>
                <c:pt idx="91">
                  <c:v>-1.7000000000000001E-2</c:v>
                </c:pt>
                <c:pt idx="92">
                  <c:v>-1.7000000000000001E-2</c:v>
                </c:pt>
                <c:pt idx="93">
                  <c:v>-1.7999999999999999E-2</c:v>
                </c:pt>
                <c:pt idx="94">
                  <c:v>-1.7999999999999999E-2</c:v>
                </c:pt>
                <c:pt idx="95">
                  <c:v>-1.7999999999999999E-2</c:v>
                </c:pt>
                <c:pt idx="96">
                  <c:v>-1.7999999999999999E-2</c:v>
                </c:pt>
                <c:pt idx="97">
                  <c:v>-1.9E-2</c:v>
                </c:pt>
                <c:pt idx="98">
                  <c:v>-1.9E-2</c:v>
                </c:pt>
                <c:pt idx="99">
                  <c:v>-1.9E-2</c:v>
                </c:pt>
                <c:pt idx="100">
                  <c:v>-1.9E-2</c:v>
                </c:pt>
                <c:pt idx="101">
                  <c:v>-1.9E-2</c:v>
                </c:pt>
                <c:pt idx="102">
                  <c:v>-1.9E-2</c:v>
                </c:pt>
                <c:pt idx="103">
                  <c:v>-0.02</c:v>
                </c:pt>
                <c:pt idx="104">
                  <c:v>-1.9E-2</c:v>
                </c:pt>
                <c:pt idx="105">
                  <c:v>-0.02</c:v>
                </c:pt>
                <c:pt idx="106">
                  <c:v>-0.02</c:v>
                </c:pt>
                <c:pt idx="107">
                  <c:v>-0.02</c:v>
                </c:pt>
                <c:pt idx="108">
                  <c:v>-0.02</c:v>
                </c:pt>
                <c:pt idx="109">
                  <c:v>-0.02</c:v>
                </c:pt>
                <c:pt idx="110">
                  <c:v>-0.02</c:v>
                </c:pt>
                <c:pt idx="111">
                  <c:v>-0.02</c:v>
                </c:pt>
                <c:pt idx="112">
                  <c:v>-0.02</c:v>
                </c:pt>
                <c:pt idx="113">
                  <c:v>-0.02</c:v>
                </c:pt>
                <c:pt idx="114">
                  <c:v>-0.02</c:v>
                </c:pt>
                <c:pt idx="115">
                  <c:v>-0.02</c:v>
                </c:pt>
                <c:pt idx="116">
                  <c:v>-0.02</c:v>
                </c:pt>
                <c:pt idx="117">
                  <c:v>-0.02</c:v>
                </c:pt>
                <c:pt idx="118">
                  <c:v>-0.02</c:v>
                </c:pt>
                <c:pt idx="119">
                  <c:v>-0.02</c:v>
                </c:pt>
                <c:pt idx="120">
                  <c:v>-0.02</c:v>
                </c:pt>
                <c:pt idx="121">
                  <c:v>-0.02</c:v>
                </c:pt>
                <c:pt idx="122">
                  <c:v>-2.1000000000000001E-2</c:v>
                </c:pt>
                <c:pt idx="123">
                  <c:v>-2.1000000000000001E-2</c:v>
                </c:pt>
                <c:pt idx="124">
                  <c:v>-2.1000000000000001E-2</c:v>
                </c:pt>
                <c:pt idx="125">
                  <c:v>-2.1000000000000001E-2</c:v>
                </c:pt>
                <c:pt idx="126">
                  <c:v>-2.1000000000000001E-2</c:v>
                </c:pt>
                <c:pt idx="127">
                  <c:v>-2.1000000000000001E-2</c:v>
                </c:pt>
                <c:pt idx="128">
                  <c:v>-2.1000000000000001E-2</c:v>
                </c:pt>
                <c:pt idx="129">
                  <c:v>-2.1000000000000001E-2</c:v>
                </c:pt>
                <c:pt idx="130">
                  <c:v>-2.1000000000000001E-2</c:v>
                </c:pt>
                <c:pt idx="131">
                  <c:v>-2.1000000000000001E-2</c:v>
                </c:pt>
                <c:pt idx="132">
                  <c:v>-2.1000000000000001E-2</c:v>
                </c:pt>
                <c:pt idx="133">
                  <c:v>-2.1000000000000001E-2</c:v>
                </c:pt>
                <c:pt idx="134">
                  <c:v>-2.1000000000000001E-2</c:v>
                </c:pt>
                <c:pt idx="135">
                  <c:v>-0.02</c:v>
                </c:pt>
                <c:pt idx="136">
                  <c:v>-0.02</c:v>
                </c:pt>
                <c:pt idx="137">
                  <c:v>-0.02</c:v>
                </c:pt>
                <c:pt idx="138">
                  <c:v>-0.02</c:v>
                </c:pt>
                <c:pt idx="139">
                  <c:v>-0.02</c:v>
                </c:pt>
                <c:pt idx="140">
                  <c:v>-0.02</c:v>
                </c:pt>
                <c:pt idx="141">
                  <c:v>-0.02</c:v>
                </c:pt>
                <c:pt idx="142">
                  <c:v>-0.02</c:v>
                </c:pt>
                <c:pt idx="143">
                  <c:v>-0.02</c:v>
                </c:pt>
                <c:pt idx="144">
                  <c:v>-0.02</c:v>
                </c:pt>
                <c:pt idx="145">
                  <c:v>-0.02</c:v>
                </c:pt>
                <c:pt idx="146">
                  <c:v>-0.02</c:v>
                </c:pt>
                <c:pt idx="147">
                  <c:v>-0.02</c:v>
                </c:pt>
                <c:pt idx="148">
                  <c:v>-0.02</c:v>
                </c:pt>
                <c:pt idx="149">
                  <c:v>-0.02</c:v>
                </c:pt>
                <c:pt idx="150">
                  <c:v>-0.02</c:v>
                </c:pt>
                <c:pt idx="151">
                  <c:v>-0.02</c:v>
                </c:pt>
                <c:pt idx="152">
                  <c:v>-0.02</c:v>
                </c:pt>
                <c:pt idx="153">
                  <c:v>-0.02</c:v>
                </c:pt>
                <c:pt idx="154">
                  <c:v>-0.02</c:v>
                </c:pt>
                <c:pt idx="155">
                  <c:v>-0.02</c:v>
                </c:pt>
                <c:pt idx="156">
                  <c:v>-0.02</c:v>
                </c:pt>
                <c:pt idx="157">
                  <c:v>-0.02</c:v>
                </c:pt>
                <c:pt idx="158">
                  <c:v>-0.02</c:v>
                </c:pt>
                <c:pt idx="159">
                  <c:v>-0.02</c:v>
                </c:pt>
                <c:pt idx="160">
                  <c:v>-0.02</c:v>
                </c:pt>
                <c:pt idx="161">
                  <c:v>-0.02</c:v>
                </c:pt>
                <c:pt idx="162">
                  <c:v>-0.02</c:v>
                </c:pt>
                <c:pt idx="163">
                  <c:v>-0.02</c:v>
                </c:pt>
                <c:pt idx="164">
                  <c:v>-0.02</c:v>
                </c:pt>
                <c:pt idx="165">
                  <c:v>-0.02</c:v>
                </c:pt>
                <c:pt idx="166">
                  <c:v>-1.9E-2</c:v>
                </c:pt>
                <c:pt idx="167">
                  <c:v>-1.9E-2</c:v>
                </c:pt>
                <c:pt idx="168">
                  <c:v>-1.9E-2</c:v>
                </c:pt>
                <c:pt idx="169">
                  <c:v>-1.9E-2</c:v>
                </c:pt>
                <c:pt idx="170">
                  <c:v>-1.9E-2</c:v>
                </c:pt>
                <c:pt idx="171">
                  <c:v>-1.9E-2</c:v>
                </c:pt>
                <c:pt idx="172">
                  <c:v>-1.9E-2</c:v>
                </c:pt>
                <c:pt idx="173">
                  <c:v>-1.9E-2</c:v>
                </c:pt>
                <c:pt idx="174">
                  <c:v>-1.9E-2</c:v>
                </c:pt>
                <c:pt idx="175">
                  <c:v>-1.9E-2</c:v>
                </c:pt>
                <c:pt idx="176">
                  <c:v>-1.9E-2</c:v>
                </c:pt>
                <c:pt idx="177">
                  <c:v>-1.7999999999999999E-2</c:v>
                </c:pt>
                <c:pt idx="178">
                  <c:v>-1.7999999999999999E-2</c:v>
                </c:pt>
                <c:pt idx="179">
                  <c:v>-1.7999999999999999E-2</c:v>
                </c:pt>
                <c:pt idx="180">
                  <c:v>-1.7999999999999999E-2</c:v>
                </c:pt>
                <c:pt idx="181">
                  <c:v>-1.7999999999999999E-2</c:v>
                </c:pt>
                <c:pt idx="182">
                  <c:v>-1.7999999999999999E-2</c:v>
                </c:pt>
                <c:pt idx="183">
                  <c:v>-1.7999999999999999E-2</c:v>
                </c:pt>
                <c:pt idx="184">
                  <c:v>-1.7999999999999999E-2</c:v>
                </c:pt>
                <c:pt idx="185">
                  <c:v>-1.7000000000000001E-2</c:v>
                </c:pt>
                <c:pt idx="186">
                  <c:v>-1.7000000000000001E-2</c:v>
                </c:pt>
                <c:pt idx="187">
                  <c:v>-1.7000000000000001E-2</c:v>
                </c:pt>
                <c:pt idx="188">
                  <c:v>-1.7000000000000001E-2</c:v>
                </c:pt>
                <c:pt idx="189">
                  <c:v>-1.7000000000000001E-2</c:v>
                </c:pt>
                <c:pt idx="190">
                  <c:v>-1.7000000000000001E-2</c:v>
                </c:pt>
                <c:pt idx="191">
                  <c:v>-1.6E-2</c:v>
                </c:pt>
                <c:pt idx="192">
                  <c:v>-1.6E-2</c:v>
                </c:pt>
                <c:pt idx="193">
                  <c:v>-1.6E-2</c:v>
                </c:pt>
                <c:pt idx="194">
                  <c:v>-1.6E-2</c:v>
                </c:pt>
                <c:pt idx="195">
                  <c:v>-1.6E-2</c:v>
                </c:pt>
                <c:pt idx="196">
                  <c:v>-1.6E-2</c:v>
                </c:pt>
                <c:pt idx="197">
                  <c:v>-1.4999999999999999E-2</c:v>
                </c:pt>
                <c:pt idx="198">
                  <c:v>-1.4999999999999999E-2</c:v>
                </c:pt>
                <c:pt idx="199">
                  <c:v>-1.4999999999999999E-2</c:v>
                </c:pt>
                <c:pt idx="200">
                  <c:v>-1.4999999999999999E-2</c:v>
                </c:pt>
                <c:pt idx="201">
                  <c:v>-1.4999999999999999E-2</c:v>
                </c:pt>
                <c:pt idx="202">
                  <c:v>-1.4999999999999999E-2</c:v>
                </c:pt>
                <c:pt idx="203">
                  <c:v>-1.4999999999999999E-2</c:v>
                </c:pt>
                <c:pt idx="204">
                  <c:v>-1.4999999999999999E-2</c:v>
                </c:pt>
                <c:pt idx="205">
                  <c:v>-1.4E-2</c:v>
                </c:pt>
                <c:pt idx="206">
                  <c:v>-1.4E-2</c:v>
                </c:pt>
                <c:pt idx="207">
                  <c:v>-1.4E-2</c:v>
                </c:pt>
                <c:pt idx="208">
                  <c:v>-1.4E-2</c:v>
                </c:pt>
                <c:pt idx="209">
                  <c:v>-1.4E-2</c:v>
                </c:pt>
                <c:pt idx="210">
                  <c:v>-1.4E-2</c:v>
                </c:pt>
                <c:pt idx="211">
                  <c:v>-1.4E-2</c:v>
                </c:pt>
                <c:pt idx="212">
                  <c:v>-1.4E-2</c:v>
                </c:pt>
                <c:pt idx="213">
                  <c:v>-1.4E-2</c:v>
                </c:pt>
                <c:pt idx="214">
                  <c:v>-1.4E-2</c:v>
                </c:pt>
                <c:pt idx="215">
                  <c:v>-1.2999999999999999E-2</c:v>
                </c:pt>
                <c:pt idx="216">
                  <c:v>-1.2999999999999999E-2</c:v>
                </c:pt>
                <c:pt idx="217">
                  <c:v>-1.2999999999999999E-2</c:v>
                </c:pt>
                <c:pt idx="218">
                  <c:v>-1.2999999999999999E-2</c:v>
                </c:pt>
                <c:pt idx="219">
                  <c:v>-1.2999999999999999E-2</c:v>
                </c:pt>
                <c:pt idx="220">
                  <c:v>-1.2999999999999999E-2</c:v>
                </c:pt>
                <c:pt idx="221">
                  <c:v>-1.2999999999999999E-2</c:v>
                </c:pt>
                <c:pt idx="222">
                  <c:v>-1.2999999999999999E-2</c:v>
                </c:pt>
                <c:pt idx="223">
                  <c:v>-1.2999999999999999E-2</c:v>
                </c:pt>
                <c:pt idx="224">
                  <c:v>-1.2999999999999999E-2</c:v>
                </c:pt>
                <c:pt idx="225">
                  <c:v>-1.2999999999999999E-2</c:v>
                </c:pt>
                <c:pt idx="226">
                  <c:v>-1.2999999999999999E-2</c:v>
                </c:pt>
                <c:pt idx="227">
                  <c:v>-1.2999999999999999E-2</c:v>
                </c:pt>
                <c:pt idx="228">
                  <c:v>-1.2999999999999999E-2</c:v>
                </c:pt>
                <c:pt idx="229">
                  <c:v>-1.2999999999999999E-2</c:v>
                </c:pt>
                <c:pt idx="230">
                  <c:v>-1.2999999999999999E-2</c:v>
                </c:pt>
                <c:pt idx="231">
                  <c:v>-1.2999999999999999E-2</c:v>
                </c:pt>
                <c:pt idx="232">
                  <c:v>-1.2999999999999999E-2</c:v>
                </c:pt>
                <c:pt idx="233">
                  <c:v>-1.2999999999999999E-2</c:v>
                </c:pt>
                <c:pt idx="234">
                  <c:v>-1.2999999999999999E-2</c:v>
                </c:pt>
                <c:pt idx="235">
                  <c:v>-1.2999999999999999E-2</c:v>
                </c:pt>
                <c:pt idx="236">
                  <c:v>-1.2999999999999999E-2</c:v>
                </c:pt>
                <c:pt idx="237">
                  <c:v>-1.2999999999999999E-2</c:v>
                </c:pt>
                <c:pt idx="238">
                  <c:v>-1.2999999999999999E-2</c:v>
                </c:pt>
                <c:pt idx="239">
                  <c:v>-1.2999999999999999E-2</c:v>
                </c:pt>
                <c:pt idx="240">
                  <c:v>-1.2999999999999999E-2</c:v>
                </c:pt>
                <c:pt idx="241">
                  <c:v>-1.2999999999999999E-2</c:v>
                </c:pt>
                <c:pt idx="242">
                  <c:v>-1.2999999999999999E-2</c:v>
                </c:pt>
                <c:pt idx="243">
                  <c:v>-1.2999999999999999E-2</c:v>
                </c:pt>
                <c:pt idx="244">
                  <c:v>-1.2999999999999999E-2</c:v>
                </c:pt>
                <c:pt idx="245">
                  <c:v>-1.2999999999999999E-2</c:v>
                </c:pt>
                <c:pt idx="246">
                  <c:v>-1.2999999999999999E-2</c:v>
                </c:pt>
                <c:pt idx="247">
                  <c:v>-1.2999999999999999E-2</c:v>
                </c:pt>
                <c:pt idx="248">
                  <c:v>-1.2999999999999999E-2</c:v>
                </c:pt>
                <c:pt idx="249">
                  <c:v>-1.2999999999999999E-2</c:v>
                </c:pt>
                <c:pt idx="250">
                  <c:v>-1.2999999999999999E-2</c:v>
                </c:pt>
              </c:numCache>
            </c:numRef>
          </c:yVal>
          <c:smooth val="1"/>
          <c:extLst>
            <c:ext xmlns:c16="http://schemas.microsoft.com/office/drawing/2014/chart" uri="{C3380CC4-5D6E-409C-BE32-E72D297353CC}">
              <c16:uniqueId val="{00000000-7B2A-4F08-9991-879FCD288D03}"/>
            </c:ext>
          </c:extLst>
        </c:ser>
        <c:dLbls>
          <c:showLegendKey val="0"/>
          <c:showVal val="0"/>
          <c:showCatName val="0"/>
          <c:showSerName val="0"/>
          <c:showPercent val="0"/>
          <c:showBubbleSize val="0"/>
        </c:dLbls>
        <c:axId val="990687599"/>
        <c:axId val="990681359"/>
      </c:scatterChart>
      <c:valAx>
        <c:axId val="990687599"/>
        <c:scaling>
          <c:orientation val="minMax"/>
          <c:max val="400"/>
          <c:min val="24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Wavelengh (n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681359"/>
        <c:crosses val="autoZero"/>
        <c:crossBetween val="midCat"/>
      </c:valAx>
      <c:valAx>
        <c:axId val="990681359"/>
        <c:scaling>
          <c:orientation val="minMax"/>
          <c:max val="3"/>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Absorbance</a:t>
                </a:r>
              </a:p>
            </c:rich>
          </c:tx>
          <c:layout>
            <c:manualLayout>
              <c:xMode val="edge"/>
              <c:yMode val="edge"/>
              <c:x val="2.6272577996715927E-2"/>
              <c:y val="0.350536066260200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68759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8803872793811"/>
          <c:y val="6.3492063492063489E-2"/>
          <c:w val="0.82491156538924337"/>
          <c:h val="0.77328470304848251"/>
        </c:manualLayout>
      </c:layout>
      <c:scatterChart>
        <c:scatterStyle val="smoothMarker"/>
        <c:varyColors val="0"/>
        <c:ser>
          <c:idx val="0"/>
          <c:order val="0"/>
          <c:tx>
            <c:strRef>
              <c:f>Sheet1!$B$1</c:f>
              <c:strCache>
                <c:ptCount val="1"/>
                <c:pt idx="0">
                  <c:v>0-h</c:v>
                </c:pt>
              </c:strCache>
            </c:strRef>
          </c:tx>
          <c:spPr>
            <a:ln w="19050" cap="rnd">
              <a:solidFill>
                <a:schemeClr val="accent1"/>
              </a:solidFill>
              <a:round/>
            </a:ln>
            <a:effectLst/>
          </c:spPr>
          <c:marker>
            <c:symbol val="none"/>
          </c:marker>
          <c:xVal>
            <c:numRef>
              <c:f>Sheet1!$A$2:$A$252</c:f>
              <c:numCache>
                <c:formatCode>General</c:formatCode>
                <c:ptCount val="251"/>
                <c:pt idx="0">
                  <c:v>200</c:v>
                </c:pt>
                <c:pt idx="1">
                  <c:v>202</c:v>
                </c:pt>
                <c:pt idx="2">
                  <c:v>204</c:v>
                </c:pt>
                <c:pt idx="3">
                  <c:v>206</c:v>
                </c:pt>
                <c:pt idx="4">
                  <c:v>208</c:v>
                </c:pt>
                <c:pt idx="5">
                  <c:v>210</c:v>
                </c:pt>
                <c:pt idx="6">
                  <c:v>212</c:v>
                </c:pt>
                <c:pt idx="7">
                  <c:v>214</c:v>
                </c:pt>
                <c:pt idx="8">
                  <c:v>216</c:v>
                </c:pt>
                <c:pt idx="9">
                  <c:v>218</c:v>
                </c:pt>
                <c:pt idx="10">
                  <c:v>220</c:v>
                </c:pt>
                <c:pt idx="11">
                  <c:v>222</c:v>
                </c:pt>
                <c:pt idx="12">
                  <c:v>224</c:v>
                </c:pt>
                <c:pt idx="13">
                  <c:v>226</c:v>
                </c:pt>
                <c:pt idx="14">
                  <c:v>228</c:v>
                </c:pt>
                <c:pt idx="15">
                  <c:v>230</c:v>
                </c:pt>
                <c:pt idx="16">
                  <c:v>232</c:v>
                </c:pt>
                <c:pt idx="17">
                  <c:v>234</c:v>
                </c:pt>
                <c:pt idx="18">
                  <c:v>236</c:v>
                </c:pt>
                <c:pt idx="19">
                  <c:v>238</c:v>
                </c:pt>
                <c:pt idx="20">
                  <c:v>240</c:v>
                </c:pt>
                <c:pt idx="21">
                  <c:v>242</c:v>
                </c:pt>
                <c:pt idx="22">
                  <c:v>244</c:v>
                </c:pt>
                <c:pt idx="23">
                  <c:v>246</c:v>
                </c:pt>
                <c:pt idx="24">
                  <c:v>248</c:v>
                </c:pt>
                <c:pt idx="25">
                  <c:v>250</c:v>
                </c:pt>
                <c:pt idx="26">
                  <c:v>252</c:v>
                </c:pt>
                <c:pt idx="27">
                  <c:v>254</c:v>
                </c:pt>
                <c:pt idx="28">
                  <c:v>256</c:v>
                </c:pt>
                <c:pt idx="29">
                  <c:v>258</c:v>
                </c:pt>
                <c:pt idx="30">
                  <c:v>260</c:v>
                </c:pt>
                <c:pt idx="31">
                  <c:v>262</c:v>
                </c:pt>
                <c:pt idx="32">
                  <c:v>264</c:v>
                </c:pt>
                <c:pt idx="33">
                  <c:v>266</c:v>
                </c:pt>
                <c:pt idx="34">
                  <c:v>268</c:v>
                </c:pt>
                <c:pt idx="35">
                  <c:v>270</c:v>
                </c:pt>
                <c:pt idx="36">
                  <c:v>272</c:v>
                </c:pt>
                <c:pt idx="37">
                  <c:v>274</c:v>
                </c:pt>
                <c:pt idx="38">
                  <c:v>276</c:v>
                </c:pt>
                <c:pt idx="39">
                  <c:v>278</c:v>
                </c:pt>
                <c:pt idx="40">
                  <c:v>280</c:v>
                </c:pt>
                <c:pt idx="41">
                  <c:v>282</c:v>
                </c:pt>
                <c:pt idx="42">
                  <c:v>284</c:v>
                </c:pt>
                <c:pt idx="43">
                  <c:v>286</c:v>
                </c:pt>
                <c:pt idx="44">
                  <c:v>288</c:v>
                </c:pt>
                <c:pt idx="45">
                  <c:v>290</c:v>
                </c:pt>
                <c:pt idx="46">
                  <c:v>292</c:v>
                </c:pt>
                <c:pt idx="47">
                  <c:v>294</c:v>
                </c:pt>
                <c:pt idx="48">
                  <c:v>296</c:v>
                </c:pt>
                <c:pt idx="49">
                  <c:v>298</c:v>
                </c:pt>
                <c:pt idx="50">
                  <c:v>300</c:v>
                </c:pt>
                <c:pt idx="51">
                  <c:v>302</c:v>
                </c:pt>
                <c:pt idx="52">
                  <c:v>304</c:v>
                </c:pt>
                <c:pt idx="53">
                  <c:v>306</c:v>
                </c:pt>
                <c:pt idx="54">
                  <c:v>308</c:v>
                </c:pt>
                <c:pt idx="55">
                  <c:v>310</c:v>
                </c:pt>
                <c:pt idx="56">
                  <c:v>312</c:v>
                </c:pt>
                <c:pt idx="57">
                  <c:v>314</c:v>
                </c:pt>
                <c:pt idx="58">
                  <c:v>316</c:v>
                </c:pt>
                <c:pt idx="59">
                  <c:v>318</c:v>
                </c:pt>
                <c:pt idx="60">
                  <c:v>320</c:v>
                </c:pt>
                <c:pt idx="61">
                  <c:v>322</c:v>
                </c:pt>
                <c:pt idx="62">
                  <c:v>324</c:v>
                </c:pt>
                <c:pt idx="63">
                  <c:v>326</c:v>
                </c:pt>
                <c:pt idx="64">
                  <c:v>328</c:v>
                </c:pt>
                <c:pt idx="65">
                  <c:v>330</c:v>
                </c:pt>
                <c:pt idx="66">
                  <c:v>332</c:v>
                </c:pt>
                <c:pt idx="67">
                  <c:v>334</c:v>
                </c:pt>
                <c:pt idx="68">
                  <c:v>336</c:v>
                </c:pt>
                <c:pt idx="69">
                  <c:v>338</c:v>
                </c:pt>
                <c:pt idx="70">
                  <c:v>340</c:v>
                </c:pt>
                <c:pt idx="71">
                  <c:v>342</c:v>
                </c:pt>
                <c:pt idx="72">
                  <c:v>344</c:v>
                </c:pt>
                <c:pt idx="73">
                  <c:v>346</c:v>
                </c:pt>
                <c:pt idx="74">
                  <c:v>348</c:v>
                </c:pt>
                <c:pt idx="75">
                  <c:v>350</c:v>
                </c:pt>
                <c:pt idx="76">
                  <c:v>352</c:v>
                </c:pt>
                <c:pt idx="77">
                  <c:v>354</c:v>
                </c:pt>
                <c:pt idx="78">
                  <c:v>356</c:v>
                </c:pt>
                <c:pt idx="79">
                  <c:v>358</c:v>
                </c:pt>
                <c:pt idx="80">
                  <c:v>360</c:v>
                </c:pt>
                <c:pt idx="81">
                  <c:v>362</c:v>
                </c:pt>
                <c:pt idx="82">
                  <c:v>364</c:v>
                </c:pt>
                <c:pt idx="83">
                  <c:v>366</c:v>
                </c:pt>
                <c:pt idx="84">
                  <c:v>368</c:v>
                </c:pt>
                <c:pt idx="85">
                  <c:v>370</c:v>
                </c:pt>
                <c:pt idx="86">
                  <c:v>372</c:v>
                </c:pt>
                <c:pt idx="87">
                  <c:v>374</c:v>
                </c:pt>
                <c:pt idx="88">
                  <c:v>376</c:v>
                </c:pt>
                <c:pt idx="89">
                  <c:v>378</c:v>
                </c:pt>
                <c:pt idx="90">
                  <c:v>380</c:v>
                </c:pt>
                <c:pt idx="91">
                  <c:v>382</c:v>
                </c:pt>
                <c:pt idx="92">
                  <c:v>384</c:v>
                </c:pt>
                <c:pt idx="93">
                  <c:v>386</c:v>
                </c:pt>
                <c:pt idx="94">
                  <c:v>388</c:v>
                </c:pt>
                <c:pt idx="95">
                  <c:v>390</c:v>
                </c:pt>
                <c:pt idx="96">
                  <c:v>392</c:v>
                </c:pt>
                <c:pt idx="97">
                  <c:v>394</c:v>
                </c:pt>
                <c:pt idx="98">
                  <c:v>396</c:v>
                </c:pt>
                <c:pt idx="99">
                  <c:v>398</c:v>
                </c:pt>
                <c:pt idx="100">
                  <c:v>400</c:v>
                </c:pt>
                <c:pt idx="101">
                  <c:v>402</c:v>
                </c:pt>
                <c:pt idx="102">
                  <c:v>404</c:v>
                </c:pt>
                <c:pt idx="103">
                  <c:v>406</c:v>
                </c:pt>
                <c:pt idx="104">
                  <c:v>408</c:v>
                </c:pt>
                <c:pt idx="105">
                  <c:v>410</c:v>
                </c:pt>
                <c:pt idx="106">
                  <c:v>412</c:v>
                </c:pt>
                <c:pt idx="107">
                  <c:v>414</c:v>
                </c:pt>
                <c:pt idx="108">
                  <c:v>416</c:v>
                </c:pt>
                <c:pt idx="109">
                  <c:v>418</c:v>
                </c:pt>
                <c:pt idx="110">
                  <c:v>420</c:v>
                </c:pt>
                <c:pt idx="111">
                  <c:v>422</c:v>
                </c:pt>
                <c:pt idx="112">
                  <c:v>424</c:v>
                </c:pt>
                <c:pt idx="113">
                  <c:v>426</c:v>
                </c:pt>
                <c:pt idx="114">
                  <c:v>428</c:v>
                </c:pt>
                <c:pt idx="115">
                  <c:v>430</c:v>
                </c:pt>
                <c:pt idx="116">
                  <c:v>432</c:v>
                </c:pt>
                <c:pt idx="117">
                  <c:v>434</c:v>
                </c:pt>
                <c:pt idx="118">
                  <c:v>436</c:v>
                </c:pt>
                <c:pt idx="119">
                  <c:v>438</c:v>
                </c:pt>
                <c:pt idx="120">
                  <c:v>440</c:v>
                </c:pt>
                <c:pt idx="121">
                  <c:v>442</c:v>
                </c:pt>
                <c:pt idx="122">
                  <c:v>444</c:v>
                </c:pt>
                <c:pt idx="123">
                  <c:v>446</c:v>
                </c:pt>
                <c:pt idx="124">
                  <c:v>448</c:v>
                </c:pt>
                <c:pt idx="125">
                  <c:v>450</c:v>
                </c:pt>
                <c:pt idx="126">
                  <c:v>452</c:v>
                </c:pt>
                <c:pt idx="127">
                  <c:v>454</c:v>
                </c:pt>
                <c:pt idx="128">
                  <c:v>456</c:v>
                </c:pt>
                <c:pt idx="129">
                  <c:v>458</c:v>
                </c:pt>
                <c:pt idx="130">
                  <c:v>460</c:v>
                </c:pt>
                <c:pt idx="131">
                  <c:v>462</c:v>
                </c:pt>
                <c:pt idx="132">
                  <c:v>464</c:v>
                </c:pt>
                <c:pt idx="133">
                  <c:v>466</c:v>
                </c:pt>
                <c:pt idx="134">
                  <c:v>468</c:v>
                </c:pt>
                <c:pt idx="135">
                  <c:v>470</c:v>
                </c:pt>
                <c:pt idx="136">
                  <c:v>472</c:v>
                </c:pt>
                <c:pt idx="137">
                  <c:v>474</c:v>
                </c:pt>
                <c:pt idx="138">
                  <c:v>476</c:v>
                </c:pt>
                <c:pt idx="139">
                  <c:v>478</c:v>
                </c:pt>
                <c:pt idx="140">
                  <c:v>480</c:v>
                </c:pt>
                <c:pt idx="141">
                  <c:v>482</c:v>
                </c:pt>
                <c:pt idx="142">
                  <c:v>484</c:v>
                </c:pt>
                <c:pt idx="143">
                  <c:v>486</c:v>
                </c:pt>
                <c:pt idx="144">
                  <c:v>488</c:v>
                </c:pt>
                <c:pt idx="145">
                  <c:v>490</c:v>
                </c:pt>
                <c:pt idx="146">
                  <c:v>492</c:v>
                </c:pt>
                <c:pt idx="147">
                  <c:v>494</c:v>
                </c:pt>
                <c:pt idx="148">
                  <c:v>496</c:v>
                </c:pt>
                <c:pt idx="149">
                  <c:v>498</c:v>
                </c:pt>
                <c:pt idx="150">
                  <c:v>500</c:v>
                </c:pt>
                <c:pt idx="151">
                  <c:v>502</c:v>
                </c:pt>
                <c:pt idx="152">
                  <c:v>504</c:v>
                </c:pt>
                <c:pt idx="153">
                  <c:v>506</c:v>
                </c:pt>
                <c:pt idx="154">
                  <c:v>508</c:v>
                </c:pt>
                <c:pt idx="155">
                  <c:v>510</c:v>
                </c:pt>
                <c:pt idx="156">
                  <c:v>512</c:v>
                </c:pt>
                <c:pt idx="157">
                  <c:v>514</c:v>
                </c:pt>
                <c:pt idx="158">
                  <c:v>516</c:v>
                </c:pt>
                <c:pt idx="159">
                  <c:v>518</c:v>
                </c:pt>
                <c:pt idx="160">
                  <c:v>520</c:v>
                </c:pt>
                <c:pt idx="161">
                  <c:v>522</c:v>
                </c:pt>
                <c:pt idx="162">
                  <c:v>524</c:v>
                </c:pt>
                <c:pt idx="163">
                  <c:v>526</c:v>
                </c:pt>
                <c:pt idx="164">
                  <c:v>528</c:v>
                </c:pt>
                <c:pt idx="165">
                  <c:v>530</c:v>
                </c:pt>
                <c:pt idx="166">
                  <c:v>532</c:v>
                </c:pt>
                <c:pt idx="167">
                  <c:v>534</c:v>
                </c:pt>
                <c:pt idx="168">
                  <c:v>536</c:v>
                </c:pt>
                <c:pt idx="169">
                  <c:v>538</c:v>
                </c:pt>
                <c:pt idx="170">
                  <c:v>540</c:v>
                </c:pt>
                <c:pt idx="171">
                  <c:v>542</c:v>
                </c:pt>
                <c:pt idx="172">
                  <c:v>544</c:v>
                </c:pt>
                <c:pt idx="173">
                  <c:v>546</c:v>
                </c:pt>
                <c:pt idx="174">
                  <c:v>548</c:v>
                </c:pt>
                <c:pt idx="175">
                  <c:v>550</c:v>
                </c:pt>
                <c:pt idx="176">
                  <c:v>552</c:v>
                </c:pt>
                <c:pt idx="177">
                  <c:v>554</c:v>
                </c:pt>
                <c:pt idx="178">
                  <c:v>556</c:v>
                </c:pt>
                <c:pt idx="179">
                  <c:v>558</c:v>
                </c:pt>
                <c:pt idx="180">
                  <c:v>560</c:v>
                </c:pt>
                <c:pt idx="181">
                  <c:v>562</c:v>
                </c:pt>
                <c:pt idx="182">
                  <c:v>564</c:v>
                </c:pt>
                <c:pt idx="183">
                  <c:v>566</c:v>
                </c:pt>
                <c:pt idx="184">
                  <c:v>568</c:v>
                </c:pt>
                <c:pt idx="185">
                  <c:v>570</c:v>
                </c:pt>
                <c:pt idx="186">
                  <c:v>572</c:v>
                </c:pt>
                <c:pt idx="187">
                  <c:v>574</c:v>
                </c:pt>
                <c:pt idx="188">
                  <c:v>576</c:v>
                </c:pt>
                <c:pt idx="189">
                  <c:v>578</c:v>
                </c:pt>
                <c:pt idx="190">
                  <c:v>580</c:v>
                </c:pt>
                <c:pt idx="191">
                  <c:v>582</c:v>
                </c:pt>
                <c:pt idx="192">
                  <c:v>584</c:v>
                </c:pt>
                <c:pt idx="193">
                  <c:v>586</c:v>
                </c:pt>
                <c:pt idx="194">
                  <c:v>588</c:v>
                </c:pt>
                <c:pt idx="195">
                  <c:v>590</c:v>
                </c:pt>
                <c:pt idx="196">
                  <c:v>592</c:v>
                </c:pt>
                <c:pt idx="197">
                  <c:v>594</c:v>
                </c:pt>
                <c:pt idx="198">
                  <c:v>596</c:v>
                </c:pt>
                <c:pt idx="199">
                  <c:v>598</c:v>
                </c:pt>
                <c:pt idx="200">
                  <c:v>600</c:v>
                </c:pt>
                <c:pt idx="201">
                  <c:v>602</c:v>
                </c:pt>
                <c:pt idx="202">
                  <c:v>604</c:v>
                </c:pt>
                <c:pt idx="203">
                  <c:v>606</c:v>
                </c:pt>
                <c:pt idx="204">
                  <c:v>608</c:v>
                </c:pt>
                <c:pt idx="205">
                  <c:v>610</c:v>
                </c:pt>
                <c:pt idx="206">
                  <c:v>612</c:v>
                </c:pt>
                <c:pt idx="207">
                  <c:v>614</c:v>
                </c:pt>
                <c:pt idx="208">
                  <c:v>616</c:v>
                </c:pt>
                <c:pt idx="209">
                  <c:v>618</c:v>
                </c:pt>
                <c:pt idx="210">
                  <c:v>620</c:v>
                </c:pt>
                <c:pt idx="211">
                  <c:v>622</c:v>
                </c:pt>
                <c:pt idx="212">
                  <c:v>624</c:v>
                </c:pt>
                <c:pt idx="213">
                  <c:v>626</c:v>
                </c:pt>
                <c:pt idx="214">
                  <c:v>628</c:v>
                </c:pt>
                <c:pt idx="215">
                  <c:v>630</c:v>
                </c:pt>
                <c:pt idx="216">
                  <c:v>632</c:v>
                </c:pt>
                <c:pt idx="217">
                  <c:v>634</c:v>
                </c:pt>
                <c:pt idx="218">
                  <c:v>636</c:v>
                </c:pt>
                <c:pt idx="219">
                  <c:v>638</c:v>
                </c:pt>
                <c:pt idx="220">
                  <c:v>640</c:v>
                </c:pt>
                <c:pt idx="221">
                  <c:v>642</c:v>
                </c:pt>
                <c:pt idx="222">
                  <c:v>644</c:v>
                </c:pt>
                <c:pt idx="223">
                  <c:v>646</c:v>
                </c:pt>
                <c:pt idx="224">
                  <c:v>648</c:v>
                </c:pt>
                <c:pt idx="225">
                  <c:v>650</c:v>
                </c:pt>
                <c:pt idx="226">
                  <c:v>652</c:v>
                </c:pt>
                <c:pt idx="227">
                  <c:v>654</c:v>
                </c:pt>
                <c:pt idx="228">
                  <c:v>656</c:v>
                </c:pt>
                <c:pt idx="229">
                  <c:v>658</c:v>
                </c:pt>
                <c:pt idx="230">
                  <c:v>660</c:v>
                </c:pt>
                <c:pt idx="231">
                  <c:v>662</c:v>
                </c:pt>
                <c:pt idx="232">
                  <c:v>664</c:v>
                </c:pt>
                <c:pt idx="233">
                  <c:v>666</c:v>
                </c:pt>
                <c:pt idx="234">
                  <c:v>668</c:v>
                </c:pt>
                <c:pt idx="235">
                  <c:v>670</c:v>
                </c:pt>
                <c:pt idx="236">
                  <c:v>672</c:v>
                </c:pt>
                <c:pt idx="237">
                  <c:v>674</c:v>
                </c:pt>
                <c:pt idx="238">
                  <c:v>676</c:v>
                </c:pt>
                <c:pt idx="239">
                  <c:v>678</c:v>
                </c:pt>
                <c:pt idx="240">
                  <c:v>680</c:v>
                </c:pt>
                <c:pt idx="241">
                  <c:v>682</c:v>
                </c:pt>
                <c:pt idx="242">
                  <c:v>684</c:v>
                </c:pt>
                <c:pt idx="243">
                  <c:v>686</c:v>
                </c:pt>
                <c:pt idx="244">
                  <c:v>688</c:v>
                </c:pt>
                <c:pt idx="245">
                  <c:v>690</c:v>
                </c:pt>
                <c:pt idx="246">
                  <c:v>692</c:v>
                </c:pt>
                <c:pt idx="247">
                  <c:v>694</c:v>
                </c:pt>
                <c:pt idx="248">
                  <c:v>696</c:v>
                </c:pt>
                <c:pt idx="249">
                  <c:v>698</c:v>
                </c:pt>
                <c:pt idx="250">
                  <c:v>700</c:v>
                </c:pt>
              </c:numCache>
            </c:numRef>
          </c:xVal>
          <c:yVal>
            <c:numRef>
              <c:f>Sheet1!$B$2:$B$252</c:f>
              <c:numCache>
                <c:formatCode>General</c:formatCode>
                <c:ptCount val="251"/>
                <c:pt idx="0">
                  <c:v>3.6869999999999998</c:v>
                </c:pt>
                <c:pt idx="1">
                  <c:v>3.6509999999999998</c:v>
                </c:pt>
                <c:pt idx="2">
                  <c:v>3.7839999999999998</c:v>
                </c:pt>
                <c:pt idx="3">
                  <c:v>3.8069999999999999</c:v>
                </c:pt>
                <c:pt idx="4">
                  <c:v>3.5470000000000002</c:v>
                </c:pt>
                <c:pt idx="5">
                  <c:v>3.7770000000000001</c:v>
                </c:pt>
                <c:pt idx="6">
                  <c:v>4.47</c:v>
                </c:pt>
                <c:pt idx="7">
                  <c:v>3.8010000000000002</c:v>
                </c:pt>
                <c:pt idx="8">
                  <c:v>3.7749999999999999</c:v>
                </c:pt>
                <c:pt idx="9">
                  <c:v>3.625</c:v>
                </c:pt>
                <c:pt idx="10">
                  <c:v>3.7240000000000002</c:v>
                </c:pt>
                <c:pt idx="11">
                  <c:v>3.6469999999999998</c:v>
                </c:pt>
                <c:pt idx="12">
                  <c:v>4.7560000000000002</c:v>
                </c:pt>
                <c:pt idx="13">
                  <c:v>3.9039999999999999</c:v>
                </c:pt>
                <c:pt idx="14">
                  <c:v>4.1870000000000003</c:v>
                </c:pt>
                <c:pt idx="15">
                  <c:v>3.2519999999999998</c:v>
                </c:pt>
                <c:pt idx="16">
                  <c:v>2.9870000000000001</c:v>
                </c:pt>
                <c:pt idx="17">
                  <c:v>2.6219999999999999</c:v>
                </c:pt>
                <c:pt idx="18">
                  <c:v>2.3570000000000002</c:v>
                </c:pt>
                <c:pt idx="19">
                  <c:v>2.1360000000000001</c:v>
                </c:pt>
                <c:pt idx="20">
                  <c:v>1.9890000000000001</c:v>
                </c:pt>
                <c:pt idx="21">
                  <c:v>1.9139999999999999</c:v>
                </c:pt>
                <c:pt idx="22">
                  <c:v>1.8859999999999999</c:v>
                </c:pt>
                <c:pt idx="23">
                  <c:v>1.8819999999999999</c:v>
                </c:pt>
                <c:pt idx="24">
                  <c:v>1.9219999999999999</c:v>
                </c:pt>
                <c:pt idx="25">
                  <c:v>1.9419999999999999</c:v>
                </c:pt>
                <c:pt idx="26">
                  <c:v>2.0070000000000001</c:v>
                </c:pt>
                <c:pt idx="27">
                  <c:v>2.073</c:v>
                </c:pt>
                <c:pt idx="28">
                  <c:v>2.169</c:v>
                </c:pt>
                <c:pt idx="29">
                  <c:v>2.2509999999999999</c:v>
                </c:pt>
                <c:pt idx="30">
                  <c:v>2.3210000000000002</c:v>
                </c:pt>
                <c:pt idx="31">
                  <c:v>2.3849999999999998</c:v>
                </c:pt>
                <c:pt idx="32">
                  <c:v>2.492</c:v>
                </c:pt>
                <c:pt idx="33">
                  <c:v>2.488</c:v>
                </c:pt>
                <c:pt idx="34">
                  <c:v>2.5510000000000002</c:v>
                </c:pt>
                <c:pt idx="35">
                  <c:v>2.653</c:v>
                </c:pt>
                <c:pt idx="36">
                  <c:v>2.516</c:v>
                </c:pt>
                <c:pt idx="37">
                  <c:v>2.2850000000000001</c:v>
                </c:pt>
                <c:pt idx="38">
                  <c:v>2.1949999999999998</c:v>
                </c:pt>
                <c:pt idx="39">
                  <c:v>2.09</c:v>
                </c:pt>
                <c:pt idx="40">
                  <c:v>1.794</c:v>
                </c:pt>
                <c:pt idx="41">
                  <c:v>1.3069999999999999</c:v>
                </c:pt>
                <c:pt idx="42">
                  <c:v>0.92400000000000004</c:v>
                </c:pt>
                <c:pt idx="43">
                  <c:v>0.67600000000000005</c:v>
                </c:pt>
                <c:pt idx="44">
                  <c:v>0.51700000000000002</c:v>
                </c:pt>
                <c:pt idx="45">
                  <c:v>0.41299999999999998</c:v>
                </c:pt>
                <c:pt idx="46">
                  <c:v>0.33700000000000002</c:v>
                </c:pt>
                <c:pt idx="47">
                  <c:v>0.28000000000000003</c:v>
                </c:pt>
                <c:pt idx="48">
                  <c:v>0.23499999999999999</c:v>
                </c:pt>
                <c:pt idx="49">
                  <c:v>0.19800000000000001</c:v>
                </c:pt>
                <c:pt idx="50">
                  <c:v>0.17</c:v>
                </c:pt>
                <c:pt idx="51">
                  <c:v>0.14699999999999999</c:v>
                </c:pt>
                <c:pt idx="52">
                  <c:v>0.128</c:v>
                </c:pt>
                <c:pt idx="53">
                  <c:v>0.111</c:v>
                </c:pt>
                <c:pt idx="54">
                  <c:v>9.7000000000000003E-2</c:v>
                </c:pt>
                <c:pt idx="55">
                  <c:v>8.6999999999999994E-2</c:v>
                </c:pt>
                <c:pt idx="56">
                  <c:v>7.5999999999999998E-2</c:v>
                </c:pt>
                <c:pt idx="57">
                  <c:v>6.8000000000000005E-2</c:v>
                </c:pt>
                <c:pt idx="58">
                  <c:v>6.3E-2</c:v>
                </c:pt>
                <c:pt idx="59">
                  <c:v>5.7000000000000002E-2</c:v>
                </c:pt>
                <c:pt idx="60">
                  <c:v>2.3E-2</c:v>
                </c:pt>
                <c:pt idx="61">
                  <c:v>1.7000000000000001E-2</c:v>
                </c:pt>
                <c:pt idx="62">
                  <c:v>1.4E-2</c:v>
                </c:pt>
                <c:pt idx="63">
                  <c:v>1.2E-2</c:v>
                </c:pt>
                <c:pt idx="64">
                  <c:v>1.0999999999999999E-2</c:v>
                </c:pt>
                <c:pt idx="65">
                  <c:v>8.0000000000000002E-3</c:v>
                </c:pt>
                <c:pt idx="66">
                  <c:v>6.0000000000000001E-3</c:v>
                </c:pt>
                <c:pt idx="67">
                  <c:v>4.0000000000000001E-3</c:v>
                </c:pt>
                <c:pt idx="68">
                  <c:v>4.0000000000000001E-3</c:v>
                </c:pt>
                <c:pt idx="69">
                  <c:v>2E-3</c:v>
                </c:pt>
                <c:pt idx="70">
                  <c:v>2E-3</c:v>
                </c:pt>
                <c:pt idx="71">
                  <c:v>0</c:v>
                </c:pt>
                <c:pt idx="72">
                  <c:v>-1E-3</c:v>
                </c:pt>
                <c:pt idx="73">
                  <c:v>-1E-3</c:v>
                </c:pt>
                <c:pt idx="74">
                  <c:v>-2E-3</c:v>
                </c:pt>
                <c:pt idx="75">
                  <c:v>-3.0000000000000001E-3</c:v>
                </c:pt>
                <c:pt idx="76">
                  <c:v>-5.0000000000000001E-3</c:v>
                </c:pt>
                <c:pt idx="77">
                  <c:v>-5.0000000000000001E-3</c:v>
                </c:pt>
                <c:pt idx="78">
                  <c:v>-6.0000000000000001E-3</c:v>
                </c:pt>
                <c:pt idx="79">
                  <c:v>-7.0000000000000001E-3</c:v>
                </c:pt>
                <c:pt idx="80">
                  <c:v>-8.0000000000000002E-3</c:v>
                </c:pt>
                <c:pt idx="81">
                  <c:v>-8.9999999999999993E-3</c:v>
                </c:pt>
                <c:pt idx="82">
                  <c:v>-0.01</c:v>
                </c:pt>
                <c:pt idx="83">
                  <c:v>-1.0999999999999999E-2</c:v>
                </c:pt>
                <c:pt idx="84">
                  <c:v>-1.0999999999999999E-2</c:v>
                </c:pt>
                <c:pt idx="85">
                  <c:v>-1.2E-2</c:v>
                </c:pt>
                <c:pt idx="86">
                  <c:v>-1.2999999999999999E-2</c:v>
                </c:pt>
                <c:pt idx="87">
                  <c:v>-1.4E-2</c:v>
                </c:pt>
                <c:pt idx="88">
                  <c:v>-1.4999999999999999E-2</c:v>
                </c:pt>
                <c:pt idx="89">
                  <c:v>-1.4999999999999999E-2</c:v>
                </c:pt>
                <c:pt idx="90">
                  <c:v>-1.6E-2</c:v>
                </c:pt>
                <c:pt idx="91">
                  <c:v>-1.7000000000000001E-2</c:v>
                </c:pt>
                <c:pt idx="92">
                  <c:v>-1.7000000000000001E-2</c:v>
                </c:pt>
                <c:pt idx="93">
                  <c:v>-1.7999999999999999E-2</c:v>
                </c:pt>
                <c:pt idx="94">
                  <c:v>-1.7999999999999999E-2</c:v>
                </c:pt>
                <c:pt idx="95">
                  <c:v>-1.7999999999999999E-2</c:v>
                </c:pt>
                <c:pt idx="96">
                  <c:v>-1.7999999999999999E-2</c:v>
                </c:pt>
                <c:pt idx="97">
                  <c:v>-1.9E-2</c:v>
                </c:pt>
                <c:pt idx="98">
                  <c:v>-1.9E-2</c:v>
                </c:pt>
                <c:pt idx="99">
                  <c:v>-1.9E-2</c:v>
                </c:pt>
                <c:pt idx="100">
                  <c:v>-1.9E-2</c:v>
                </c:pt>
                <c:pt idx="101">
                  <c:v>-1.9E-2</c:v>
                </c:pt>
                <c:pt idx="102">
                  <c:v>-1.9E-2</c:v>
                </c:pt>
                <c:pt idx="103">
                  <c:v>-0.02</c:v>
                </c:pt>
                <c:pt idx="104">
                  <c:v>-1.9E-2</c:v>
                </c:pt>
                <c:pt idx="105">
                  <c:v>-0.02</c:v>
                </c:pt>
                <c:pt idx="106">
                  <c:v>-0.02</c:v>
                </c:pt>
                <c:pt idx="107">
                  <c:v>-0.02</c:v>
                </c:pt>
                <c:pt idx="108">
                  <c:v>-0.02</c:v>
                </c:pt>
                <c:pt idx="109">
                  <c:v>-0.02</c:v>
                </c:pt>
                <c:pt idx="110">
                  <c:v>-0.02</c:v>
                </c:pt>
                <c:pt idx="111">
                  <c:v>-0.02</c:v>
                </c:pt>
                <c:pt idx="112">
                  <c:v>-0.02</c:v>
                </c:pt>
                <c:pt idx="113">
                  <c:v>-0.02</c:v>
                </c:pt>
                <c:pt idx="114">
                  <c:v>-0.02</c:v>
                </c:pt>
                <c:pt idx="115">
                  <c:v>-0.02</c:v>
                </c:pt>
                <c:pt idx="116">
                  <c:v>-0.02</c:v>
                </c:pt>
                <c:pt idx="117">
                  <c:v>-0.02</c:v>
                </c:pt>
                <c:pt idx="118">
                  <c:v>-0.02</c:v>
                </c:pt>
                <c:pt idx="119">
                  <c:v>-0.02</c:v>
                </c:pt>
                <c:pt idx="120">
                  <c:v>-0.02</c:v>
                </c:pt>
                <c:pt idx="121">
                  <c:v>-0.02</c:v>
                </c:pt>
                <c:pt idx="122">
                  <c:v>-2.1000000000000001E-2</c:v>
                </c:pt>
                <c:pt idx="123">
                  <c:v>-2.1000000000000001E-2</c:v>
                </c:pt>
                <c:pt idx="124">
                  <c:v>-2.1000000000000001E-2</c:v>
                </c:pt>
                <c:pt idx="125">
                  <c:v>-2.1000000000000001E-2</c:v>
                </c:pt>
                <c:pt idx="126">
                  <c:v>-2.1000000000000001E-2</c:v>
                </c:pt>
                <c:pt idx="127">
                  <c:v>-2.1000000000000001E-2</c:v>
                </c:pt>
                <c:pt idx="128">
                  <c:v>-2.1000000000000001E-2</c:v>
                </c:pt>
                <c:pt idx="129">
                  <c:v>-2.1000000000000001E-2</c:v>
                </c:pt>
                <c:pt idx="130">
                  <c:v>-2.1000000000000001E-2</c:v>
                </c:pt>
                <c:pt idx="131">
                  <c:v>-2.1000000000000001E-2</c:v>
                </c:pt>
                <c:pt idx="132">
                  <c:v>-2.1000000000000001E-2</c:v>
                </c:pt>
                <c:pt idx="133">
                  <c:v>-2.1000000000000001E-2</c:v>
                </c:pt>
                <c:pt idx="134">
                  <c:v>-2.1000000000000001E-2</c:v>
                </c:pt>
                <c:pt idx="135">
                  <c:v>-0.02</c:v>
                </c:pt>
                <c:pt idx="136">
                  <c:v>-0.02</c:v>
                </c:pt>
                <c:pt idx="137">
                  <c:v>-0.02</c:v>
                </c:pt>
                <c:pt idx="138">
                  <c:v>-0.02</c:v>
                </c:pt>
                <c:pt idx="139">
                  <c:v>-0.02</c:v>
                </c:pt>
                <c:pt idx="140">
                  <c:v>-0.02</c:v>
                </c:pt>
                <c:pt idx="141">
                  <c:v>-0.02</c:v>
                </c:pt>
                <c:pt idx="142">
                  <c:v>-0.02</c:v>
                </c:pt>
                <c:pt idx="143">
                  <c:v>-0.02</c:v>
                </c:pt>
                <c:pt idx="144">
                  <c:v>-0.02</c:v>
                </c:pt>
                <c:pt idx="145">
                  <c:v>-0.02</c:v>
                </c:pt>
                <c:pt idx="146">
                  <c:v>-0.02</c:v>
                </c:pt>
                <c:pt idx="147">
                  <c:v>-0.02</c:v>
                </c:pt>
                <c:pt idx="148">
                  <c:v>-0.02</c:v>
                </c:pt>
                <c:pt idx="149">
                  <c:v>-0.02</c:v>
                </c:pt>
                <c:pt idx="150">
                  <c:v>-0.02</c:v>
                </c:pt>
                <c:pt idx="151">
                  <c:v>-0.02</c:v>
                </c:pt>
                <c:pt idx="152">
                  <c:v>-0.02</c:v>
                </c:pt>
                <c:pt idx="153">
                  <c:v>-0.02</c:v>
                </c:pt>
                <c:pt idx="154">
                  <c:v>-0.02</c:v>
                </c:pt>
                <c:pt idx="155">
                  <c:v>-0.02</c:v>
                </c:pt>
                <c:pt idx="156">
                  <c:v>-0.02</c:v>
                </c:pt>
                <c:pt idx="157">
                  <c:v>-0.02</c:v>
                </c:pt>
                <c:pt idx="158">
                  <c:v>-0.02</c:v>
                </c:pt>
                <c:pt idx="159">
                  <c:v>-0.02</c:v>
                </c:pt>
                <c:pt idx="160">
                  <c:v>-0.02</c:v>
                </c:pt>
                <c:pt idx="161">
                  <c:v>-0.02</c:v>
                </c:pt>
                <c:pt idx="162">
                  <c:v>-0.02</c:v>
                </c:pt>
                <c:pt idx="163">
                  <c:v>-0.02</c:v>
                </c:pt>
                <c:pt idx="164">
                  <c:v>-0.02</c:v>
                </c:pt>
                <c:pt idx="165">
                  <c:v>-0.02</c:v>
                </c:pt>
                <c:pt idx="166">
                  <c:v>-1.9E-2</c:v>
                </c:pt>
                <c:pt idx="167">
                  <c:v>-1.9E-2</c:v>
                </c:pt>
                <c:pt idx="168">
                  <c:v>-1.9E-2</c:v>
                </c:pt>
                <c:pt idx="169">
                  <c:v>-1.9E-2</c:v>
                </c:pt>
                <c:pt idx="170">
                  <c:v>-1.9E-2</c:v>
                </c:pt>
                <c:pt idx="171">
                  <c:v>-1.9E-2</c:v>
                </c:pt>
                <c:pt idx="172">
                  <c:v>-1.9E-2</c:v>
                </c:pt>
                <c:pt idx="173">
                  <c:v>-1.9E-2</c:v>
                </c:pt>
                <c:pt idx="174">
                  <c:v>-1.9E-2</c:v>
                </c:pt>
                <c:pt idx="175">
                  <c:v>-1.9E-2</c:v>
                </c:pt>
                <c:pt idx="176">
                  <c:v>-1.9E-2</c:v>
                </c:pt>
                <c:pt idx="177">
                  <c:v>-1.7999999999999999E-2</c:v>
                </c:pt>
                <c:pt idx="178">
                  <c:v>-1.7999999999999999E-2</c:v>
                </c:pt>
                <c:pt idx="179">
                  <c:v>-1.7999999999999999E-2</c:v>
                </c:pt>
                <c:pt idx="180">
                  <c:v>-1.7999999999999999E-2</c:v>
                </c:pt>
                <c:pt idx="181">
                  <c:v>-1.7999999999999999E-2</c:v>
                </c:pt>
                <c:pt idx="182">
                  <c:v>-1.7999999999999999E-2</c:v>
                </c:pt>
                <c:pt idx="183">
                  <c:v>-1.7999999999999999E-2</c:v>
                </c:pt>
                <c:pt idx="184">
                  <c:v>-1.7999999999999999E-2</c:v>
                </c:pt>
                <c:pt idx="185">
                  <c:v>-1.7000000000000001E-2</c:v>
                </c:pt>
                <c:pt idx="186">
                  <c:v>-1.7000000000000001E-2</c:v>
                </c:pt>
                <c:pt idx="187">
                  <c:v>-1.7000000000000001E-2</c:v>
                </c:pt>
                <c:pt idx="188">
                  <c:v>-1.7000000000000001E-2</c:v>
                </c:pt>
                <c:pt idx="189">
                  <c:v>-1.7000000000000001E-2</c:v>
                </c:pt>
                <c:pt idx="190">
                  <c:v>-1.7000000000000001E-2</c:v>
                </c:pt>
                <c:pt idx="191">
                  <c:v>-1.6E-2</c:v>
                </c:pt>
                <c:pt idx="192">
                  <c:v>-1.6E-2</c:v>
                </c:pt>
                <c:pt idx="193">
                  <c:v>-1.6E-2</c:v>
                </c:pt>
                <c:pt idx="194">
                  <c:v>-1.6E-2</c:v>
                </c:pt>
                <c:pt idx="195">
                  <c:v>-1.6E-2</c:v>
                </c:pt>
                <c:pt idx="196">
                  <c:v>-1.6E-2</c:v>
                </c:pt>
                <c:pt idx="197">
                  <c:v>-1.4999999999999999E-2</c:v>
                </c:pt>
                <c:pt idx="198">
                  <c:v>-1.4999999999999999E-2</c:v>
                </c:pt>
                <c:pt idx="199">
                  <c:v>-1.4999999999999999E-2</c:v>
                </c:pt>
                <c:pt idx="200">
                  <c:v>-1.4999999999999999E-2</c:v>
                </c:pt>
                <c:pt idx="201">
                  <c:v>-1.4999999999999999E-2</c:v>
                </c:pt>
                <c:pt idx="202">
                  <c:v>-1.4999999999999999E-2</c:v>
                </c:pt>
                <c:pt idx="203">
                  <c:v>-1.4999999999999999E-2</c:v>
                </c:pt>
                <c:pt idx="204">
                  <c:v>-1.4999999999999999E-2</c:v>
                </c:pt>
                <c:pt idx="205">
                  <c:v>-1.4E-2</c:v>
                </c:pt>
                <c:pt idx="206">
                  <c:v>-1.4E-2</c:v>
                </c:pt>
                <c:pt idx="207">
                  <c:v>-1.4E-2</c:v>
                </c:pt>
                <c:pt idx="208">
                  <c:v>-1.4E-2</c:v>
                </c:pt>
                <c:pt idx="209">
                  <c:v>-1.4E-2</c:v>
                </c:pt>
                <c:pt idx="210">
                  <c:v>-1.4E-2</c:v>
                </c:pt>
                <c:pt idx="211">
                  <c:v>-1.4E-2</c:v>
                </c:pt>
                <c:pt idx="212">
                  <c:v>-1.4E-2</c:v>
                </c:pt>
                <c:pt idx="213">
                  <c:v>-1.4E-2</c:v>
                </c:pt>
                <c:pt idx="214">
                  <c:v>-1.4E-2</c:v>
                </c:pt>
                <c:pt idx="215">
                  <c:v>-1.2999999999999999E-2</c:v>
                </c:pt>
                <c:pt idx="216">
                  <c:v>-1.2999999999999999E-2</c:v>
                </c:pt>
                <c:pt idx="217">
                  <c:v>-1.2999999999999999E-2</c:v>
                </c:pt>
                <c:pt idx="218">
                  <c:v>-1.2999999999999999E-2</c:v>
                </c:pt>
                <c:pt idx="219">
                  <c:v>-1.2999999999999999E-2</c:v>
                </c:pt>
                <c:pt idx="220">
                  <c:v>-1.2999999999999999E-2</c:v>
                </c:pt>
                <c:pt idx="221">
                  <c:v>-1.2999999999999999E-2</c:v>
                </c:pt>
                <c:pt idx="222">
                  <c:v>-1.2999999999999999E-2</c:v>
                </c:pt>
                <c:pt idx="223">
                  <c:v>-1.2999999999999999E-2</c:v>
                </c:pt>
                <c:pt idx="224">
                  <c:v>-1.2999999999999999E-2</c:v>
                </c:pt>
                <c:pt idx="225">
                  <c:v>-1.2999999999999999E-2</c:v>
                </c:pt>
                <c:pt idx="226">
                  <c:v>-1.2999999999999999E-2</c:v>
                </c:pt>
                <c:pt idx="227">
                  <c:v>-1.2999999999999999E-2</c:v>
                </c:pt>
                <c:pt idx="228">
                  <c:v>-1.2999999999999999E-2</c:v>
                </c:pt>
                <c:pt idx="229">
                  <c:v>-1.2999999999999999E-2</c:v>
                </c:pt>
                <c:pt idx="230">
                  <c:v>-1.2999999999999999E-2</c:v>
                </c:pt>
                <c:pt idx="231">
                  <c:v>-1.2999999999999999E-2</c:v>
                </c:pt>
                <c:pt idx="232">
                  <c:v>-1.2999999999999999E-2</c:v>
                </c:pt>
                <c:pt idx="233">
                  <c:v>-1.2999999999999999E-2</c:v>
                </c:pt>
                <c:pt idx="234">
                  <c:v>-1.2999999999999999E-2</c:v>
                </c:pt>
                <c:pt idx="235">
                  <c:v>-1.2999999999999999E-2</c:v>
                </c:pt>
                <c:pt idx="236">
                  <c:v>-1.2999999999999999E-2</c:v>
                </c:pt>
                <c:pt idx="237">
                  <c:v>-1.2999999999999999E-2</c:v>
                </c:pt>
                <c:pt idx="238">
                  <c:v>-1.2999999999999999E-2</c:v>
                </c:pt>
                <c:pt idx="239">
                  <c:v>-1.2999999999999999E-2</c:v>
                </c:pt>
                <c:pt idx="240">
                  <c:v>-1.2999999999999999E-2</c:v>
                </c:pt>
                <c:pt idx="241">
                  <c:v>-1.2999999999999999E-2</c:v>
                </c:pt>
                <c:pt idx="242">
                  <c:v>-1.2999999999999999E-2</c:v>
                </c:pt>
                <c:pt idx="243">
                  <c:v>-1.2999999999999999E-2</c:v>
                </c:pt>
                <c:pt idx="244">
                  <c:v>-1.2999999999999999E-2</c:v>
                </c:pt>
                <c:pt idx="245">
                  <c:v>-1.2999999999999999E-2</c:v>
                </c:pt>
                <c:pt idx="246">
                  <c:v>-1.2999999999999999E-2</c:v>
                </c:pt>
                <c:pt idx="247">
                  <c:v>-1.2999999999999999E-2</c:v>
                </c:pt>
                <c:pt idx="248">
                  <c:v>-1.2999999999999999E-2</c:v>
                </c:pt>
                <c:pt idx="249">
                  <c:v>-1.2999999999999999E-2</c:v>
                </c:pt>
                <c:pt idx="250">
                  <c:v>-1.2999999999999999E-2</c:v>
                </c:pt>
              </c:numCache>
            </c:numRef>
          </c:yVal>
          <c:smooth val="1"/>
          <c:extLst>
            <c:ext xmlns:c16="http://schemas.microsoft.com/office/drawing/2014/chart" uri="{C3380CC4-5D6E-409C-BE32-E72D297353CC}">
              <c16:uniqueId val="{00000000-D68D-4F91-95FB-9F8B7B597848}"/>
            </c:ext>
          </c:extLst>
        </c:ser>
        <c:ser>
          <c:idx val="1"/>
          <c:order val="1"/>
          <c:tx>
            <c:strRef>
              <c:f>Sheet1!$C$1</c:f>
              <c:strCache>
                <c:ptCount val="1"/>
                <c:pt idx="0">
                  <c:v>1-h</c:v>
                </c:pt>
              </c:strCache>
            </c:strRef>
          </c:tx>
          <c:spPr>
            <a:ln w="19050" cap="rnd">
              <a:solidFill>
                <a:schemeClr val="accent2"/>
              </a:solidFill>
              <a:round/>
            </a:ln>
            <a:effectLst/>
          </c:spPr>
          <c:marker>
            <c:symbol val="none"/>
          </c:marker>
          <c:xVal>
            <c:numRef>
              <c:f>Sheet1!$A$2:$A$252</c:f>
              <c:numCache>
                <c:formatCode>General</c:formatCode>
                <c:ptCount val="251"/>
                <c:pt idx="0">
                  <c:v>200</c:v>
                </c:pt>
                <c:pt idx="1">
                  <c:v>202</c:v>
                </c:pt>
                <c:pt idx="2">
                  <c:v>204</c:v>
                </c:pt>
                <c:pt idx="3">
                  <c:v>206</c:v>
                </c:pt>
                <c:pt idx="4">
                  <c:v>208</c:v>
                </c:pt>
                <c:pt idx="5">
                  <c:v>210</c:v>
                </c:pt>
                <c:pt idx="6">
                  <c:v>212</c:v>
                </c:pt>
                <c:pt idx="7">
                  <c:v>214</c:v>
                </c:pt>
                <c:pt idx="8">
                  <c:v>216</c:v>
                </c:pt>
                <c:pt idx="9">
                  <c:v>218</c:v>
                </c:pt>
                <c:pt idx="10">
                  <c:v>220</c:v>
                </c:pt>
                <c:pt idx="11">
                  <c:v>222</c:v>
                </c:pt>
                <c:pt idx="12">
                  <c:v>224</c:v>
                </c:pt>
                <c:pt idx="13">
                  <c:v>226</c:v>
                </c:pt>
                <c:pt idx="14">
                  <c:v>228</c:v>
                </c:pt>
                <c:pt idx="15">
                  <c:v>230</c:v>
                </c:pt>
                <c:pt idx="16">
                  <c:v>232</c:v>
                </c:pt>
                <c:pt idx="17">
                  <c:v>234</c:v>
                </c:pt>
                <c:pt idx="18">
                  <c:v>236</c:v>
                </c:pt>
                <c:pt idx="19">
                  <c:v>238</c:v>
                </c:pt>
                <c:pt idx="20">
                  <c:v>240</c:v>
                </c:pt>
                <c:pt idx="21">
                  <c:v>242</c:v>
                </c:pt>
                <c:pt idx="22">
                  <c:v>244</c:v>
                </c:pt>
                <c:pt idx="23">
                  <c:v>246</c:v>
                </c:pt>
                <c:pt idx="24">
                  <c:v>248</c:v>
                </c:pt>
                <c:pt idx="25">
                  <c:v>250</c:v>
                </c:pt>
                <c:pt idx="26">
                  <c:v>252</c:v>
                </c:pt>
                <c:pt idx="27">
                  <c:v>254</c:v>
                </c:pt>
                <c:pt idx="28">
                  <c:v>256</c:v>
                </c:pt>
                <c:pt idx="29">
                  <c:v>258</c:v>
                </c:pt>
                <c:pt idx="30">
                  <c:v>260</c:v>
                </c:pt>
                <c:pt idx="31">
                  <c:v>262</c:v>
                </c:pt>
                <c:pt idx="32">
                  <c:v>264</c:v>
                </c:pt>
                <c:pt idx="33">
                  <c:v>266</c:v>
                </c:pt>
                <c:pt idx="34">
                  <c:v>268</c:v>
                </c:pt>
                <c:pt idx="35">
                  <c:v>270</c:v>
                </c:pt>
                <c:pt idx="36">
                  <c:v>272</c:v>
                </c:pt>
                <c:pt idx="37">
                  <c:v>274</c:v>
                </c:pt>
                <c:pt idx="38">
                  <c:v>276</c:v>
                </c:pt>
                <c:pt idx="39">
                  <c:v>278</c:v>
                </c:pt>
                <c:pt idx="40">
                  <c:v>280</c:v>
                </c:pt>
                <c:pt idx="41">
                  <c:v>282</c:v>
                </c:pt>
                <c:pt idx="42">
                  <c:v>284</c:v>
                </c:pt>
                <c:pt idx="43">
                  <c:v>286</c:v>
                </c:pt>
                <c:pt idx="44">
                  <c:v>288</c:v>
                </c:pt>
                <c:pt idx="45">
                  <c:v>290</c:v>
                </c:pt>
                <c:pt idx="46">
                  <c:v>292</c:v>
                </c:pt>
                <c:pt idx="47">
                  <c:v>294</c:v>
                </c:pt>
                <c:pt idx="48">
                  <c:v>296</c:v>
                </c:pt>
                <c:pt idx="49">
                  <c:v>298</c:v>
                </c:pt>
                <c:pt idx="50">
                  <c:v>300</c:v>
                </c:pt>
                <c:pt idx="51">
                  <c:v>302</c:v>
                </c:pt>
                <c:pt idx="52">
                  <c:v>304</c:v>
                </c:pt>
                <c:pt idx="53">
                  <c:v>306</c:v>
                </c:pt>
                <c:pt idx="54">
                  <c:v>308</c:v>
                </c:pt>
                <c:pt idx="55">
                  <c:v>310</c:v>
                </c:pt>
                <c:pt idx="56">
                  <c:v>312</c:v>
                </c:pt>
                <c:pt idx="57">
                  <c:v>314</c:v>
                </c:pt>
                <c:pt idx="58">
                  <c:v>316</c:v>
                </c:pt>
                <c:pt idx="59">
                  <c:v>318</c:v>
                </c:pt>
                <c:pt idx="60">
                  <c:v>320</c:v>
                </c:pt>
                <c:pt idx="61">
                  <c:v>322</c:v>
                </c:pt>
                <c:pt idx="62">
                  <c:v>324</c:v>
                </c:pt>
                <c:pt idx="63">
                  <c:v>326</c:v>
                </c:pt>
                <c:pt idx="64">
                  <c:v>328</c:v>
                </c:pt>
                <c:pt idx="65">
                  <c:v>330</c:v>
                </c:pt>
                <c:pt idx="66">
                  <c:v>332</c:v>
                </c:pt>
                <c:pt idx="67">
                  <c:v>334</c:v>
                </c:pt>
                <c:pt idx="68">
                  <c:v>336</c:v>
                </c:pt>
                <c:pt idx="69">
                  <c:v>338</c:v>
                </c:pt>
                <c:pt idx="70">
                  <c:v>340</c:v>
                </c:pt>
                <c:pt idx="71">
                  <c:v>342</c:v>
                </c:pt>
                <c:pt idx="72">
                  <c:v>344</c:v>
                </c:pt>
                <c:pt idx="73">
                  <c:v>346</c:v>
                </c:pt>
                <c:pt idx="74">
                  <c:v>348</c:v>
                </c:pt>
                <c:pt idx="75">
                  <c:v>350</c:v>
                </c:pt>
                <c:pt idx="76">
                  <c:v>352</c:v>
                </c:pt>
                <c:pt idx="77">
                  <c:v>354</c:v>
                </c:pt>
                <c:pt idx="78">
                  <c:v>356</c:v>
                </c:pt>
                <c:pt idx="79">
                  <c:v>358</c:v>
                </c:pt>
                <c:pt idx="80">
                  <c:v>360</c:v>
                </c:pt>
                <c:pt idx="81">
                  <c:v>362</c:v>
                </c:pt>
                <c:pt idx="82">
                  <c:v>364</c:v>
                </c:pt>
                <c:pt idx="83">
                  <c:v>366</c:v>
                </c:pt>
                <c:pt idx="84">
                  <c:v>368</c:v>
                </c:pt>
                <c:pt idx="85">
                  <c:v>370</c:v>
                </c:pt>
                <c:pt idx="86">
                  <c:v>372</c:v>
                </c:pt>
                <c:pt idx="87">
                  <c:v>374</c:v>
                </c:pt>
                <c:pt idx="88">
                  <c:v>376</c:v>
                </c:pt>
                <c:pt idx="89">
                  <c:v>378</c:v>
                </c:pt>
                <c:pt idx="90">
                  <c:v>380</c:v>
                </c:pt>
                <c:pt idx="91">
                  <c:v>382</c:v>
                </c:pt>
                <c:pt idx="92">
                  <c:v>384</c:v>
                </c:pt>
                <c:pt idx="93">
                  <c:v>386</c:v>
                </c:pt>
                <c:pt idx="94">
                  <c:v>388</c:v>
                </c:pt>
                <c:pt idx="95">
                  <c:v>390</c:v>
                </c:pt>
                <c:pt idx="96">
                  <c:v>392</c:v>
                </c:pt>
                <c:pt idx="97">
                  <c:v>394</c:v>
                </c:pt>
                <c:pt idx="98">
                  <c:v>396</c:v>
                </c:pt>
                <c:pt idx="99">
                  <c:v>398</c:v>
                </c:pt>
                <c:pt idx="100">
                  <c:v>400</c:v>
                </c:pt>
                <c:pt idx="101">
                  <c:v>402</c:v>
                </c:pt>
                <c:pt idx="102">
                  <c:v>404</c:v>
                </c:pt>
                <c:pt idx="103">
                  <c:v>406</c:v>
                </c:pt>
                <c:pt idx="104">
                  <c:v>408</c:v>
                </c:pt>
                <c:pt idx="105">
                  <c:v>410</c:v>
                </c:pt>
                <c:pt idx="106">
                  <c:v>412</c:v>
                </c:pt>
                <c:pt idx="107">
                  <c:v>414</c:v>
                </c:pt>
                <c:pt idx="108">
                  <c:v>416</c:v>
                </c:pt>
                <c:pt idx="109">
                  <c:v>418</c:v>
                </c:pt>
                <c:pt idx="110">
                  <c:v>420</c:v>
                </c:pt>
                <c:pt idx="111">
                  <c:v>422</c:v>
                </c:pt>
                <c:pt idx="112">
                  <c:v>424</c:v>
                </c:pt>
                <c:pt idx="113">
                  <c:v>426</c:v>
                </c:pt>
                <c:pt idx="114">
                  <c:v>428</c:v>
                </c:pt>
                <c:pt idx="115">
                  <c:v>430</c:v>
                </c:pt>
                <c:pt idx="116">
                  <c:v>432</c:v>
                </c:pt>
                <c:pt idx="117">
                  <c:v>434</c:v>
                </c:pt>
                <c:pt idx="118">
                  <c:v>436</c:v>
                </c:pt>
                <c:pt idx="119">
                  <c:v>438</c:v>
                </c:pt>
                <c:pt idx="120">
                  <c:v>440</c:v>
                </c:pt>
                <c:pt idx="121">
                  <c:v>442</c:v>
                </c:pt>
                <c:pt idx="122">
                  <c:v>444</c:v>
                </c:pt>
                <c:pt idx="123">
                  <c:v>446</c:v>
                </c:pt>
                <c:pt idx="124">
                  <c:v>448</c:v>
                </c:pt>
                <c:pt idx="125">
                  <c:v>450</c:v>
                </c:pt>
                <c:pt idx="126">
                  <c:v>452</c:v>
                </c:pt>
                <c:pt idx="127">
                  <c:v>454</c:v>
                </c:pt>
                <c:pt idx="128">
                  <c:v>456</c:v>
                </c:pt>
                <c:pt idx="129">
                  <c:v>458</c:v>
                </c:pt>
                <c:pt idx="130">
                  <c:v>460</c:v>
                </c:pt>
                <c:pt idx="131">
                  <c:v>462</c:v>
                </c:pt>
                <c:pt idx="132">
                  <c:v>464</c:v>
                </c:pt>
                <c:pt idx="133">
                  <c:v>466</c:v>
                </c:pt>
                <c:pt idx="134">
                  <c:v>468</c:v>
                </c:pt>
                <c:pt idx="135">
                  <c:v>470</c:v>
                </c:pt>
                <c:pt idx="136">
                  <c:v>472</c:v>
                </c:pt>
                <c:pt idx="137">
                  <c:v>474</c:v>
                </c:pt>
                <c:pt idx="138">
                  <c:v>476</c:v>
                </c:pt>
                <c:pt idx="139">
                  <c:v>478</c:v>
                </c:pt>
                <c:pt idx="140">
                  <c:v>480</c:v>
                </c:pt>
                <c:pt idx="141">
                  <c:v>482</c:v>
                </c:pt>
                <c:pt idx="142">
                  <c:v>484</c:v>
                </c:pt>
                <c:pt idx="143">
                  <c:v>486</c:v>
                </c:pt>
                <c:pt idx="144">
                  <c:v>488</c:v>
                </c:pt>
                <c:pt idx="145">
                  <c:v>490</c:v>
                </c:pt>
                <c:pt idx="146">
                  <c:v>492</c:v>
                </c:pt>
                <c:pt idx="147">
                  <c:v>494</c:v>
                </c:pt>
                <c:pt idx="148">
                  <c:v>496</c:v>
                </c:pt>
                <c:pt idx="149">
                  <c:v>498</c:v>
                </c:pt>
                <c:pt idx="150">
                  <c:v>500</c:v>
                </c:pt>
                <c:pt idx="151">
                  <c:v>502</c:v>
                </c:pt>
                <c:pt idx="152">
                  <c:v>504</c:v>
                </c:pt>
                <c:pt idx="153">
                  <c:v>506</c:v>
                </c:pt>
                <c:pt idx="154">
                  <c:v>508</c:v>
                </c:pt>
                <c:pt idx="155">
                  <c:v>510</c:v>
                </c:pt>
                <c:pt idx="156">
                  <c:v>512</c:v>
                </c:pt>
                <c:pt idx="157">
                  <c:v>514</c:v>
                </c:pt>
                <c:pt idx="158">
                  <c:v>516</c:v>
                </c:pt>
                <c:pt idx="159">
                  <c:v>518</c:v>
                </c:pt>
                <c:pt idx="160">
                  <c:v>520</c:v>
                </c:pt>
                <c:pt idx="161">
                  <c:v>522</c:v>
                </c:pt>
                <c:pt idx="162">
                  <c:v>524</c:v>
                </c:pt>
                <c:pt idx="163">
                  <c:v>526</c:v>
                </c:pt>
                <c:pt idx="164">
                  <c:v>528</c:v>
                </c:pt>
                <c:pt idx="165">
                  <c:v>530</c:v>
                </c:pt>
                <c:pt idx="166">
                  <c:v>532</c:v>
                </c:pt>
                <c:pt idx="167">
                  <c:v>534</c:v>
                </c:pt>
                <c:pt idx="168">
                  <c:v>536</c:v>
                </c:pt>
                <c:pt idx="169">
                  <c:v>538</c:v>
                </c:pt>
                <c:pt idx="170">
                  <c:v>540</c:v>
                </c:pt>
                <c:pt idx="171">
                  <c:v>542</c:v>
                </c:pt>
                <c:pt idx="172">
                  <c:v>544</c:v>
                </c:pt>
                <c:pt idx="173">
                  <c:v>546</c:v>
                </c:pt>
                <c:pt idx="174">
                  <c:v>548</c:v>
                </c:pt>
                <c:pt idx="175">
                  <c:v>550</c:v>
                </c:pt>
                <c:pt idx="176">
                  <c:v>552</c:v>
                </c:pt>
                <c:pt idx="177">
                  <c:v>554</c:v>
                </c:pt>
                <c:pt idx="178">
                  <c:v>556</c:v>
                </c:pt>
                <c:pt idx="179">
                  <c:v>558</c:v>
                </c:pt>
                <c:pt idx="180">
                  <c:v>560</c:v>
                </c:pt>
                <c:pt idx="181">
                  <c:v>562</c:v>
                </c:pt>
                <c:pt idx="182">
                  <c:v>564</c:v>
                </c:pt>
                <c:pt idx="183">
                  <c:v>566</c:v>
                </c:pt>
                <c:pt idx="184">
                  <c:v>568</c:v>
                </c:pt>
                <c:pt idx="185">
                  <c:v>570</c:v>
                </c:pt>
                <c:pt idx="186">
                  <c:v>572</c:v>
                </c:pt>
                <c:pt idx="187">
                  <c:v>574</c:v>
                </c:pt>
                <c:pt idx="188">
                  <c:v>576</c:v>
                </c:pt>
                <c:pt idx="189">
                  <c:v>578</c:v>
                </c:pt>
                <c:pt idx="190">
                  <c:v>580</c:v>
                </c:pt>
                <c:pt idx="191">
                  <c:v>582</c:v>
                </c:pt>
                <c:pt idx="192">
                  <c:v>584</c:v>
                </c:pt>
                <c:pt idx="193">
                  <c:v>586</c:v>
                </c:pt>
                <c:pt idx="194">
                  <c:v>588</c:v>
                </c:pt>
                <c:pt idx="195">
                  <c:v>590</c:v>
                </c:pt>
                <c:pt idx="196">
                  <c:v>592</c:v>
                </c:pt>
                <c:pt idx="197">
                  <c:v>594</c:v>
                </c:pt>
                <c:pt idx="198">
                  <c:v>596</c:v>
                </c:pt>
                <c:pt idx="199">
                  <c:v>598</c:v>
                </c:pt>
                <c:pt idx="200">
                  <c:v>600</c:v>
                </c:pt>
                <c:pt idx="201">
                  <c:v>602</c:v>
                </c:pt>
                <c:pt idx="202">
                  <c:v>604</c:v>
                </c:pt>
                <c:pt idx="203">
                  <c:v>606</c:v>
                </c:pt>
                <c:pt idx="204">
                  <c:v>608</c:v>
                </c:pt>
                <c:pt idx="205">
                  <c:v>610</c:v>
                </c:pt>
                <c:pt idx="206">
                  <c:v>612</c:v>
                </c:pt>
                <c:pt idx="207">
                  <c:v>614</c:v>
                </c:pt>
                <c:pt idx="208">
                  <c:v>616</c:v>
                </c:pt>
                <c:pt idx="209">
                  <c:v>618</c:v>
                </c:pt>
                <c:pt idx="210">
                  <c:v>620</c:v>
                </c:pt>
                <c:pt idx="211">
                  <c:v>622</c:v>
                </c:pt>
                <c:pt idx="212">
                  <c:v>624</c:v>
                </c:pt>
                <c:pt idx="213">
                  <c:v>626</c:v>
                </c:pt>
                <c:pt idx="214">
                  <c:v>628</c:v>
                </c:pt>
                <c:pt idx="215">
                  <c:v>630</c:v>
                </c:pt>
                <c:pt idx="216">
                  <c:v>632</c:v>
                </c:pt>
                <c:pt idx="217">
                  <c:v>634</c:v>
                </c:pt>
                <c:pt idx="218">
                  <c:v>636</c:v>
                </c:pt>
                <c:pt idx="219">
                  <c:v>638</c:v>
                </c:pt>
                <c:pt idx="220">
                  <c:v>640</c:v>
                </c:pt>
                <c:pt idx="221">
                  <c:v>642</c:v>
                </c:pt>
                <c:pt idx="222">
                  <c:v>644</c:v>
                </c:pt>
                <c:pt idx="223">
                  <c:v>646</c:v>
                </c:pt>
                <c:pt idx="224">
                  <c:v>648</c:v>
                </c:pt>
                <c:pt idx="225">
                  <c:v>650</c:v>
                </c:pt>
                <c:pt idx="226">
                  <c:v>652</c:v>
                </c:pt>
                <c:pt idx="227">
                  <c:v>654</c:v>
                </c:pt>
                <c:pt idx="228">
                  <c:v>656</c:v>
                </c:pt>
                <c:pt idx="229">
                  <c:v>658</c:v>
                </c:pt>
                <c:pt idx="230">
                  <c:v>660</c:v>
                </c:pt>
                <c:pt idx="231">
                  <c:v>662</c:v>
                </c:pt>
                <c:pt idx="232">
                  <c:v>664</c:v>
                </c:pt>
                <c:pt idx="233">
                  <c:v>666</c:v>
                </c:pt>
                <c:pt idx="234">
                  <c:v>668</c:v>
                </c:pt>
                <c:pt idx="235">
                  <c:v>670</c:v>
                </c:pt>
                <c:pt idx="236">
                  <c:v>672</c:v>
                </c:pt>
                <c:pt idx="237">
                  <c:v>674</c:v>
                </c:pt>
                <c:pt idx="238">
                  <c:v>676</c:v>
                </c:pt>
                <c:pt idx="239">
                  <c:v>678</c:v>
                </c:pt>
                <c:pt idx="240">
                  <c:v>680</c:v>
                </c:pt>
                <c:pt idx="241">
                  <c:v>682</c:v>
                </c:pt>
                <c:pt idx="242">
                  <c:v>684</c:v>
                </c:pt>
                <c:pt idx="243">
                  <c:v>686</c:v>
                </c:pt>
                <c:pt idx="244">
                  <c:v>688</c:v>
                </c:pt>
                <c:pt idx="245">
                  <c:v>690</c:v>
                </c:pt>
                <c:pt idx="246">
                  <c:v>692</c:v>
                </c:pt>
                <c:pt idx="247">
                  <c:v>694</c:v>
                </c:pt>
                <c:pt idx="248">
                  <c:v>696</c:v>
                </c:pt>
                <c:pt idx="249">
                  <c:v>698</c:v>
                </c:pt>
                <c:pt idx="250">
                  <c:v>700</c:v>
                </c:pt>
              </c:numCache>
            </c:numRef>
          </c:xVal>
          <c:yVal>
            <c:numRef>
              <c:f>Sheet1!$C$2:$C$252</c:f>
              <c:numCache>
                <c:formatCode>General</c:formatCode>
                <c:ptCount val="251"/>
                <c:pt idx="0">
                  <c:v>3.1749999999999998</c:v>
                </c:pt>
                <c:pt idx="1">
                  <c:v>3.5659999999999998</c:v>
                </c:pt>
                <c:pt idx="2">
                  <c:v>3.431</c:v>
                </c:pt>
                <c:pt idx="3">
                  <c:v>3.633</c:v>
                </c:pt>
                <c:pt idx="4">
                  <c:v>3.1349999999999998</c:v>
                </c:pt>
                <c:pt idx="5">
                  <c:v>3.4049999999999998</c:v>
                </c:pt>
                <c:pt idx="6">
                  <c:v>3.347</c:v>
                </c:pt>
                <c:pt idx="7">
                  <c:v>3.5459999999999998</c:v>
                </c:pt>
                <c:pt idx="8">
                  <c:v>3.4620000000000002</c:v>
                </c:pt>
                <c:pt idx="9">
                  <c:v>3.4489999999999998</c:v>
                </c:pt>
                <c:pt idx="10">
                  <c:v>3.3769999999999998</c:v>
                </c:pt>
                <c:pt idx="11">
                  <c:v>3.2890000000000001</c:v>
                </c:pt>
                <c:pt idx="12">
                  <c:v>3.5619999999999998</c:v>
                </c:pt>
                <c:pt idx="13">
                  <c:v>3.59</c:v>
                </c:pt>
                <c:pt idx="14">
                  <c:v>3.532</c:v>
                </c:pt>
                <c:pt idx="15">
                  <c:v>2.988</c:v>
                </c:pt>
                <c:pt idx="16">
                  <c:v>2.7330000000000001</c:v>
                </c:pt>
                <c:pt idx="17">
                  <c:v>2.4790000000000001</c:v>
                </c:pt>
                <c:pt idx="18">
                  <c:v>2.1800000000000002</c:v>
                </c:pt>
                <c:pt idx="19">
                  <c:v>1.976</c:v>
                </c:pt>
                <c:pt idx="20">
                  <c:v>1.8540000000000001</c:v>
                </c:pt>
                <c:pt idx="21">
                  <c:v>1.7749999999999999</c:v>
                </c:pt>
                <c:pt idx="22">
                  <c:v>1.7490000000000001</c:v>
                </c:pt>
                <c:pt idx="23">
                  <c:v>1.7490000000000001</c:v>
                </c:pt>
                <c:pt idx="24">
                  <c:v>1.7729999999999999</c:v>
                </c:pt>
                <c:pt idx="25">
                  <c:v>1.819</c:v>
                </c:pt>
                <c:pt idx="26">
                  <c:v>1.8720000000000001</c:v>
                </c:pt>
                <c:pt idx="27">
                  <c:v>1.929</c:v>
                </c:pt>
                <c:pt idx="28">
                  <c:v>2.008</c:v>
                </c:pt>
                <c:pt idx="29">
                  <c:v>2.0950000000000002</c:v>
                </c:pt>
                <c:pt idx="30">
                  <c:v>2.1720000000000002</c:v>
                </c:pt>
                <c:pt idx="31">
                  <c:v>2.2240000000000002</c:v>
                </c:pt>
                <c:pt idx="32">
                  <c:v>2.3119999999999998</c:v>
                </c:pt>
                <c:pt idx="33">
                  <c:v>2.3130000000000002</c:v>
                </c:pt>
                <c:pt idx="34">
                  <c:v>2.3570000000000002</c:v>
                </c:pt>
                <c:pt idx="35">
                  <c:v>2.4319999999999999</c:v>
                </c:pt>
                <c:pt idx="36">
                  <c:v>2.2789999999999999</c:v>
                </c:pt>
                <c:pt idx="37">
                  <c:v>2.1230000000000002</c:v>
                </c:pt>
                <c:pt idx="38">
                  <c:v>1.992</c:v>
                </c:pt>
                <c:pt idx="39">
                  <c:v>1.9870000000000001</c:v>
                </c:pt>
                <c:pt idx="40">
                  <c:v>1.65</c:v>
                </c:pt>
                <c:pt idx="41">
                  <c:v>1.1859999999999999</c:v>
                </c:pt>
                <c:pt idx="42">
                  <c:v>0.81799999999999995</c:v>
                </c:pt>
                <c:pt idx="43">
                  <c:v>0.58499999999999996</c:v>
                </c:pt>
                <c:pt idx="44">
                  <c:v>0.435</c:v>
                </c:pt>
                <c:pt idx="45">
                  <c:v>0.33600000000000002</c:v>
                </c:pt>
                <c:pt idx="46">
                  <c:v>0.26500000000000001</c:v>
                </c:pt>
                <c:pt idx="47">
                  <c:v>0.21099999999999999</c:v>
                </c:pt>
                <c:pt idx="48">
                  <c:v>0.16800000000000001</c:v>
                </c:pt>
                <c:pt idx="49">
                  <c:v>0.13300000000000001</c:v>
                </c:pt>
                <c:pt idx="50">
                  <c:v>0.106</c:v>
                </c:pt>
                <c:pt idx="51">
                  <c:v>8.4000000000000005E-2</c:v>
                </c:pt>
                <c:pt idx="52">
                  <c:v>6.5000000000000002E-2</c:v>
                </c:pt>
                <c:pt idx="53">
                  <c:v>0.05</c:v>
                </c:pt>
                <c:pt idx="54">
                  <c:v>3.5999999999999997E-2</c:v>
                </c:pt>
                <c:pt idx="55">
                  <c:v>2.5000000000000001E-2</c:v>
                </c:pt>
                <c:pt idx="56">
                  <c:v>1.6E-2</c:v>
                </c:pt>
                <c:pt idx="57">
                  <c:v>8.9999999999999993E-3</c:v>
                </c:pt>
                <c:pt idx="58">
                  <c:v>2E-3</c:v>
                </c:pt>
                <c:pt idx="59">
                  <c:v>-3.0000000000000001E-3</c:v>
                </c:pt>
                <c:pt idx="60">
                  <c:v>1.2E-2</c:v>
                </c:pt>
                <c:pt idx="61">
                  <c:v>8.0000000000000002E-3</c:v>
                </c:pt>
                <c:pt idx="62">
                  <c:v>5.0000000000000001E-3</c:v>
                </c:pt>
                <c:pt idx="63">
                  <c:v>1E-3</c:v>
                </c:pt>
                <c:pt idx="64">
                  <c:v>-1E-3</c:v>
                </c:pt>
                <c:pt idx="65">
                  <c:v>-3.0000000000000001E-3</c:v>
                </c:pt>
                <c:pt idx="66">
                  <c:v>-5.0000000000000001E-3</c:v>
                </c:pt>
                <c:pt idx="67">
                  <c:v>-6.0000000000000001E-3</c:v>
                </c:pt>
                <c:pt idx="68">
                  <c:v>-7.0000000000000001E-3</c:v>
                </c:pt>
                <c:pt idx="69">
                  <c:v>-8.0000000000000002E-3</c:v>
                </c:pt>
                <c:pt idx="70">
                  <c:v>-8.9999999999999993E-3</c:v>
                </c:pt>
                <c:pt idx="71">
                  <c:v>-8.9999999999999993E-3</c:v>
                </c:pt>
                <c:pt idx="72">
                  <c:v>-1.2E-2</c:v>
                </c:pt>
                <c:pt idx="73">
                  <c:v>-1.2E-2</c:v>
                </c:pt>
                <c:pt idx="74">
                  <c:v>-1.2999999999999999E-2</c:v>
                </c:pt>
                <c:pt idx="75">
                  <c:v>-1.2999999999999999E-2</c:v>
                </c:pt>
                <c:pt idx="76">
                  <c:v>-1.4999999999999999E-2</c:v>
                </c:pt>
                <c:pt idx="77">
                  <c:v>-1.4999999999999999E-2</c:v>
                </c:pt>
                <c:pt idx="78">
                  <c:v>-1.6E-2</c:v>
                </c:pt>
                <c:pt idx="79">
                  <c:v>-1.7000000000000001E-2</c:v>
                </c:pt>
                <c:pt idx="80">
                  <c:v>-1.7999999999999999E-2</c:v>
                </c:pt>
                <c:pt idx="81">
                  <c:v>-1.9E-2</c:v>
                </c:pt>
                <c:pt idx="82">
                  <c:v>-0.02</c:v>
                </c:pt>
                <c:pt idx="83">
                  <c:v>-2.1000000000000001E-2</c:v>
                </c:pt>
                <c:pt idx="84">
                  <c:v>-2.1000000000000001E-2</c:v>
                </c:pt>
                <c:pt idx="85">
                  <c:v>-2.3E-2</c:v>
                </c:pt>
                <c:pt idx="86">
                  <c:v>-2.5000000000000001E-2</c:v>
                </c:pt>
                <c:pt idx="87">
                  <c:v>-2.4E-2</c:v>
                </c:pt>
                <c:pt idx="88">
                  <c:v>-2.5999999999999999E-2</c:v>
                </c:pt>
                <c:pt idx="89">
                  <c:v>-2.5999999999999999E-2</c:v>
                </c:pt>
                <c:pt idx="90">
                  <c:v>-2.5999999999999999E-2</c:v>
                </c:pt>
                <c:pt idx="91">
                  <c:v>-2.5999999999999999E-2</c:v>
                </c:pt>
                <c:pt idx="92">
                  <c:v>-2.7E-2</c:v>
                </c:pt>
                <c:pt idx="93">
                  <c:v>-2.7E-2</c:v>
                </c:pt>
                <c:pt idx="94">
                  <c:v>-2.7E-2</c:v>
                </c:pt>
                <c:pt idx="95">
                  <c:v>-2.7E-2</c:v>
                </c:pt>
                <c:pt idx="96">
                  <c:v>-2.8000000000000001E-2</c:v>
                </c:pt>
                <c:pt idx="97">
                  <c:v>-2.8000000000000001E-2</c:v>
                </c:pt>
                <c:pt idx="98">
                  <c:v>-2.8000000000000001E-2</c:v>
                </c:pt>
                <c:pt idx="99">
                  <c:v>-2.8000000000000001E-2</c:v>
                </c:pt>
                <c:pt idx="100">
                  <c:v>-2.8000000000000001E-2</c:v>
                </c:pt>
                <c:pt idx="101">
                  <c:v>-2.8000000000000001E-2</c:v>
                </c:pt>
                <c:pt idx="102">
                  <c:v>-2.8000000000000001E-2</c:v>
                </c:pt>
                <c:pt idx="103">
                  <c:v>-2.8000000000000001E-2</c:v>
                </c:pt>
                <c:pt idx="104">
                  <c:v>-2.8000000000000001E-2</c:v>
                </c:pt>
                <c:pt idx="105">
                  <c:v>-2.8000000000000001E-2</c:v>
                </c:pt>
                <c:pt idx="106">
                  <c:v>-2.8000000000000001E-2</c:v>
                </c:pt>
                <c:pt idx="107">
                  <c:v>-2.8000000000000001E-2</c:v>
                </c:pt>
                <c:pt idx="108">
                  <c:v>-2.8000000000000001E-2</c:v>
                </c:pt>
                <c:pt idx="109">
                  <c:v>-2.8000000000000001E-2</c:v>
                </c:pt>
                <c:pt idx="110">
                  <c:v>-2.8000000000000001E-2</c:v>
                </c:pt>
                <c:pt idx="111">
                  <c:v>-2.8000000000000001E-2</c:v>
                </c:pt>
                <c:pt idx="112">
                  <c:v>-2.8000000000000001E-2</c:v>
                </c:pt>
                <c:pt idx="113">
                  <c:v>-2.8000000000000001E-2</c:v>
                </c:pt>
                <c:pt idx="114">
                  <c:v>-2.8000000000000001E-2</c:v>
                </c:pt>
                <c:pt idx="115">
                  <c:v>-2.8000000000000001E-2</c:v>
                </c:pt>
                <c:pt idx="116">
                  <c:v>-2.8000000000000001E-2</c:v>
                </c:pt>
                <c:pt idx="117">
                  <c:v>-2.8000000000000001E-2</c:v>
                </c:pt>
                <c:pt idx="118">
                  <c:v>-2.8000000000000001E-2</c:v>
                </c:pt>
                <c:pt idx="119">
                  <c:v>-2.8000000000000001E-2</c:v>
                </c:pt>
                <c:pt idx="120">
                  <c:v>-2.8000000000000001E-2</c:v>
                </c:pt>
                <c:pt idx="121">
                  <c:v>-2.8000000000000001E-2</c:v>
                </c:pt>
                <c:pt idx="122">
                  <c:v>-2.8000000000000001E-2</c:v>
                </c:pt>
                <c:pt idx="123">
                  <c:v>-2.8000000000000001E-2</c:v>
                </c:pt>
                <c:pt idx="124">
                  <c:v>-2.8000000000000001E-2</c:v>
                </c:pt>
                <c:pt idx="125">
                  <c:v>-2.8000000000000001E-2</c:v>
                </c:pt>
                <c:pt idx="126">
                  <c:v>-2.8000000000000001E-2</c:v>
                </c:pt>
                <c:pt idx="127">
                  <c:v>-2.8000000000000001E-2</c:v>
                </c:pt>
                <c:pt idx="128">
                  <c:v>-2.8000000000000001E-2</c:v>
                </c:pt>
                <c:pt idx="129">
                  <c:v>-2.8000000000000001E-2</c:v>
                </c:pt>
                <c:pt idx="130">
                  <c:v>-2.8000000000000001E-2</c:v>
                </c:pt>
                <c:pt idx="131">
                  <c:v>-2.8000000000000001E-2</c:v>
                </c:pt>
                <c:pt idx="132">
                  <c:v>-2.8000000000000001E-2</c:v>
                </c:pt>
                <c:pt idx="133">
                  <c:v>-2.8000000000000001E-2</c:v>
                </c:pt>
                <c:pt idx="134">
                  <c:v>-2.8000000000000001E-2</c:v>
                </c:pt>
                <c:pt idx="135">
                  <c:v>-2.7E-2</c:v>
                </c:pt>
                <c:pt idx="136">
                  <c:v>-2.7E-2</c:v>
                </c:pt>
                <c:pt idx="137">
                  <c:v>-2.7E-2</c:v>
                </c:pt>
                <c:pt idx="138">
                  <c:v>-2.7E-2</c:v>
                </c:pt>
                <c:pt idx="139">
                  <c:v>-2.7E-2</c:v>
                </c:pt>
                <c:pt idx="140">
                  <c:v>-2.7E-2</c:v>
                </c:pt>
                <c:pt idx="141">
                  <c:v>-2.7E-2</c:v>
                </c:pt>
                <c:pt idx="142">
                  <c:v>-2.7E-2</c:v>
                </c:pt>
                <c:pt idx="143">
                  <c:v>-2.7E-2</c:v>
                </c:pt>
                <c:pt idx="144">
                  <c:v>-2.7E-2</c:v>
                </c:pt>
                <c:pt idx="145">
                  <c:v>-2.7E-2</c:v>
                </c:pt>
                <c:pt idx="146">
                  <c:v>-2.7E-2</c:v>
                </c:pt>
                <c:pt idx="147">
                  <c:v>-2.7E-2</c:v>
                </c:pt>
                <c:pt idx="148">
                  <c:v>-2.7E-2</c:v>
                </c:pt>
                <c:pt idx="149">
                  <c:v>-2.7E-2</c:v>
                </c:pt>
                <c:pt idx="150">
                  <c:v>-2.7E-2</c:v>
                </c:pt>
                <c:pt idx="151">
                  <c:v>-2.7E-2</c:v>
                </c:pt>
                <c:pt idx="152">
                  <c:v>-2.7E-2</c:v>
                </c:pt>
                <c:pt idx="153">
                  <c:v>-2.7E-2</c:v>
                </c:pt>
                <c:pt idx="154">
                  <c:v>-2.7E-2</c:v>
                </c:pt>
                <c:pt idx="155">
                  <c:v>-2.7E-2</c:v>
                </c:pt>
                <c:pt idx="156">
                  <c:v>-2.7E-2</c:v>
                </c:pt>
                <c:pt idx="157">
                  <c:v>-2.7E-2</c:v>
                </c:pt>
                <c:pt idx="158">
                  <c:v>-2.5999999999999999E-2</c:v>
                </c:pt>
                <c:pt idx="159">
                  <c:v>-2.5999999999999999E-2</c:v>
                </c:pt>
                <c:pt idx="160">
                  <c:v>-2.5999999999999999E-2</c:v>
                </c:pt>
                <c:pt idx="161">
                  <c:v>-2.5999999999999999E-2</c:v>
                </c:pt>
                <c:pt idx="162">
                  <c:v>-2.5999999999999999E-2</c:v>
                </c:pt>
                <c:pt idx="163">
                  <c:v>-2.5999999999999999E-2</c:v>
                </c:pt>
                <c:pt idx="164">
                  <c:v>-2.5999999999999999E-2</c:v>
                </c:pt>
                <c:pt idx="165">
                  <c:v>-2.5999999999999999E-2</c:v>
                </c:pt>
                <c:pt idx="166">
                  <c:v>-2.5999999999999999E-2</c:v>
                </c:pt>
                <c:pt idx="167">
                  <c:v>-2.5999999999999999E-2</c:v>
                </c:pt>
                <c:pt idx="168">
                  <c:v>-2.5999999999999999E-2</c:v>
                </c:pt>
                <c:pt idx="169">
                  <c:v>-2.5999999999999999E-2</c:v>
                </c:pt>
                <c:pt idx="170">
                  <c:v>-2.5000000000000001E-2</c:v>
                </c:pt>
                <c:pt idx="171">
                  <c:v>-2.5000000000000001E-2</c:v>
                </c:pt>
                <c:pt idx="172">
                  <c:v>-2.5000000000000001E-2</c:v>
                </c:pt>
                <c:pt idx="173">
                  <c:v>-2.5000000000000001E-2</c:v>
                </c:pt>
                <c:pt idx="174">
                  <c:v>-2.5000000000000001E-2</c:v>
                </c:pt>
                <c:pt idx="175">
                  <c:v>-2.5000000000000001E-2</c:v>
                </c:pt>
                <c:pt idx="176">
                  <c:v>-2.5000000000000001E-2</c:v>
                </c:pt>
                <c:pt idx="177">
                  <c:v>-2.5000000000000001E-2</c:v>
                </c:pt>
                <c:pt idx="178">
                  <c:v>-2.5000000000000001E-2</c:v>
                </c:pt>
                <c:pt idx="179">
                  <c:v>-2.5000000000000001E-2</c:v>
                </c:pt>
                <c:pt idx="180">
                  <c:v>-2.4E-2</c:v>
                </c:pt>
                <c:pt idx="181">
                  <c:v>-2.4E-2</c:v>
                </c:pt>
                <c:pt idx="182">
                  <c:v>-2.4E-2</c:v>
                </c:pt>
                <c:pt idx="183">
                  <c:v>-2.4E-2</c:v>
                </c:pt>
                <c:pt idx="184">
                  <c:v>-2.4E-2</c:v>
                </c:pt>
                <c:pt idx="185">
                  <c:v>-2.4E-2</c:v>
                </c:pt>
                <c:pt idx="186">
                  <c:v>-2.4E-2</c:v>
                </c:pt>
                <c:pt idx="187">
                  <c:v>-2.3E-2</c:v>
                </c:pt>
                <c:pt idx="188">
                  <c:v>-2.3E-2</c:v>
                </c:pt>
                <c:pt idx="189">
                  <c:v>-2.3E-2</c:v>
                </c:pt>
                <c:pt idx="190">
                  <c:v>-2.3E-2</c:v>
                </c:pt>
                <c:pt idx="191">
                  <c:v>-2.3E-2</c:v>
                </c:pt>
                <c:pt idx="192">
                  <c:v>-2.3E-2</c:v>
                </c:pt>
                <c:pt idx="193">
                  <c:v>-2.3E-2</c:v>
                </c:pt>
                <c:pt idx="194">
                  <c:v>-2.1999999999999999E-2</c:v>
                </c:pt>
                <c:pt idx="195">
                  <c:v>-2.1999999999999999E-2</c:v>
                </c:pt>
                <c:pt idx="196">
                  <c:v>-2.1999999999999999E-2</c:v>
                </c:pt>
                <c:pt idx="197">
                  <c:v>-2.1999999999999999E-2</c:v>
                </c:pt>
                <c:pt idx="198">
                  <c:v>-2.1999999999999999E-2</c:v>
                </c:pt>
                <c:pt idx="199">
                  <c:v>-2.1999999999999999E-2</c:v>
                </c:pt>
                <c:pt idx="200">
                  <c:v>-2.1000000000000001E-2</c:v>
                </c:pt>
                <c:pt idx="201">
                  <c:v>-2.1000000000000001E-2</c:v>
                </c:pt>
                <c:pt idx="202">
                  <c:v>-2.1000000000000001E-2</c:v>
                </c:pt>
                <c:pt idx="203">
                  <c:v>-2.1000000000000001E-2</c:v>
                </c:pt>
                <c:pt idx="204">
                  <c:v>-2.1000000000000001E-2</c:v>
                </c:pt>
                <c:pt idx="205">
                  <c:v>-2.1000000000000001E-2</c:v>
                </c:pt>
                <c:pt idx="206">
                  <c:v>-2.1000000000000001E-2</c:v>
                </c:pt>
                <c:pt idx="207">
                  <c:v>-2.1000000000000001E-2</c:v>
                </c:pt>
                <c:pt idx="208">
                  <c:v>-2.1000000000000001E-2</c:v>
                </c:pt>
                <c:pt idx="209">
                  <c:v>-0.02</c:v>
                </c:pt>
                <c:pt idx="210">
                  <c:v>-0.02</c:v>
                </c:pt>
                <c:pt idx="211">
                  <c:v>-0.02</c:v>
                </c:pt>
                <c:pt idx="212">
                  <c:v>-0.02</c:v>
                </c:pt>
                <c:pt idx="213">
                  <c:v>-0.02</c:v>
                </c:pt>
                <c:pt idx="214">
                  <c:v>-0.02</c:v>
                </c:pt>
                <c:pt idx="215">
                  <c:v>-0.02</c:v>
                </c:pt>
                <c:pt idx="216">
                  <c:v>-0.02</c:v>
                </c:pt>
                <c:pt idx="217">
                  <c:v>-0.02</c:v>
                </c:pt>
                <c:pt idx="218">
                  <c:v>-0.02</c:v>
                </c:pt>
                <c:pt idx="219">
                  <c:v>-1.9E-2</c:v>
                </c:pt>
                <c:pt idx="220">
                  <c:v>-1.9E-2</c:v>
                </c:pt>
                <c:pt idx="221">
                  <c:v>-1.9E-2</c:v>
                </c:pt>
                <c:pt idx="222">
                  <c:v>-1.9E-2</c:v>
                </c:pt>
                <c:pt idx="223">
                  <c:v>-1.9E-2</c:v>
                </c:pt>
                <c:pt idx="224">
                  <c:v>-1.9E-2</c:v>
                </c:pt>
                <c:pt idx="225">
                  <c:v>-1.9E-2</c:v>
                </c:pt>
                <c:pt idx="226">
                  <c:v>-1.9E-2</c:v>
                </c:pt>
                <c:pt idx="227">
                  <c:v>-1.9E-2</c:v>
                </c:pt>
                <c:pt idx="228">
                  <c:v>-1.9E-2</c:v>
                </c:pt>
                <c:pt idx="229">
                  <c:v>-1.9E-2</c:v>
                </c:pt>
                <c:pt idx="230">
                  <c:v>-1.9E-2</c:v>
                </c:pt>
                <c:pt idx="231">
                  <c:v>-1.9E-2</c:v>
                </c:pt>
                <c:pt idx="232">
                  <c:v>-1.9E-2</c:v>
                </c:pt>
                <c:pt idx="233">
                  <c:v>-1.9E-2</c:v>
                </c:pt>
                <c:pt idx="234">
                  <c:v>-1.9E-2</c:v>
                </c:pt>
                <c:pt idx="235">
                  <c:v>-1.9E-2</c:v>
                </c:pt>
                <c:pt idx="236">
                  <c:v>-1.9E-2</c:v>
                </c:pt>
                <c:pt idx="237">
                  <c:v>-1.9E-2</c:v>
                </c:pt>
                <c:pt idx="238">
                  <c:v>-1.9E-2</c:v>
                </c:pt>
                <c:pt idx="239">
                  <c:v>-1.9E-2</c:v>
                </c:pt>
                <c:pt idx="240">
                  <c:v>-1.9E-2</c:v>
                </c:pt>
                <c:pt idx="241">
                  <c:v>-1.9E-2</c:v>
                </c:pt>
                <c:pt idx="242">
                  <c:v>-1.9E-2</c:v>
                </c:pt>
                <c:pt idx="243">
                  <c:v>-1.9E-2</c:v>
                </c:pt>
                <c:pt idx="244">
                  <c:v>-1.9E-2</c:v>
                </c:pt>
                <c:pt idx="245">
                  <c:v>-1.9E-2</c:v>
                </c:pt>
                <c:pt idx="246">
                  <c:v>-1.9E-2</c:v>
                </c:pt>
                <c:pt idx="247">
                  <c:v>-1.9E-2</c:v>
                </c:pt>
                <c:pt idx="248">
                  <c:v>-0.02</c:v>
                </c:pt>
                <c:pt idx="249">
                  <c:v>-1.9E-2</c:v>
                </c:pt>
                <c:pt idx="250">
                  <c:v>-1.9E-2</c:v>
                </c:pt>
              </c:numCache>
            </c:numRef>
          </c:yVal>
          <c:smooth val="1"/>
          <c:extLst>
            <c:ext xmlns:c16="http://schemas.microsoft.com/office/drawing/2014/chart" uri="{C3380CC4-5D6E-409C-BE32-E72D297353CC}">
              <c16:uniqueId val="{00000001-D68D-4F91-95FB-9F8B7B597848}"/>
            </c:ext>
          </c:extLst>
        </c:ser>
        <c:ser>
          <c:idx val="2"/>
          <c:order val="2"/>
          <c:tx>
            <c:strRef>
              <c:f>Sheet1!$D$1</c:f>
              <c:strCache>
                <c:ptCount val="1"/>
                <c:pt idx="0">
                  <c:v>2-h</c:v>
                </c:pt>
              </c:strCache>
            </c:strRef>
          </c:tx>
          <c:spPr>
            <a:ln w="19050" cap="rnd">
              <a:solidFill>
                <a:schemeClr val="accent3"/>
              </a:solidFill>
              <a:round/>
            </a:ln>
            <a:effectLst/>
          </c:spPr>
          <c:marker>
            <c:symbol val="none"/>
          </c:marker>
          <c:xVal>
            <c:numRef>
              <c:f>Sheet1!$A$2:$A$252</c:f>
              <c:numCache>
                <c:formatCode>General</c:formatCode>
                <c:ptCount val="251"/>
                <c:pt idx="0">
                  <c:v>200</c:v>
                </c:pt>
                <c:pt idx="1">
                  <c:v>202</c:v>
                </c:pt>
                <c:pt idx="2">
                  <c:v>204</c:v>
                </c:pt>
                <c:pt idx="3">
                  <c:v>206</c:v>
                </c:pt>
                <c:pt idx="4">
                  <c:v>208</c:v>
                </c:pt>
                <c:pt idx="5">
                  <c:v>210</c:v>
                </c:pt>
                <c:pt idx="6">
                  <c:v>212</c:v>
                </c:pt>
                <c:pt idx="7">
                  <c:v>214</c:v>
                </c:pt>
                <c:pt idx="8">
                  <c:v>216</c:v>
                </c:pt>
                <c:pt idx="9">
                  <c:v>218</c:v>
                </c:pt>
                <c:pt idx="10">
                  <c:v>220</c:v>
                </c:pt>
                <c:pt idx="11">
                  <c:v>222</c:v>
                </c:pt>
                <c:pt idx="12">
                  <c:v>224</c:v>
                </c:pt>
                <c:pt idx="13">
                  <c:v>226</c:v>
                </c:pt>
                <c:pt idx="14">
                  <c:v>228</c:v>
                </c:pt>
                <c:pt idx="15">
                  <c:v>230</c:v>
                </c:pt>
                <c:pt idx="16">
                  <c:v>232</c:v>
                </c:pt>
                <c:pt idx="17">
                  <c:v>234</c:v>
                </c:pt>
                <c:pt idx="18">
                  <c:v>236</c:v>
                </c:pt>
                <c:pt idx="19">
                  <c:v>238</c:v>
                </c:pt>
                <c:pt idx="20">
                  <c:v>240</c:v>
                </c:pt>
                <c:pt idx="21">
                  <c:v>242</c:v>
                </c:pt>
                <c:pt idx="22">
                  <c:v>244</c:v>
                </c:pt>
                <c:pt idx="23">
                  <c:v>246</c:v>
                </c:pt>
                <c:pt idx="24">
                  <c:v>248</c:v>
                </c:pt>
                <c:pt idx="25">
                  <c:v>250</c:v>
                </c:pt>
                <c:pt idx="26">
                  <c:v>252</c:v>
                </c:pt>
                <c:pt idx="27">
                  <c:v>254</c:v>
                </c:pt>
                <c:pt idx="28">
                  <c:v>256</c:v>
                </c:pt>
                <c:pt idx="29">
                  <c:v>258</c:v>
                </c:pt>
                <c:pt idx="30">
                  <c:v>260</c:v>
                </c:pt>
                <c:pt idx="31">
                  <c:v>262</c:v>
                </c:pt>
                <c:pt idx="32">
                  <c:v>264</c:v>
                </c:pt>
                <c:pt idx="33">
                  <c:v>266</c:v>
                </c:pt>
                <c:pt idx="34">
                  <c:v>268</c:v>
                </c:pt>
                <c:pt idx="35">
                  <c:v>270</c:v>
                </c:pt>
                <c:pt idx="36">
                  <c:v>272</c:v>
                </c:pt>
                <c:pt idx="37">
                  <c:v>274</c:v>
                </c:pt>
                <c:pt idx="38">
                  <c:v>276</c:v>
                </c:pt>
                <c:pt idx="39">
                  <c:v>278</c:v>
                </c:pt>
                <c:pt idx="40">
                  <c:v>280</c:v>
                </c:pt>
                <c:pt idx="41">
                  <c:v>282</c:v>
                </c:pt>
                <c:pt idx="42">
                  <c:v>284</c:v>
                </c:pt>
                <c:pt idx="43">
                  <c:v>286</c:v>
                </c:pt>
                <c:pt idx="44">
                  <c:v>288</c:v>
                </c:pt>
                <c:pt idx="45">
                  <c:v>290</c:v>
                </c:pt>
                <c:pt idx="46">
                  <c:v>292</c:v>
                </c:pt>
                <c:pt idx="47">
                  <c:v>294</c:v>
                </c:pt>
                <c:pt idx="48">
                  <c:v>296</c:v>
                </c:pt>
                <c:pt idx="49">
                  <c:v>298</c:v>
                </c:pt>
                <c:pt idx="50">
                  <c:v>300</c:v>
                </c:pt>
                <c:pt idx="51">
                  <c:v>302</c:v>
                </c:pt>
                <c:pt idx="52">
                  <c:v>304</c:v>
                </c:pt>
                <c:pt idx="53">
                  <c:v>306</c:v>
                </c:pt>
                <c:pt idx="54">
                  <c:v>308</c:v>
                </c:pt>
                <c:pt idx="55">
                  <c:v>310</c:v>
                </c:pt>
                <c:pt idx="56">
                  <c:v>312</c:v>
                </c:pt>
                <c:pt idx="57">
                  <c:v>314</c:v>
                </c:pt>
                <c:pt idx="58">
                  <c:v>316</c:v>
                </c:pt>
                <c:pt idx="59">
                  <c:v>318</c:v>
                </c:pt>
                <c:pt idx="60">
                  <c:v>320</c:v>
                </c:pt>
                <c:pt idx="61">
                  <c:v>322</c:v>
                </c:pt>
                <c:pt idx="62">
                  <c:v>324</c:v>
                </c:pt>
                <c:pt idx="63">
                  <c:v>326</c:v>
                </c:pt>
                <c:pt idx="64">
                  <c:v>328</c:v>
                </c:pt>
                <c:pt idx="65">
                  <c:v>330</c:v>
                </c:pt>
                <c:pt idx="66">
                  <c:v>332</c:v>
                </c:pt>
                <c:pt idx="67">
                  <c:v>334</c:v>
                </c:pt>
                <c:pt idx="68">
                  <c:v>336</c:v>
                </c:pt>
                <c:pt idx="69">
                  <c:v>338</c:v>
                </c:pt>
                <c:pt idx="70">
                  <c:v>340</c:v>
                </c:pt>
                <c:pt idx="71">
                  <c:v>342</c:v>
                </c:pt>
                <c:pt idx="72">
                  <c:v>344</c:v>
                </c:pt>
                <c:pt idx="73">
                  <c:v>346</c:v>
                </c:pt>
                <c:pt idx="74">
                  <c:v>348</c:v>
                </c:pt>
                <c:pt idx="75">
                  <c:v>350</c:v>
                </c:pt>
                <c:pt idx="76">
                  <c:v>352</c:v>
                </c:pt>
                <c:pt idx="77">
                  <c:v>354</c:v>
                </c:pt>
                <c:pt idx="78">
                  <c:v>356</c:v>
                </c:pt>
                <c:pt idx="79">
                  <c:v>358</c:v>
                </c:pt>
                <c:pt idx="80">
                  <c:v>360</c:v>
                </c:pt>
                <c:pt idx="81">
                  <c:v>362</c:v>
                </c:pt>
                <c:pt idx="82">
                  <c:v>364</c:v>
                </c:pt>
                <c:pt idx="83">
                  <c:v>366</c:v>
                </c:pt>
                <c:pt idx="84">
                  <c:v>368</c:v>
                </c:pt>
                <c:pt idx="85">
                  <c:v>370</c:v>
                </c:pt>
                <c:pt idx="86">
                  <c:v>372</c:v>
                </c:pt>
                <c:pt idx="87">
                  <c:v>374</c:v>
                </c:pt>
                <c:pt idx="88">
                  <c:v>376</c:v>
                </c:pt>
                <c:pt idx="89">
                  <c:v>378</c:v>
                </c:pt>
                <c:pt idx="90">
                  <c:v>380</c:v>
                </c:pt>
                <c:pt idx="91">
                  <c:v>382</c:v>
                </c:pt>
                <c:pt idx="92">
                  <c:v>384</c:v>
                </c:pt>
                <c:pt idx="93">
                  <c:v>386</c:v>
                </c:pt>
                <c:pt idx="94">
                  <c:v>388</c:v>
                </c:pt>
                <c:pt idx="95">
                  <c:v>390</c:v>
                </c:pt>
                <c:pt idx="96">
                  <c:v>392</c:v>
                </c:pt>
                <c:pt idx="97">
                  <c:v>394</c:v>
                </c:pt>
                <c:pt idx="98">
                  <c:v>396</c:v>
                </c:pt>
                <c:pt idx="99">
                  <c:v>398</c:v>
                </c:pt>
                <c:pt idx="100">
                  <c:v>400</c:v>
                </c:pt>
                <c:pt idx="101">
                  <c:v>402</c:v>
                </c:pt>
                <c:pt idx="102">
                  <c:v>404</c:v>
                </c:pt>
                <c:pt idx="103">
                  <c:v>406</c:v>
                </c:pt>
                <c:pt idx="104">
                  <c:v>408</c:v>
                </c:pt>
                <c:pt idx="105">
                  <c:v>410</c:v>
                </c:pt>
                <c:pt idx="106">
                  <c:v>412</c:v>
                </c:pt>
                <c:pt idx="107">
                  <c:v>414</c:v>
                </c:pt>
                <c:pt idx="108">
                  <c:v>416</c:v>
                </c:pt>
                <c:pt idx="109">
                  <c:v>418</c:v>
                </c:pt>
                <c:pt idx="110">
                  <c:v>420</c:v>
                </c:pt>
                <c:pt idx="111">
                  <c:v>422</c:v>
                </c:pt>
                <c:pt idx="112">
                  <c:v>424</c:v>
                </c:pt>
                <c:pt idx="113">
                  <c:v>426</c:v>
                </c:pt>
                <c:pt idx="114">
                  <c:v>428</c:v>
                </c:pt>
                <c:pt idx="115">
                  <c:v>430</c:v>
                </c:pt>
                <c:pt idx="116">
                  <c:v>432</c:v>
                </c:pt>
                <c:pt idx="117">
                  <c:v>434</c:v>
                </c:pt>
                <c:pt idx="118">
                  <c:v>436</c:v>
                </c:pt>
                <c:pt idx="119">
                  <c:v>438</c:v>
                </c:pt>
                <c:pt idx="120">
                  <c:v>440</c:v>
                </c:pt>
                <c:pt idx="121">
                  <c:v>442</c:v>
                </c:pt>
                <c:pt idx="122">
                  <c:v>444</c:v>
                </c:pt>
                <c:pt idx="123">
                  <c:v>446</c:v>
                </c:pt>
                <c:pt idx="124">
                  <c:v>448</c:v>
                </c:pt>
                <c:pt idx="125">
                  <c:v>450</c:v>
                </c:pt>
                <c:pt idx="126">
                  <c:v>452</c:v>
                </c:pt>
                <c:pt idx="127">
                  <c:v>454</c:v>
                </c:pt>
                <c:pt idx="128">
                  <c:v>456</c:v>
                </c:pt>
                <c:pt idx="129">
                  <c:v>458</c:v>
                </c:pt>
                <c:pt idx="130">
                  <c:v>460</c:v>
                </c:pt>
                <c:pt idx="131">
                  <c:v>462</c:v>
                </c:pt>
                <c:pt idx="132">
                  <c:v>464</c:v>
                </c:pt>
                <c:pt idx="133">
                  <c:v>466</c:v>
                </c:pt>
                <c:pt idx="134">
                  <c:v>468</c:v>
                </c:pt>
                <c:pt idx="135">
                  <c:v>470</c:v>
                </c:pt>
                <c:pt idx="136">
                  <c:v>472</c:v>
                </c:pt>
                <c:pt idx="137">
                  <c:v>474</c:v>
                </c:pt>
                <c:pt idx="138">
                  <c:v>476</c:v>
                </c:pt>
                <c:pt idx="139">
                  <c:v>478</c:v>
                </c:pt>
                <c:pt idx="140">
                  <c:v>480</c:v>
                </c:pt>
                <c:pt idx="141">
                  <c:v>482</c:v>
                </c:pt>
                <c:pt idx="142">
                  <c:v>484</c:v>
                </c:pt>
                <c:pt idx="143">
                  <c:v>486</c:v>
                </c:pt>
                <c:pt idx="144">
                  <c:v>488</c:v>
                </c:pt>
                <c:pt idx="145">
                  <c:v>490</c:v>
                </c:pt>
                <c:pt idx="146">
                  <c:v>492</c:v>
                </c:pt>
                <c:pt idx="147">
                  <c:v>494</c:v>
                </c:pt>
                <c:pt idx="148">
                  <c:v>496</c:v>
                </c:pt>
                <c:pt idx="149">
                  <c:v>498</c:v>
                </c:pt>
                <c:pt idx="150">
                  <c:v>500</c:v>
                </c:pt>
                <c:pt idx="151">
                  <c:v>502</c:v>
                </c:pt>
                <c:pt idx="152">
                  <c:v>504</c:v>
                </c:pt>
                <c:pt idx="153">
                  <c:v>506</c:v>
                </c:pt>
                <c:pt idx="154">
                  <c:v>508</c:v>
                </c:pt>
                <c:pt idx="155">
                  <c:v>510</c:v>
                </c:pt>
                <c:pt idx="156">
                  <c:v>512</c:v>
                </c:pt>
                <c:pt idx="157">
                  <c:v>514</c:v>
                </c:pt>
                <c:pt idx="158">
                  <c:v>516</c:v>
                </c:pt>
                <c:pt idx="159">
                  <c:v>518</c:v>
                </c:pt>
                <c:pt idx="160">
                  <c:v>520</c:v>
                </c:pt>
                <c:pt idx="161">
                  <c:v>522</c:v>
                </c:pt>
                <c:pt idx="162">
                  <c:v>524</c:v>
                </c:pt>
                <c:pt idx="163">
                  <c:v>526</c:v>
                </c:pt>
                <c:pt idx="164">
                  <c:v>528</c:v>
                </c:pt>
                <c:pt idx="165">
                  <c:v>530</c:v>
                </c:pt>
                <c:pt idx="166">
                  <c:v>532</c:v>
                </c:pt>
                <c:pt idx="167">
                  <c:v>534</c:v>
                </c:pt>
                <c:pt idx="168">
                  <c:v>536</c:v>
                </c:pt>
                <c:pt idx="169">
                  <c:v>538</c:v>
                </c:pt>
                <c:pt idx="170">
                  <c:v>540</c:v>
                </c:pt>
                <c:pt idx="171">
                  <c:v>542</c:v>
                </c:pt>
                <c:pt idx="172">
                  <c:v>544</c:v>
                </c:pt>
                <c:pt idx="173">
                  <c:v>546</c:v>
                </c:pt>
                <c:pt idx="174">
                  <c:v>548</c:v>
                </c:pt>
                <c:pt idx="175">
                  <c:v>550</c:v>
                </c:pt>
                <c:pt idx="176">
                  <c:v>552</c:v>
                </c:pt>
                <c:pt idx="177">
                  <c:v>554</c:v>
                </c:pt>
                <c:pt idx="178">
                  <c:v>556</c:v>
                </c:pt>
                <c:pt idx="179">
                  <c:v>558</c:v>
                </c:pt>
                <c:pt idx="180">
                  <c:v>560</c:v>
                </c:pt>
                <c:pt idx="181">
                  <c:v>562</c:v>
                </c:pt>
                <c:pt idx="182">
                  <c:v>564</c:v>
                </c:pt>
                <c:pt idx="183">
                  <c:v>566</c:v>
                </c:pt>
                <c:pt idx="184">
                  <c:v>568</c:v>
                </c:pt>
                <c:pt idx="185">
                  <c:v>570</c:v>
                </c:pt>
                <c:pt idx="186">
                  <c:v>572</c:v>
                </c:pt>
                <c:pt idx="187">
                  <c:v>574</c:v>
                </c:pt>
                <c:pt idx="188">
                  <c:v>576</c:v>
                </c:pt>
                <c:pt idx="189">
                  <c:v>578</c:v>
                </c:pt>
                <c:pt idx="190">
                  <c:v>580</c:v>
                </c:pt>
                <c:pt idx="191">
                  <c:v>582</c:v>
                </c:pt>
                <c:pt idx="192">
                  <c:v>584</c:v>
                </c:pt>
                <c:pt idx="193">
                  <c:v>586</c:v>
                </c:pt>
                <c:pt idx="194">
                  <c:v>588</c:v>
                </c:pt>
                <c:pt idx="195">
                  <c:v>590</c:v>
                </c:pt>
                <c:pt idx="196">
                  <c:v>592</c:v>
                </c:pt>
                <c:pt idx="197">
                  <c:v>594</c:v>
                </c:pt>
                <c:pt idx="198">
                  <c:v>596</c:v>
                </c:pt>
                <c:pt idx="199">
                  <c:v>598</c:v>
                </c:pt>
                <c:pt idx="200">
                  <c:v>600</c:v>
                </c:pt>
                <c:pt idx="201">
                  <c:v>602</c:v>
                </c:pt>
                <c:pt idx="202">
                  <c:v>604</c:v>
                </c:pt>
                <c:pt idx="203">
                  <c:v>606</c:v>
                </c:pt>
                <c:pt idx="204">
                  <c:v>608</c:v>
                </c:pt>
                <c:pt idx="205">
                  <c:v>610</c:v>
                </c:pt>
                <c:pt idx="206">
                  <c:v>612</c:v>
                </c:pt>
                <c:pt idx="207">
                  <c:v>614</c:v>
                </c:pt>
                <c:pt idx="208">
                  <c:v>616</c:v>
                </c:pt>
                <c:pt idx="209">
                  <c:v>618</c:v>
                </c:pt>
                <c:pt idx="210">
                  <c:v>620</c:v>
                </c:pt>
                <c:pt idx="211">
                  <c:v>622</c:v>
                </c:pt>
                <c:pt idx="212">
                  <c:v>624</c:v>
                </c:pt>
                <c:pt idx="213">
                  <c:v>626</c:v>
                </c:pt>
                <c:pt idx="214">
                  <c:v>628</c:v>
                </c:pt>
                <c:pt idx="215">
                  <c:v>630</c:v>
                </c:pt>
                <c:pt idx="216">
                  <c:v>632</c:v>
                </c:pt>
                <c:pt idx="217">
                  <c:v>634</c:v>
                </c:pt>
                <c:pt idx="218">
                  <c:v>636</c:v>
                </c:pt>
                <c:pt idx="219">
                  <c:v>638</c:v>
                </c:pt>
                <c:pt idx="220">
                  <c:v>640</c:v>
                </c:pt>
                <c:pt idx="221">
                  <c:v>642</c:v>
                </c:pt>
                <c:pt idx="222">
                  <c:v>644</c:v>
                </c:pt>
                <c:pt idx="223">
                  <c:v>646</c:v>
                </c:pt>
                <c:pt idx="224">
                  <c:v>648</c:v>
                </c:pt>
                <c:pt idx="225">
                  <c:v>650</c:v>
                </c:pt>
                <c:pt idx="226">
                  <c:v>652</c:v>
                </c:pt>
                <c:pt idx="227">
                  <c:v>654</c:v>
                </c:pt>
                <c:pt idx="228">
                  <c:v>656</c:v>
                </c:pt>
                <c:pt idx="229">
                  <c:v>658</c:v>
                </c:pt>
                <c:pt idx="230">
                  <c:v>660</c:v>
                </c:pt>
                <c:pt idx="231">
                  <c:v>662</c:v>
                </c:pt>
                <c:pt idx="232">
                  <c:v>664</c:v>
                </c:pt>
                <c:pt idx="233">
                  <c:v>666</c:v>
                </c:pt>
                <c:pt idx="234">
                  <c:v>668</c:v>
                </c:pt>
                <c:pt idx="235">
                  <c:v>670</c:v>
                </c:pt>
                <c:pt idx="236">
                  <c:v>672</c:v>
                </c:pt>
                <c:pt idx="237">
                  <c:v>674</c:v>
                </c:pt>
                <c:pt idx="238">
                  <c:v>676</c:v>
                </c:pt>
                <c:pt idx="239">
                  <c:v>678</c:v>
                </c:pt>
                <c:pt idx="240">
                  <c:v>680</c:v>
                </c:pt>
                <c:pt idx="241">
                  <c:v>682</c:v>
                </c:pt>
                <c:pt idx="242">
                  <c:v>684</c:v>
                </c:pt>
                <c:pt idx="243">
                  <c:v>686</c:v>
                </c:pt>
                <c:pt idx="244">
                  <c:v>688</c:v>
                </c:pt>
                <c:pt idx="245">
                  <c:v>690</c:v>
                </c:pt>
                <c:pt idx="246">
                  <c:v>692</c:v>
                </c:pt>
                <c:pt idx="247">
                  <c:v>694</c:v>
                </c:pt>
                <c:pt idx="248">
                  <c:v>696</c:v>
                </c:pt>
                <c:pt idx="249">
                  <c:v>698</c:v>
                </c:pt>
                <c:pt idx="250">
                  <c:v>700</c:v>
                </c:pt>
              </c:numCache>
            </c:numRef>
          </c:xVal>
          <c:yVal>
            <c:numRef>
              <c:f>Sheet1!$D$2:$D$252</c:f>
              <c:numCache>
                <c:formatCode>General</c:formatCode>
                <c:ptCount val="251"/>
                <c:pt idx="0">
                  <c:v>3.25</c:v>
                </c:pt>
                <c:pt idx="1">
                  <c:v>3.33</c:v>
                </c:pt>
                <c:pt idx="2">
                  <c:v>3.4359999999999999</c:v>
                </c:pt>
                <c:pt idx="3">
                  <c:v>3.9350000000000001</c:v>
                </c:pt>
                <c:pt idx="4">
                  <c:v>3.403</c:v>
                </c:pt>
                <c:pt idx="5">
                  <c:v>3.5840000000000001</c:v>
                </c:pt>
                <c:pt idx="6">
                  <c:v>3.6739999999999999</c:v>
                </c:pt>
                <c:pt idx="7">
                  <c:v>3.7829999999999999</c:v>
                </c:pt>
                <c:pt idx="8">
                  <c:v>3.4940000000000002</c:v>
                </c:pt>
                <c:pt idx="9">
                  <c:v>3.9089999999999998</c:v>
                </c:pt>
                <c:pt idx="10">
                  <c:v>3.605</c:v>
                </c:pt>
                <c:pt idx="11">
                  <c:v>3.5270000000000001</c:v>
                </c:pt>
                <c:pt idx="12">
                  <c:v>3.71</c:v>
                </c:pt>
                <c:pt idx="13">
                  <c:v>3.3559999999999999</c:v>
                </c:pt>
                <c:pt idx="14">
                  <c:v>3.4529999999999998</c:v>
                </c:pt>
                <c:pt idx="15">
                  <c:v>3.33</c:v>
                </c:pt>
                <c:pt idx="16">
                  <c:v>2.923</c:v>
                </c:pt>
                <c:pt idx="17">
                  <c:v>2.52</c:v>
                </c:pt>
                <c:pt idx="18">
                  <c:v>2.2519999999999998</c:v>
                </c:pt>
                <c:pt idx="19">
                  <c:v>2.0299999999999998</c:v>
                </c:pt>
                <c:pt idx="20">
                  <c:v>1.885</c:v>
                </c:pt>
                <c:pt idx="21">
                  <c:v>1.8129999999999999</c:v>
                </c:pt>
                <c:pt idx="22">
                  <c:v>1.78</c:v>
                </c:pt>
                <c:pt idx="23">
                  <c:v>1.776</c:v>
                </c:pt>
                <c:pt idx="24">
                  <c:v>1.8149999999999999</c:v>
                </c:pt>
                <c:pt idx="25">
                  <c:v>1.8520000000000001</c:v>
                </c:pt>
                <c:pt idx="26">
                  <c:v>1.8959999999999999</c:v>
                </c:pt>
                <c:pt idx="27">
                  <c:v>1.9710000000000001</c:v>
                </c:pt>
                <c:pt idx="28">
                  <c:v>2.0499999999999998</c:v>
                </c:pt>
                <c:pt idx="29">
                  <c:v>2.14</c:v>
                </c:pt>
                <c:pt idx="30">
                  <c:v>2.234</c:v>
                </c:pt>
                <c:pt idx="31">
                  <c:v>2.3330000000000002</c:v>
                </c:pt>
                <c:pt idx="32">
                  <c:v>2.3820000000000001</c:v>
                </c:pt>
                <c:pt idx="33">
                  <c:v>2.371</c:v>
                </c:pt>
                <c:pt idx="34">
                  <c:v>2.3879999999999999</c:v>
                </c:pt>
                <c:pt idx="35">
                  <c:v>2.4670000000000001</c:v>
                </c:pt>
                <c:pt idx="36">
                  <c:v>2.359</c:v>
                </c:pt>
                <c:pt idx="37">
                  <c:v>2.1579999999999999</c:v>
                </c:pt>
                <c:pt idx="38">
                  <c:v>2.0379999999999998</c:v>
                </c:pt>
                <c:pt idx="39">
                  <c:v>2.0089999999999999</c:v>
                </c:pt>
                <c:pt idx="40">
                  <c:v>1.698</c:v>
                </c:pt>
                <c:pt idx="41">
                  <c:v>1.2190000000000001</c:v>
                </c:pt>
                <c:pt idx="42">
                  <c:v>0.85199999999999998</c:v>
                </c:pt>
                <c:pt idx="43">
                  <c:v>0.61899999999999999</c:v>
                </c:pt>
                <c:pt idx="44">
                  <c:v>0.46800000000000003</c:v>
                </c:pt>
                <c:pt idx="45">
                  <c:v>0.36899999999999999</c:v>
                </c:pt>
                <c:pt idx="46">
                  <c:v>0.29799999999999999</c:v>
                </c:pt>
                <c:pt idx="47">
                  <c:v>0.24299999999999999</c:v>
                </c:pt>
                <c:pt idx="48">
                  <c:v>0.2</c:v>
                </c:pt>
                <c:pt idx="49">
                  <c:v>0.16500000000000001</c:v>
                </c:pt>
                <c:pt idx="50">
                  <c:v>0.13800000000000001</c:v>
                </c:pt>
                <c:pt idx="51">
                  <c:v>0.11600000000000001</c:v>
                </c:pt>
                <c:pt idx="52">
                  <c:v>9.8000000000000004E-2</c:v>
                </c:pt>
                <c:pt idx="53">
                  <c:v>8.1000000000000003E-2</c:v>
                </c:pt>
                <c:pt idx="54">
                  <c:v>6.8000000000000005E-2</c:v>
                </c:pt>
                <c:pt idx="55">
                  <c:v>5.7000000000000002E-2</c:v>
                </c:pt>
                <c:pt idx="56">
                  <c:v>4.8000000000000001E-2</c:v>
                </c:pt>
                <c:pt idx="57">
                  <c:v>0.04</c:v>
                </c:pt>
                <c:pt idx="58">
                  <c:v>3.4000000000000002E-2</c:v>
                </c:pt>
                <c:pt idx="59">
                  <c:v>2.8000000000000001E-2</c:v>
                </c:pt>
                <c:pt idx="60">
                  <c:v>2.1000000000000001E-2</c:v>
                </c:pt>
                <c:pt idx="61">
                  <c:v>1.6E-2</c:v>
                </c:pt>
                <c:pt idx="62">
                  <c:v>1.2999999999999999E-2</c:v>
                </c:pt>
                <c:pt idx="63">
                  <c:v>8.9999999999999993E-3</c:v>
                </c:pt>
                <c:pt idx="64">
                  <c:v>8.9999999999999993E-3</c:v>
                </c:pt>
                <c:pt idx="65">
                  <c:v>6.0000000000000001E-3</c:v>
                </c:pt>
                <c:pt idx="66">
                  <c:v>3.0000000000000001E-3</c:v>
                </c:pt>
                <c:pt idx="67">
                  <c:v>4.0000000000000001E-3</c:v>
                </c:pt>
                <c:pt idx="68">
                  <c:v>1E-3</c:v>
                </c:pt>
                <c:pt idx="69">
                  <c:v>0</c:v>
                </c:pt>
                <c:pt idx="70">
                  <c:v>0</c:v>
                </c:pt>
                <c:pt idx="71">
                  <c:v>-1E-3</c:v>
                </c:pt>
                <c:pt idx="72">
                  <c:v>-3.0000000000000001E-3</c:v>
                </c:pt>
                <c:pt idx="73">
                  <c:v>-4.0000000000000001E-3</c:v>
                </c:pt>
                <c:pt idx="74">
                  <c:v>-5.0000000000000001E-3</c:v>
                </c:pt>
                <c:pt idx="75">
                  <c:v>-6.0000000000000001E-3</c:v>
                </c:pt>
                <c:pt idx="76">
                  <c:v>-8.0000000000000002E-3</c:v>
                </c:pt>
                <c:pt idx="77">
                  <c:v>-8.9999999999999993E-3</c:v>
                </c:pt>
                <c:pt idx="78">
                  <c:v>-0.01</c:v>
                </c:pt>
                <c:pt idx="79">
                  <c:v>-1.0999999999999999E-2</c:v>
                </c:pt>
                <c:pt idx="80">
                  <c:v>-1.2E-2</c:v>
                </c:pt>
                <c:pt idx="81">
                  <c:v>-1.2999999999999999E-2</c:v>
                </c:pt>
                <c:pt idx="82">
                  <c:v>-1.4E-2</c:v>
                </c:pt>
                <c:pt idx="83">
                  <c:v>-1.4999999999999999E-2</c:v>
                </c:pt>
                <c:pt idx="84">
                  <c:v>-1.6E-2</c:v>
                </c:pt>
                <c:pt idx="85">
                  <c:v>-1.7999999999999999E-2</c:v>
                </c:pt>
                <c:pt idx="86">
                  <c:v>-0.02</c:v>
                </c:pt>
                <c:pt idx="87">
                  <c:v>-0.02</c:v>
                </c:pt>
                <c:pt idx="88">
                  <c:v>-2.1000000000000001E-2</c:v>
                </c:pt>
                <c:pt idx="89">
                  <c:v>-2.1000000000000001E-2</c:v>
                </c:pt>
                <c:pt idx="90">
                  <c:v>-2.3E-2</c:v>
                </c:pt>
                <c:pt idx="91">
                  <c:v>-2.1999999999999999E-2</c:v>
                </c:pt>
                <c:pt idx="92">
                  <c:v>-2.4E-2</c:v>
                </c:pt>
                <c:pt idx="93">
                  <c:v>-2.3E-2</c:v>
                </c:pt>
                <c:pt idx="94">
                  <c:v>-2.4E-2</c:v>
                </c:pt>
                <c:pt idx="95">
                  <c:v>-2.4E-2</c:v>
                </c:pt>
                <c:pt idx="96">
                  <c:v>-2.4E-2</c:v>
                </c:pt>
                <c:pt idx="97">
                  <c:v>-2.5000000000000001E-2</c:v>
                </c:pt>
                <c:pt idx="98">
                  <c:v>-2.4E-2</c:v>
                </c:pt>
                <c:pt idx="99">
                  <c:v>-2.5000000000000001E-2</c:v>
                </c:pt>
                <c:pt idx="100">
                  <c:v>-2.5000000000000001E-2</c:v>
                </c:pt>
                <c:pt idx="101">
                  <c:v>-2.5000000000000001E-2</c:v>
                </c:pt>
                <c:pt idx="102">
                  <c:v>-2.5000000000000001E-2</c:v>
                </c:pt>
                <c:pt idx="103">
                  <c:v>-2.5000000000000001E-2</c:v>
                </c:pt>
                <c:pt idx="104">
                  <c:v>-2.5000000000000001E-2</c:v>
                </c:pt>
                <c:pt idx="105">
                  <c:v>-2.5000000000000001E-2</c:v>
                </c:pt>
                <c:pt idx="106">
                  <c:v>-2.5000000000000001E-2</c:v>
                </c:pt>
                <c:pt idx="107">
                  <c:v>-2.5000000000000001E-2</c:v>
                </c:pt>
                <c:pt idx="108">
                  <c:v>-2.5999999999999999E-2</c:v>
                </c:pt>
                <c:pt idx="109">
                  <c:v>-2.5999999999999999E-2</c:v>
                </c:pt>
                <c:pt idx="110">
                  <c:v>-2.5999999999999999E-2</c:v>
                </c:pt>
                <c:pt idx="111">
                  <c:v>-2.5999999999999999E-2</c:v>
                </c:pt>
                <c:pt idx="112">
                  <c:v>-2.5999999999999999E-2</c:v>
                </c:pt>
                <c:pt idx="113">
                  <c:v>-2.5999999999999999E-2</c:v>
                </c:pt>
                <c:pt idx="114">
                  <c:v>-2.5999999999999999E-2</c:v>
                </c:pt>
                <c:pt idx="115">
                  <c:v>-2.5999999999999999E-2</c:v>
                </c:pt>
                <c:pt idx="116">
                  <c:v>-2.5999999999999999E-2</c:v>
                </c:pt>
                <c:pt idx="117">
                  <c:v>-2.5999999999999999E-2</c:v>
                </c:pt>
                <c:pt idx="118">
                  <c:v>-2.5999999999999999E-2</c:v>
                </c:pt>
                <c:pt idx="119">
                  <c:v>-2.5999999999999999E-2</c:v>
                </c:pt>
                <c:pt idx="120">
                  <c:v>-2.5999999999999999E-2</c:v>
                </c:pt>
                <c:pt idx="121">
                  <c:v>-2.5999999999999999E-2</c:v>
                </c:pt>
                <c:pt idx="122">
                  <c:v>-2.5999999999999999E-2</c:v>
                </c:pt>
                <c:pt idx="123">
                  <c:v>-2.5999999999999999E-2</c:v>
                </c:pt>
                <c:pt idx="124">
                  <c:v>-2.5999999999999999E-2</c:v>
                </c:pt>
                <c:pt idx="125">
                  <c:v>-2.5999999999999999E-2</c:v>
                </c:pt>
                <c:pt idx="126">
                  <c:v>-2.5999999999999999E-2</c:v>
                </c:pt>
                <c:pt idx="127">
                  <c:v>-2.7E-2</c:v>
                </c:pt>
                <c:pt idx="128">
                  <c:v>-2.7E-2</c:v>
                </c:pt>
                <c:pt idx="129">
                  <c:v>-2.7E-2</c:v>
                </c:pt>
                <c:pt idx="130">
                  <c:v>-2.7E-2</c:v>
                </c:pt>
                <c:pt idx="131">
                  <c:v>-2.7E-2</c:v>
                </c:pt>
                <c:pt idx="132">
                  <c:v>-2.7E-2</c:v>
                </c:pt>
                <c:pt idx="133">
                  <c:v>-2.7E-2</c:v>
                </c:pt>
                <c:pt idx="134">
                  <c:v>-2.7E-2</c:v>
                </c:pt>
                <c:pt idx="135">
                  <c:v>-2.5000000000000001E-2</c:v>
                </c:pt>
                <c:pt idx="136">
                  <c:v>-2.5000000000000001E-2</c:v>
                </c:pt>
                <c:pt idx="137">
                  <c:v>-2.5000000000000001E-2</c:v>
                </c:pt>
                <c:pt idx="138">
                  <c:v>-2.5000000000000001E-2</c:v>
                </c:pt>
                <c:pt idx="139">
                  <c:v>-2.5000000000000001E-2</c:v>
                </c:pt>
                <c:pt idx="140">
                  <c:v>-2.5000000000000001E-2</c:v>
                </c:pt>
                <c:pt idx="141">
                  <c:v>-2.5000000000000001E-2</c:v>
                </c:pt>
                <c:pt idx="142">
                  <c:v>-2.5000000000000001E-2</c:v>
                </c:pt>
                <c:pt idx="143">
                  <c:v>-2.5000000000000001E-2</c:v>
                </c:pt>
                <c:pt idx="144">
                  <c:v>-2.5000000000000001E-2</c:v>
                </c:pt>
                <c:pt idx="145">
                  <c:v>-2.5999999999999999E-2</c:v>
                </c:pt>
                <c:pt idx="146">
                  <c:v>-2.5000000000000001E-2</c:v>
                </c:pt>
                <c:pt idx="147">
                  <c:v>-2.5000000000000001E-2</c:v>
                </c:pt>
                <c:pt idx="148">
                  <c:v>-2.5000000000000001E-2</c:v>
                </c:pt>
                <c:pt idx="149">
                  <c:v>-2.5000000000000001E-2</c:v>
                </c:pt>
                <c:pt idx="150">
                  <c:v>-2.5000000000000001E-2</c:v>
                </c:pt>
                <c:pt idx="151">
                  <c:v>-2.5999999999999999E-2</c:v>
                </c:pt>
                <c:pt idx="152">
                  <c:v>-2.5999999999999999E-2</c:v>
                </c:pt>
                <c:pt idx="153">
                  <c:v>-2.5999999999999999E-2</c:v>
                </c:pt>
                <c:pt idx="154">
                  <c:v>-2.5000000000000001E-2</c:v>
                </c:pt>
                <c:pt idx="155">
                  <c:v>-2.5000000000000001E-2</c:v>
                </c:pt>
                <c:pt idx="156">
                  <c:v>-2.5000000000000001E-2</c:v>
                </c:pt>
                <c:pt idx="157">
                  <c:v>-2.5000000000000001E-2</c:v>
                </c:pt>
                <c:pt idx="158">
                  <c:v>-2.5000000000000001E-2</c:v>
                </c:pt>
                <c:pt idx="159">
                  <c:v>-2.5000000000000001E-2</c:v>
                </c:pt>
                <c:pt idx="160">
                  <c:v>-2.5000000000000001E-2</c:v>
                </c:pt>
                <c:pt idx="161">
                  <c:v>-2.5000000000000001E-2</c:v>
                </c:pt>
                <c:pt idx="162">
                  <c:v>-2.5000000000000001E-2</c:v>
                </c:pt>
                <c:pt idx="163">
                  <c:v>-2.5000000000000001E-2</c:v>
                </c:pt>
                <c:pt idx="164">
                  <c:v>-2.5000000000000001E-2</c:v>
                </c:pt>
                <c:pt idx="165">
                  <c:v>-2.5000000000000001E-2</c:v>
                </c:pt>
                <c:pt idx="166">
                  <c:v>-2.5000000000000001E-2</c:v>
                </c:pt>
                <c:pt idx="167">
                  <c:v>-2.5000000000000001E-2</c:v>
                </c:pt>
                <c:pt idx="168">
                  <c:v>-2.5000000000000001E-2</c:v>
                </c:pt>
                <c:pt idx="169">
                  <c:v>-2.4E-2</c:v>
                </c:pt>
                <c:pt idx="170">
                  <c:v>-2.4E-2</c:v>
                </c:pt>
                <c:pt idx="171">
                  <c:v>-2.4E-2</c:v>
                </c:pt>
                <c:pt idx="172">
                  <c:v>-2.4E-2</c:v>
                </c:pt>
                <c:pt idx="173">
                  <c:v>-2.4E-2</c:v>
                </c:pt>
                <c:pt idx="174">
                  <c:v>-2.4E-2</c:v>
                </c:pt>
                <c:pt idx="175">
                  <c:v>-2.4E-2</c:v>
                </c:pt>
                <c:pt idx="176">
                  <c:v>-2.4E-2</c:v>
                </c:pt>
                <c:pt idx="177">
                  <c:v>-2.4E-2</c:v>
                </c:pt>
                <c:pt idx="178">
                  <c:v>-2.4E-2</c:v>
                </c:pt>
                <c:pt idx="179">
                  <c:v>-2.4E-2</c:v>
                </c:pt>
                <c:pt idx="180">
                  <c:v>-2.3E-2</c:v>
                </c:pt>
                <c:pt idx="181">
                  <c:v>-2.3E-2</c:v>
                </c:pt>
                <c:pt idx="182">
                  <c:v>-2.3E-2</c:v>
                </c:pt>
                <c:pt idx="183">
                  <c:v>-2.3E-2</c:v>
                </c:pt>
                <c:pt idx="184">
                  <c:v>-2.3E-2</c:v>
                </c:pt>
                <c:pt idx="185">
                  <c:v>-2.3E-2</c:v>
                </c:pt>
                <c:pt idx="186">
                  <c:v>-2.3E-2</c:v>
                </c:pt>
                <c:pt idx="187">
                  <c:v>-2.3E-2</c:v>
                </c:pt>
                <c:pt idx="188">
                  <c:v>-2.1999999999999999E-2</c:v>
                </c:pt>
                <c:pt idx="189">
                  <c:v>-2.1999999999999999E-2</c:v>
                </c:pt>
                <c:pt idx="190">
                  <c:v>-2.1999999999999999E-2</c:v>
                </c:pt>
                <c:pt idx="191">
                  <c:v>-2.1999999999999999E-2</c:v>
                </c:pt>
                <c:pt idx="192">
                  <c:v>-2.1999999999999999E-2</c:v>
                </c:pt>
                <c:pt idx="193">
                  <c:v>-2.1999999999999999E-2</c:v>
                </c:pt>
                <c:pt idx="194">
                  <c:v>-2.1999999999999999E-2</c:v>
                </c:pt>
                <c:pt idx="195">
                  <c:v>-2.1000000000000001E-2</c:v>
                </c:pt>
                <c:pt idx="196">
                  <c:v>-2.1000000000000001E-2</c:v>
                </c:pt>
                <c:pt idx="197">
                  <c:v>-2.1000000000000001E-2</c:v>
                </c:pt>
                <c:pt idx="198">
                  <c:v>-2.1000000000000001E-2</c:v>
                </c:pt>
                <c:pt idx="199">
                  <c:v>-2.1000000000000001E-2</c:v>
                </c:pt>
                <c:pt idx="200">
                  <c:v>-2.1000000000000001E-2</c:v>
                </c:pt>
                <c:pt idx="201">
                  <c:v>-2.1000000000000001E-2</c:v>
                </c:pt>
                <c:pt idx="202">
                  <c:v>-0.02</c:v>
                </c:pt>
                <c:pt idx="203">
                  <c:v>-0.02</c:v>
                </c:pt>
                <c:pt idx="204">
                  <c:v>-0.02</c:v>
                </c:pt>
                <c:pt idx="205">
                  <c:v>-0.02</c:v>
                </c:pt>
                <c:pt idx="206">
                  <c:v>-0.02</c:v>
                </c:pt>
                <c:pt idx="207">
                  <c:v>-0.02</c:v>
                </c:pt>
                <c:pt idx="208">
                  <c:v>-0.02</c:v>
                </c:pt>
                <c:pt idx="209">
                  <c:v>-0.02</c:v>
                </c:pt>
                <c:pt idx="210">
                  <c:v>-0.02</c:v>
                </c:pt>
                <c:pt idx="211">
                  <c:v>-0.02</c:v>
                </c:pt>
                <c:pt idx="212">
                  <c:v>-1.9E-2</c:v>
                </c:pt>
                <c:pt idx="213">
                  <c:v>-1.9E-2</c:v>
                </c:pt>
                <c:pt idx="214">
                  <c:v>-1.9E-2</c:v>
                </c:pt>
                <c:pt idx="215">
                  <c:v>-1.9E-2</c:v>
                </c:pt>
                <c:pt idx="216">
                  <c:v>-1.9E-2</c:v>
                </c:pt>
                <c:pt idx="217">
                  <c:v>-1.9E-2</c:v>
                </c:pt>
                <c:pt idx="218">
                  <c:v>-1.9E-2</c:v>
                </c:pt>
                <c:pt idx="219">
                  <c:v>-1.9E-2</c:v>
                </c:pt>
                <c:pt idx="220">
                  <c:v>-1.9E-2</c:v>
                </c:pt>
                <c:pt idx="221">
                  <c:v>-1.9E-2</c:v>
                </c:pt>
                <c:pt idx="222">
                  <c:v>-1.9E-2</c:v>
                </c:pt>
                <c:pt idx="223">
                  <c:v>-1.9E-2</c:v>
                </c:pt>
                <c:pt idx="224">
                  <c:v>-1.9E-2</c:v>
                </c:pt>
                <c:pt idx="225">
                  <c:v>-1.9E-2</c:v>
                </c:pt>
                <c:pt idx="226">
                  <c:v>-1.9E-2</c:v>
                </c:pt>
                <c:pt idx="227">
                  <c:v>-1.9E-2</c:v>
                </c:pt>
                <c:pt idx="228">
                  <c:v>-1.9E-2</c:v>
                </c:pt>
                <c:pt idx="229">
                  <c:v>-1.9E-2</c:v>
                </c:pt>
                <c:pt idx="230">
                  <c:v>-1.9E-2</c:v>
                </c:pt>
                <c:pt idx="231">
                  <c:v>-1.9E-2</c:v>
                </c:pt>
                <c:pt idx="232">
                  <c:v>-1.9E-2</c:v>
                </c:pt>
                <c:pt idx="233">
                  <c:v>-1.9E-2</c:v>
                </c:pt>
                <c:pt idx="234">
                  <c:v>-1.9E-2</c:v>
                </c:pt>
                <c:pt idx="235">
                  <c:v>-1.9E-2</c:v>
                </c:pt>
                <c:pt idx="236">
                  <c:v>-1.9E-2</c:v>
                </c:pt>
                <c:pt idx="237">
                  <c:v>-1.9E-2</c:v>
                </c:pt>
                <c:pt idx="238">
                  <c:v>-1.9E-2</c:v>
                </c:pt>
                <c:pt idx="239">
                  <c:v>-1.9E-2</c:v>
                </c:pt>
                <c:pt idx="240">
                  <c:v>-1.9E-2</c:v>
                </c:pt>
                <c:pt idx="241">
                  <c:v>-1.9E-2</c:v>
                </c:pt>
                <c:pt idx="242">
                  <c:v>-1.9E-2</c:v>
                </c:pt>
                <c:pt idx="243">
                  <c:v>-1.9E-2</c:v>
                </c:pt>
                <c:pt idx="244">
                  <c:v>-1.9E-2</c:v>
                </c:pt>
                <c:pt idx="245">
                  <c:v>-1.9E-2</c:v>
                </c:pt>
                <c:pt idx="246">
                  <c:v>-1.9E-2</c:v>
                </c:pt>
                <c:pt idx="247">
                  <c:v>-1.9E-2</c:v>
                </c:pt>
                <c:pt idx="248">
                  <c:v>-1.9E-2</c:v>
                </c:pt>
                <c:pt idx="249">
                  <c:v>-1.9E-2</c:v>
                </c:pt>
                <c:pt idx="250">
                  <c:v>-1.9E-2</c:v>
                </c:pt>
              </c:numCache>
            </c:numRef>
          </c:yVal>
          <c:smooth val="1"/>
          <c:extLst>
            <c:ext xmlns:c16="http://schemas.microsoft.com/office/drawing/2014/chart" uri="{C3380CC4-5D6E-409C-BE32-E72D297353CC}">
              <c16:uniqueId val="{00000002-D68D-4F91-95FB-9F8B7B597848}"/>
            </c:ext>
          </c:extLst>
        </c:ser>
        <c:ser>
          <c:idx val="3"/>
          <c:order val="3"/>
          <c:tx>
            <c:strRef>
              <c:f>Sheet1!$E$1</c:f>
              <c:strCache>
                <c:ptCount val="1"/>
                <c:pt idx="0">
                  <c:v>4-h</c:v>
                </c:pt>
              </c:strCache>
            </c:strRef>
          </c:tx>
          <c:spPr>
            <a:ln w="19050" cap="rnd">
              <a:solidFill>
                <a:schemeClr val="accent4"/>
              </a:solidFill>
              <a:round/>
            </a:ln>
            <a:effectLst/>
          </c:spPr>
          <c:marker>
            <c:symbol val="none"/>
          </c:marker>
          <c:xVal>
            <c:numRef>
              <c:f>Sheet1!$A$2:$A$252</c:f>
              <c:numCache>
                <c:formatCode>General</c:formatCode>
                <c:ptCount val="251"/>
                <c:pt idx="0">
                  <c:v>200</c:v>
                </c:pt>
                <c:pt idx="1">
                  <c:v>202</c:v>
                </c:pt>
                <c:pt idx="2">
                  <c:v>204</c:v>
                </c:pt>
                <c:pt idx="3">
                  <c:v>206</c:v>
                </c:pt>
                <c:pt idx="4">
                  <c:v>208</c:v>
                </c:pt>
                <c:pt idx="5">
                  <c:v>210</c:v>
                </c:pt>
                <c:pt idx="6">
                  <c:v>212</c:v>
                </c:pt>
                <c:pt idx="7">
                  <c:v>214</c:v>
                </c:pt>
                <c:pt idx="8">
                  <c:v>216</c:v>
                </c:pt>
                <c:pt idx="9">
                  <c:v>218</c:v>
                </c:pt>
                <c:pt idx="10">
                  <c:v>220</c:v>
                </c:pt>
                <c:pt idx="11">
                  <c:v>222</c:v>
                </c:pt>
                <c:pt idx="12">
                  <c:v>224</c:v>
                </c:pt>
                <c:pt idx="13">
                  <c:v>226</c:v>
                </c:pt>
                <c:pt idx="14">
                  <c:v>228</c:v>
                </c:pt>
                <c:pt idx="15">
                  <c:v>230</c:v>
                </c:pt>
                <c:pt idx="16">
                  <c:v>232</c:v>
                </c:pt>
                <c:pt idx="17">
                  <c:v>234</c:v>
                </c:pt>
                <c:pt idx="18">
                  <c:v>236</c:v>
                </c:pt>
                <c:pt idx="19">
                  <c:v>238</c:v>
                </c:pt>
                <c:pt idx="20">
                  <c:v>240</c:v>
                </c:pt>
                <c:pt idx="21">
                  <c:v>242</c:v>
                </c:pt>
                <c:pt idx="22">
                  <c:v>244</c:v>
                </c:pt>
                <c:pt idx="23">
                  <c:v>246</c:v>
                </c:pt>
                <c:pt idx="24">
                  <c:v>248</c:v>
                </c:pt>
                <c:pt idx="25">
                  <c:v>250</c:v>
                </c:pt>
                <c:pt idx="26">
                  <c:v>252</c:v>
                </c:pt>
                <c:pt idx="27">
                  <c:v>254</c:v>
                </c:pt>
                <c:pt idx="28">
                  <c:v>256</c:v>
                </c:pt>
                <c:pt idx="29">
                  <c:v>258</c:v>
                </c:pt>
                <c:pt idx="30">
                  <c:v>260</c:v>
                </c:pt>
                <c:pt idx="31">
                  <c:v>262</c:v>
                </c:pt>
                <c:pt idx="32">
                  <c:v>264</c:v>
                </c:pt>
                <c:pt idx="33">
                  <c:v>266</c:v>
                </c:pt>
                <c:pt idx="34">
                  <c:v>268</c:v>
                </c:pt>
                <c:pt idx="35">
                  <c:v>270</c:v>
                </c:pt>
                <c:pt idx="36">
                  <c:v>272</c:v>
                </c:pt>
                <c:pt idx="37">
                  <c:v>274</c:v>
                </c:pt>
                <c:pt idx="38">
                  <c:v>276</c:v>
                </c:pt>
                <c:pt idx="39">
                  <c:v>278</c:v>
                </c:pt>
                <c:pt idx="40">
                  <c:v>280</c:v>
                </c:pt>
                <c:pt idx="41">
                  <c:v>282</c:v>
                </c:pt>
                <c:pt idx="42">
                  <c:v>284</c:v>
                </c:pt>
                <c:pt idx="43">
                  <c:v>286</c:v>
                </c:pt>
                <c:pt idx="44">
                  <c:v>288</c:v>
                </c:pt>
                <c:pt idx="45">
                  <c:v>290</c:v>
                </c:pt>
                <c:pt idx="46">
                  <c:v>292</c:v>
                </c:pt>
                <c:pt idx="47">
                  <c:v>294</c:v>
                </c:pt>
                <c:pt idx="48">
                  <c:v>296</c:v>
                </c:pt>
                <c:pt idx="49">
                  <c:v>298</c:v>
                </c:pt>
                <c:pt idx="50">
                  <c:v>300</c:v>
                </c:pt>
                <c:pt idx="51">
                  <c:v>302</c:v>
                </c:pt>
                <c:pt idx="52">
                  <c:v>304</c:v>
                </c:pt>
                <c:pt idx="53">
                  <c:v>306</c:v>
                </c:pt>
                <c:pt idx="54">
                  <c:v>308</c:v>
                </c:pt>
                <c:pt idx="55">
                  <c:v>310</c:v>
                </c:pt>
                <c:pt idx="56">
                  <c:v>312</c:v>
                </c:pt>
                <c:pt idx="57">
                  <c:v>314</c:v>
                </c:pt>
                <c:pt idx="58">
                  <c:v>316</c:v>
                </c:pt>
                <c:pt idx="59">
                  <c:v>318</c:v>
                </c:pt>
                <c:pt idx="60">
                  <c:v>320</c:v>
                </c:pt>
                <c:pt idx="61">
                  <c:v>322</c:v>
                </c:pt>
                <c:pt idx="62">
                  <c:v>324</c:v>
                </c:pt>
                <c:pt idx="63">
                  <c:v>326</c:v>
                </c:pt>
                <c:pt idx="64">
                  <c:v>328</c:v>
                </c:pt>
                <c:pt idx="65">
                  <c:v>330</c:v>
                </c:pt>
                <c:pt idx="66">
                  <c:v>332</c:v>
                </c:pt>
                <c:pt idx="67">
                  <c:v>334</c:v>
                </c:pt>
                <c:pt idx="68">
                  <c:v>336</c:v>
                </c:pt>
                <c:pt idx="69">
                  <c:v>338</c:v>
                </c:pt>
                <c:pt idx="70">
                  <c:v>340</c:v>
                </c:pt>
                <c:pt idx="71">
                  <c:v>342</c:v>
                </c:pt>
                <c:pt idx="72">
                  <c:v>344</c:v>
                </c:pt>
                <c:pt idx="73">
                  <c:v>346</c:v>
                </c:pt>
                <c:pt idx="74">
                  <c:v>348</c:v>
                </c:pt>
                <c:pt idx="75">
                  <c:v>350</c:v>
                </c:pt>
                <c:pt idx="76">
                  <c:v>352</c:v>
                </c:pt>
                <c:pt idx="77">
                  <c:v>354</c:v>
                </c:pt>
                <c:pt idx="78">
                  <c:v>356</c:v>
                </c:pt>
                <c:pt idx="79">
                  <c:v>358</c:v>
                </c:pt>
                <c:pt idx="80">
                  <c:v>360</c:v>
                </c:pt>
                <c:pt idx="81">
                  <c:v>362</c:v>
                </c:pt>
                <c:pt idx="82">
                  <c:v>364</c:v>
                </c:pt>
                <c:pt idx="83">
                  <c:v>366</c:v>
                </c:pt>
                <c:pt idx="84">
                  <c:v>368</c:v>
                </c:pt>
                <c:pt idx="85">
                  <c:v>370</c:v>
                </c:pt>
                <c:pt idx="86">
                  <c:v>372</c:v>
                </c:pt>
                <c:pt idx="87">
                  <c:v>374</c:v>
                </c:pt>
                <c:pt idx="88">
                  <c:v>376</c:v>
                </c:pt>
                <c:pt idx="89">
                  <c:v>378</c:v>
                </c:pt>
                <c:pt idx="90">
                  <c:v>380</c:v>
                </c:pt>
                <c:pt idx="91">
                  <c:v>382</c:v>
                </c:pt>
                <c:pt idx="92">
                  <c:v>384</c:v>
                </c:pt>
                <c:pt idx="93">
                  <c:v>386</c:v>
                </c:pt>
                <c:pt idx="94">
                  <c:v>388</c:v>
                </c:pt>
                <c:pt idx="95">
                  <c:v>390</c:v>
                </c:pt>
                <c:pt idx="96">
                  <c:v>392</c:v>
                </c:pt>
                <c:pt idx="97">
                  <c:v>394</c:v>
                </c:pt>
                <c:pt idx="98">
                  <c:v>396</c:v>
                </c:pt>
                <c:pt idx="99">
                  <c:v>398</c:v>
                </c:pt>
                <c:pt idx="100">
                  <c:v>400</c:v>
                </c:pt>
                <c:pt idx="101">
                  <c:v>402</c:v>
                </c:pt>
                <c:pt idx="102">
                  <c:v>404</c:v>
                </c:pt>
                <c:pt idx="103">
                  <c:v>406</c:v>
                </c:pt>
                <c:pt idx="104">
                  <c:v>408</c:v>
                </c:pt>
                <c:pt idx="105">
                  <c:v>410</c:v>
                </c:pt>
                <c:pt idx="106">
                  <c:v>412</c:v>
                </c:pt>
                <c:pt idx="107">
                  <c:v>414</c:v>
                </c:pt>
                <c:pt idx="108">
                  <c:v>416</c:v>
                </c:pt>
                <c:pt idx="109">
                  <c:v>418</c:v>
                </c:pt>
                <c:pt idx="110">
                  <c:v>420</c:v>
                </c:pt>
                <c:pt idx="111">
                  <c:v>422</c:v>
                </c:pt>
                <c:pt idx="112">
                  <c:v>424</c:v>
                </c:pt>
                <c:pt idx="113">
                  <c:v>426</c:v>
                </c:pt>
                <c:pt idx="114">
                  <c:v>428</c:v>
                </c:pt>
                <c:pt idx="115">
                  <c:v>430</c:v>
                </c:pt>
                <c:pt idx="116">
                  <c:v>432</c:v>
                </c:pt>
                <c:pt idx="117">
                  <c:v>434</c:v>
                </c:pt>
                <c:pt idx="118">
                  <c:v>436</c:v>
                </c:pt>
                <c:pt idx="119">
                  <c:v>438</c:v>
                </c:pt>
                <c:pt idx="120">
                  <c:v>440</c:v>
                </c:pt>
                <c:pt idx="121">
                  <c:v>442</c:v>
                </c:pt>
                <c:pt idx="122">
                  <c:v>444</c:v>
                </c:pt>
                <c:pt idx="123">
                  <c:v>446</c:v>
                </c:pt>
                <c:pt idx="124">
                  <c:v>448</c:v>
                </c:pt>
                <c:pt idx="125">
                  <c:v>450</c:v>
                </c:pt>
                <c:pt idx="126">
                  <c:v>452</c:v>
                </c:pt>
                <c:pt idx="127">
                  <c:v>454</c:v>
                </c:pt>
                <c:pt idx="128">
                  <c:v>456</c:v>
                </c:pt>
                <c:pt idx="129">
                  <c:v>458</c:v>
                </c:pt>
                <c:pt idx="130">
                  <c:v>460</c:v>
                </c:pt>
                <c:pt idx="131">
                  <c:v>462</c:v>
                </c:pt>
                <c:pt idx="132">
                  <c:v>464</c:v>
                </c:pt>
                <c:pt idx="133">
                  <c:v>466</c:v>
                </c:pt>
                <c:pt idx="134">
                  <c:v>468</c:v>
                </c:pt>
                <c:pt idx="135">
                  <c:v>470</c:v>
                </c:pt>
                <c:pt idx="136">
                  <c:v>472</c:v>
                </c:pt>
                <c:pt idx="137">
                  <c:v>474</c:v>
                </c:pt>
                <c:pt idx="138">
                  <c:v>476</c:v>
                </c:pt>
                <c:pt idx="139">
                  <c:v>478</c:v>
                </c:pt>
                <c:pt idx="140">
                  <c:v>480</c:v>
                </c:pt>
                <c:pt idx="141">
                  <c:v>482</c:v>
                </c:pt>
                <c:pt idx="142">
                  <c:v>484</c:v>
                </c:pt>
                <c:pt idx="143">
                  <c:v>486</c:v>
                </c:pt>
                <c:pt idx="144">
                  <c:v>488</c:v>
                </c:pt>
                <c:pt idx="145">
                  <c:v>490</c:v>
                </c:pt>
                <c:pt idx="146">
                  <c:v>492</c:v>
                </c:pt>
                <c:pt idx="147">
                  <c:v>494</c:v>
                </c:pt>
                <c:pt idx="148">
                  <c:v>496</c:v>
                </c:pt>
                <c:pt idx="149">
                  <c:v>498</c:v>
                </c:pt>
                <c:pt idx="150">
                  <c:v>500</c:v>
                </c:pt>
                <c:pt idx="151">
                  <c:v>502</c:v>
                </c:pt>
                <c:pt idx="152">
                  <c:v>504</c:v>
                </c:pt>
                <c:pt idx="153">
                  <c:v>506</c:v>
                </c:pt>
                <c:pt idx="154">
                  <c:v>508</c:v>
                </c:pt>
                <c:pt idx="155">
                  <c:v>510</c:v>
                </c:pt>
                <c:pt idx="156">
                  <c:v>512</c:v>
                </c:pt>
                <c:pt idx="157">
                  <c:v>514</c:v>
                </c:pt>
                <c:pt idx="158">
                  <c:v>516</c:v>
                </c:pt>
                <c:pt idx="159">
                  <c:v>518</c:v>
                </c:pt>
                <c:pt idx="160">
                  <c:v>520</c:v>
                </c:pt>
                <c:pt idx="161">
                  <c:v>522</c:v>
                </c:pt>
                <c:pt idx="162">
                  <c:v>524</c:v>
                </c:pt>
                <c:pt idx="163">
                  <c:v>526</c:v>
                </c:pt>
                <c:pt idx="164">
                  <c:v>528</c:v>
                </c:pt>
                <c:pt idx="165">
                  <c:v>530</c:v>
                </c:pt>
                <c:pt idx="166">
                  <c:v>532</c:v>
                </c:pt>
                <c:pt idx="167">
                  <c:v>534</c:v>
                </c:pt>
                <c:pt idx="168">
                  <c:v>536</c:v>
                </c:pt>
                <c:pt idx="169">
                  <c:v>538</c:v>
                </c:pt>
                <c:pt idx="170">
                  <c:v>540</c:v>
                </c:pt>
                <c:pt idx="171">
                  <c:v>542</c:v>
                </c:pt>
                <c:pt idx="172">
                  <c:v>544</c:v>
                </c:pt>
                <c:pt idx="173">
                  <c:v>546</c:v>
                </c:pt>
                <c:pt idx="174">
                  <c:v>548</c:v>
                </c:pt>
                <c:pt idx="175">
                  <c:v>550</c:v>
                </c:pt>
                <c:pt idx="176">
                  <c:v>552</c:v>
                </c:pt>
                <c:pt idx="177">
                  <c:v>554</c:v>
                </c:pt>
                <c:pt idx="178">
                  <c:v>556</c:v>
                </c:pt>
                <c:pt idx="179">
                  <c:v>558</c:v>
                </c:pt>
                <c:pt idx="180">
                  <c:v>560</c:v>
                </c:pt>
                <c:pt idx="181">
                  <c:v>562</c:v>
                </c:pt>
                <c:pt idx="182">
                  <c:v>564</c:v>
                </c:pt>
                <c:pt idx="183">
                  <c:v>566</c:v>
                </c:pt>
                <c:pt idx="184">
                  <c:v>568</c:v>
                </c:pt>
                <c:pt idx="185">
                  <c:v>570</c:v>
                </c:pt>
                <c:pt idx="186">
                  <c:v>572</c:v>
                </c:pt>
                <c:pt idx="187">
                  <c:v>574</c:v>
                </c:pt>
                <c:pt idx="188">
                  <c:v>576</c:v>
                </c:pt>
                <c:pt idx="189">
                  <c:v>578</c:v>
                </c:pt>
                <c:pt idx="190">
                  <c:v>580</c:v>
                </c:pt>
                <c:pt idx="191">
                  <c:v>582</c:v>
                </c:pt>
                <c:pt idx="192">
                  <c:v>584</c:v>
                </c:pt>
                <c:pt idx="193">
                  <c:v>586</c:v>
                </c:pt>
                <c:pt idx="194">
                  <c:v>588</c:v>
                </c:pt>
                <c:pt idx="195">
                  <c:v>590</c:v>
                </c:pt>
                <c:pt idx="196">
                  <c:v>592</c:v>
                </c:pt>
                <c:pt idx="197">
                  <c:v>594</c:v>
                </c:pt>
                <c:pt idx="198">
                  <c:v>596</c:v>
                </c:pt>
                <c:pt idx="199">
                  <c:v>598</c:v>
                </c:pt>
                <c:pt idx="200">
                  <c:v>600</c:v>
                </c:pt>
                <c:pt idx="201">
                  <c:v>602</c:v>
                </c:pt>
                <c:pt idx="202">
                  <c:v>604</c:v>
                </c:pt>
                <c:pt idx="203">
                  <c:v>606</c:v>
                </c:pt>
                <c:pt idx="204">
                  <c:v>608</c:v>
                </c:pt>
                <c:pt idx="205">
                  <c:v>610</c:v>
                </c:pt>
                <c:pt idx="206">
                  <c:v>612</c:v>
                </c:pt>
                <c:pt idx="207">
                  <c:v>614</c:v>
                </c:pt>
                <c:pt idx="208">
                  <c:v>616</c:v>
                </c:pt>
                <c:pt idx="209">
                  <c:v>618</c:v>
                </c:pt>
                <c:pt idx="210">
                  <c:v>620</c:v>
                </c:pt>
                <c:pt idx="211">
                  <c:v>622</c:v>
                </c:pt>
                <c:pt idx="212">
                  <c:v>624</c:v>
                </c:pt>
                <c:pt idx="213">
                  <c:v>626</c:v>
                </c:pt>
                <c:pt idx="214">
                  <c:v>628</c:v>
                </c:pt>
                <c:pt idx="215">
                  <c:v>630</c:v>
                </c:pt>
                <c:pt idx="216">
                  <c:v>632</c:v>
                </c:pt>
                <c:pt idx="217">
                  <c:v>634</c:v>
                </c:pt>
                <c:pt idx="218">
                  <c:v>636</c:v>
                </c:pt>
                <c:pt idx="219">
                  <c:v>638</c:v>
                </c:pt>
                <c:pt idx="220">
                  <c:v>640</c:v>
                </c:pt>
                <c:pt idx="221">
                  <c:v>642</c:v>
                </c:pt>
                <c:pt idx="222">
                  <c:v>644</c:v>
                </c:pt>
                <c:pt idx="223">
                  <c:v>646</c:v>
                </c:pt>
                <c:pt idx="224">
                  <c:v>648</c:v>
                </c:pt>
                <c:pt idx="225">
                  <c:v>650</c:v>
                </c:pt>
                <c:pt idx="226">
                  <c:v>652</c:v>
                </c:pt>
                <c:pt idx="227">
                  <c:v>654</c:v>
                </c:pt>
                <c:pt idx="228">
                  <c:v>656</c:v>
                </c:pt>
                <c:pt idx="229">
                  <c:v>658</c:v>
                </c:pt>
                <c:pt idx="230">
                  <c:v>660</c:v>
                </c:pt>
                <c:pt idx="231">
                  <c:v>662</c:v>
                </c:pt>
                <c:pt idx="232">
                  <c:v>664</c:v>
                </c:pt>
                <c:pt idx="233">
                  <c:v>666</c:v>
                </c:pt>
                <c:pt idx="234">
                  <c:v>668</c:v>
                </c:pt>
                <c:pt idx="235">
                  <c:v>670</c:v>
                </c:pt>
                <c:pt idx="236">
                  <c:v>672</c:v>
                </c:pt>
                <c:pt idx="237">
                  <c:v>674</c:v>
                </c:pt>
                <c:pt idx="238">
                  <c:v>676</c:v>
                </c:pt>
                <c:pt idx="239">
                  <c:v>678</c:v>
                </c:pt>
                <c:pt idx="240">
                  <c:v>680</c:v>
                </c:pt>
                <c:pt idx="241">
                  <c:v>682</c:v>
                </c:pt>
                <c:pt idx="242">
                  <c:v>684</c:v>
                </c:pt>
                <c:pt idx="243">
                  <c:v>686</c:v>
                </c:pt>
                <c:pt idx="244">
                  <c:v>688</c:v>
                </c:pt>
                <c:pt idx="245">
                  <c:v>690</c:v>
                </c:pt>
                <c:pt idx="246">
                  <c:v>692</c:v>
                </c:pt>
                <c:pt idx="247">
                  <c:v>694</c:v>
                </c:pt>
                <c:pt idx="248">
                  <c:v>696</c:v>
                </c:pt>
                <c:pt idx="249">
                  <c:v>698</c:v>
                </c:pt>
                <c:pt idx="250">
                  <c:v>700</c:v>
                </c:pt>
              </c:numCache>
            </c:numRef>
          </c:xVal>
          <c:yVal>
            <c:numRef>
              <c:f>Sheet1!$E$2:$E$252</c:f>
              <c:numCache>
                <c:formatCode>General</c:formatCode>
                <c:ptCount val="251"/>
                <c:pt idx="0">
                  <c:v>3.3519999999999999</c:v>
                </c:pt>
                <c:pt idx="1">
                  <c:v>3.734</c:v>
                </c:pt>
                <c:pt idx="2">
                  <c:v>4.2309999999999999</c:v>
                </c:pt>
                <c:pt idx="3">
                  <c:v>7</c:v>
                </c:pt>
                <c:pt idx="4">
                  <c:v>3.5459999999999998</c:v>
                </c:pt>
                <c:pt idx="5">
                  <c:v>3.5510000000000002</c:v>
                </c:pt>
                <c:pt idx="6">
                  <c:v>3.3220000000000001</c:v>
                </c:pt>
                <c:pt idx="7">
                  <c:v>3.61</c:v>
                </c:pt>
                <c:pt idx="8">
                  <c:v>3.4790000000000001</c:v>
                </c:pt>
                <c:pt idx="9">
                  <c:v>3.48</c:v>
                </c:pt>
                <c:pt idx="10">
                  <c:v>3.895</c:v>
                </c:pt>
                <c:pt idx="11">
                  <c:v>3.71</c:v>
                </c:pt>
                <c:pt idx="12">
                  <c:v>3.8559999999999999</c:v>
                </c:pt>
                <c:pt idx="13">
                  <c:v>3.6280000000000001</c:v>
                </c:pt>
                <c:pt idx="14">
                  <c:v>3.3660000000000001</c:v>
                </c:pt>
                <c:pt idx="15">
                  <c:v>3.1920000000000002</c:v>
                </c:pt>
                <c:pt idx="16">
                  <c:v>2.915</c:v>
                </c:pt>
                <c:pt idx="17">
                  <c:v>2.5950000000000002</c:v>
                </c:pt>
                <c:pt idx="18">
                  <c:v>2.2919999999999998</c:v>
                </c:pt>
                <c:pt idx="19">
                  <c:v>2.0739999999999998</c:v>
                </c:pt>
                <c:pt idx="20">
                  <c:v>1.9339999999999999</c:v>
                </c:pt>
                <c:pt idx="21">
                  <c:v>1.8520000000000001</c:v>
                </c:pt>
                <c:pt idx="22">
                  <c:v>1.82</c:v>
                </c:pt>
                <c:pt idx="23">
                  <c:v>1.8169999999999999</c:v>
                </c:pt>
                <c:pt idx="24">
                  <c:v>1.8440000000000001</c:v>
                </c:pt>
                <c:pt idx="25">
                  <c:v>1.883</c:v>
                </c:pt>
                <c:pt idx="26">
                  <c:v>1.9339999999999999</c:v>
                </c:pt>
                <c:pt idx="27">
                  <c:v>2.0070000000000001</c:v>
                </c:pt>
                <c:pt idx="28">
                  <c:v>2.0790000000000002</c:v>
                </c:pt>
                <c:pt idx="29">
                  <c:v>2.16</c:v>
                </c:pt>
                <c:pt idx="30">
                  <c:v>2.2589999999999999</c:v>
                </c:pt>
                <c:pt idx="31">
                  <c:v>2.327</c:v>
                </c:pt>
                <c:pt idx="32">
                  <c:v>2.4159999999999999</c:v>
                </c:pt>
                <c:pt idx="33">
                  <c:v>2.427</c:v>
                </c:pt>
                <c:pt idx="34">
                  <c:v>2.46</c:v>
                </c:pt>
                <c:pt idx="35">
                  <c:v>2.5470000000000002</c:v>
                </c:pt>
                <c:pt idx="36">
                  <c:v>2.3820000000000001</c:v>
                </c:pt>
                <c:pt idx="37">
                  <c:v>2.2109999999999999</c:v>
                </c:pt>
                <c:pt idx="38">
                  <c:v>2.089</c:v>
                </c:pt>
                <c:pt idx="39">
                  <c:v>2.0219999999999998</c:v>
                </c:pt>
                <c:pt idx="40">
                  <c:v>1.7270000000000001</c:v>
                </c:pt>
                <c:pt idx="41">
                  <c:v>1.258</c:v>
                </c:pt>
                <c:pt idx="42">
                  <c:v>0.89500000000000002</c:v>
                </c:pt>
                <c:pt idx="43">
                  <c:v>0.66100000000000003</c:v>
                </c:pt>
                <c:pt idx="44">
                  <c:v>0.51300000000000001</c:v>
                </c:pt>
                <c:pt idx="45">
                  <c:v>0.41399999999999998</c:v>
                </c:pt>
                <c:pt idx="46">
                  <c:v>0.34399999999999997</c:v>
                </c:pt>
                <c:pt idx="47">
                  <c:v>0.28899999999999998</c:v>
                </c:pt>
                <c:pt idx="48">
                  <c:v>0.246</c:v>
                </c:pt>
                <c:pt idx="49">
                  <c:v>0.21199999999999999</c:v>
                </c:pt>
                <c:pt idx="50">
                  <c:v>0.184</c:v>
                </c:pt>
                <c:pt idx="51">
                  <c:v>0.16200000000000001</c:v>
                </c:pt>
                <c:pt idx="52">
                  <c:v>0.14299999999999999</c:v>
                </c:pt>
                <c:pt idx="53">
                  <c:v>0.129</c:v>
                </c:pt>
                <c:pt idx="54">
                  <c:v>0.115</c:v>
                </c:pt>
                <c:pt idx="55">
                  <c:v>0.105</c:v>
                </c:pt>
                <c:pt idx="56">
                  <c:v>9.6000000000000002E-2</c:v>
                </c:pt>
                <c:pt idx="57">
                  <c:v>8.7999999999999995E-2</c:v>
                </c:pt>
                <c:pt idx="58">
                  <c:v>8.3000000000000004E-2</c:v>
                </c:pt>
                <c:pt idx="59">
                  <c:v>7.8E-2</c:v>
                </c:pt>
                <c:pt idx="60">
                  <c:v>7.0000000000000007E-2</c:v>
                </c:pt>
                <c:pt idx="61">
                  <c:v>6.6000000000000003E-2</c:v>
                </c:pt>
                <c:pt idx="62">
                  <c:v>6.4000000000000001E-2</c:v>
                </c:pt>
                <c:pt idx="63">
                  <c:v>6.0999999999999999E-2</c:v>
                </c:pt>
                <c:pt idx="64">
                  <c:v>0.06</c:v>
                </c:pt>
                <c:pt idx="65">
                  <c:v>5.7000000000000002E-2</c:v>
                </c:pt>
                <c:pt idx="66">
                  <c:v>5.6000000000000001E-2</c:v>
                </c:pt>
                <c:pt idx="67">
                  <c:v>5.3999999999999999E-2</c:v>
                </c:pt>
                <c:pt idx="68">
                  <c:v>5.1999999999999998E-2</c:v>
                </c:pt>
                <c:pt idx="69">
                  <c:v>5.0999999999999997E-2</c:v>
                </c:pt>
                <c:pt idx="70">
                  <c:v>0.05</c:v>
                </c:pt>
                <c:pt idx="71">
                  <c:v>4.8000000000000001E-2</c:v>
                </c:pt>
                <c:pt idx="72">
                  <c:v>4.7E-2</c:v>
                </c:pt>
                <c:pt idx="73">
                  <c:v>4.4999999999999998E-2</c:v>
                </c:pt>
                <c:pt idx="74">
                  <c:v>4.3999999999999997E-2</c:v>
                </c:pt>
                <c:pt idx="75">
                  <c:v>4.2999999999999997E-2</c:v>
                </c:pt>
                <c:pt idx="76">
                  <c:v>4.1000000000000002E-2</c:v>
                </c:pt>
                <c:pt idx="77">
                  <c:v>0.04</c:v>
                </c:pt>
                <c:pt idx="78">
                  <c:v>3.9E-2</c:v>
                </c:pt>
                <c:pt idx="79">
                  <c:v>3.5999999999999997E-2</c:v>
                </c:pt>
                <c:pt idx="80">
                  <c:v>3.5999999999999997E-2</c:v>
                </c:pt>
                <c:pt idx="81">
                  <c:v>3.4000000000000002E-2</c:v>
                </c:pt>
                <c:pt idx="82">
                  <c:v>3.3000000000000002E-2</c:v>
                </c:pt>
                <c:pt idx="83">
                  <c:v>3.2000000000000001E-2</c:v>
                </c:pt>
                <c:pt idx="84">
                  <c:v>3.2000000000000001E-2</c:v>
                </c:pt>
                <c:pt idx="85">
                  <c:v>3.1E-2</c:v>
                </c:pt>
                <c:pt idx="86">
                  <c:v>0.03</c:v>
                </c:pt>
                <c:pt idx="87">
                  <c:v>2.8000000000000001E-2</c:v>
                </c:pt>
                <c:pt idx="88">
                  <c:v>2.8000000000000001E-2</c:v>
                </c:pt>
                <c:pt idx="89">
                  <c:v>2.8000000000000001E-2</c:v>
                </c:pt>
                <c:pt idx="90">
                  <c:v>2.5999999999999999E-2</c:v>
                </c:pt>
                <c:pt idx="91">
                  <c:v>2.5999999999999999E-2</c:v>
                </c:pt>
                <c:pt idx="92">
                  <c:v>2.5999999999999999E-2</c:v>
                </c:pt>
                <c:pt idx="93">
                  <c:v>2.5000000000000001E-2</c:v>
                </c:pt>
                <c:pt idx="94">
                  <c:v>2.4E-2</c:v>
                </c:pt>
                <c:pt idx="95">
                  <c:v>2.5000000000000001E-2</c:v>
                </c:pt>
                <c:pt idx="96">
                  <c:v>2.4E-2</c:v>
                </c:pt>
                <c:pt idx="97">
                  <c:v>2.4E-2</c:v>
                </c:pt>
                <c:pt idx="98">
                  <c:v>2.4E-2</c:v>
                </c:pt>
                <c:pt idx="99">
                  <c:v>2.3E-2</c:v>
                </c:pt>
                <c:pt idx="100">
                  <c:v>2.4E-2</c:v>
                </c:pt>
                <c:pt idx="101">
                  <c:v>2.4E-2</c:v>
                </c:pt>
                <c:pt idx="102">
                  <c:v>2.3E-2</c:v>
                </c:pt>
                <c:pt idx="103">
                  <c:v>2.3E-2</c:v>
                </c:pt>
                <c:pt idx="104">
                  <c:v>2.4E-2</c:v>
                </c:pt>
                <c:pt idx="105">
                  <c:v>2.3E-2</c:v>
                </c:pt>
                <c:pt idx="106">
                  <c:v>2.3E-2</c:v>
                </c:pt>
                <c:pt idx="107">
                  <c:v>2.3E-2</c:v>
                </c:pt>
                <c:pt idx="108">
                  <c:v>2.3E-2</c:v>
                </c:pt>
                <c:pt idx="109">
                  <c:v>2.3E-2</c:v>
                </c:pt>
                <c:pt idx="110">
                  <c:v>2.3E-2</c:v>
                </c:pt>
                <c:pt idx="111">
                  <c:v>2.3E-2</c:v>
                </c:pt>
                <c:pt idx="112">
                  <c:v>2.3E-2</c:v>
                </c:pt>
                <c:pt idx="113">
                  <c:v>2.3E-2</c:v>
                </c:pt>
                <c:pt idx="114">
                  <c:v>2.3E-2</c:v>
                </c:pt>
                <c:pt idx="115">
                  <c:v>2.3E-2</c:v>
                </c:pt>
                <c:pt idx="116">
                  <c:v>2.3E-2</c:v>
                </c:pt>
                <c:pt idx="117">
                  <c:v>2.3E-2</c:v>
                </c:pt>
                <c:pt idx="118">
                  <c:v>2.3E-2</c:v>
                </c:pt>
                <c:pt idx="119">
                  <c:v>2.3E-2</c:v>
                </c:pt>
                <c:pt idx="120">
                  <c:v>2.3E-2</c:v>
                </c:pt>
                <c:pt idx="121">
                  <c:v>2.3E-2</c:v>
                </c:pt>
                <c:pt idx="122">
                  <c:v>2.3E-2</c:v>
                </c:pt>
                <c:pt idx="123">
                  <c:v>2.3E-2</c:v>
                </c:pt>
                <c:pt idx="124">
                  <c:v>2.3E-2</c:v>
                </c:pt>
                <c:pt idx="125">
                  <c:v>2.3E-2</c:v>
                </c:pt>
                <c:pt idx="126">
                  <c:v>2.3E-2</c:v>
                </c:pt>
                <c:pt idx="127">
                  <c:v>2.4E-2</c:v>
                </c:pt>
                <c:pt idx="128">
                  <c:v>2.4E-2</c:v>
                </c:pt>
                <c:pt idx="129">
                  <c:v>2.3E-2</c:v>
                </c:pt>
                <c:pt idx="130">
                  <c:v>2.4E-2</c:v>
                </c:pt>
                <c:pt idx="131">
                  <c:v>2.4E-2</c:v>
                </c:pt>
                <c:pt idx="132">
                  <c:v>2.4E-2</c:v>
                </c:pt>
                <c:pt idx="133">
                  <c:v>2.4E-2</c:v>
                </c:pt>
                <c:pt idx="134">
                  <c:v>2.4E-2</c:v>
                </c:pt>
                <c:pt idx="135">
                  <c:v>2.3E-2</c:v>
                </c:pt>
                <c:pt idx="136">
                  <c:v>2.1999999999999999E-2</c:v>
                </c:pt>
                <c:pt idx="137">
                  <c:v>2.1999999999999999E-2</c:v>
                </c:pt>
                <c:pt idx="138">
                  <c:v>2.3E-2</c:v>
                </c:pt>
                <c:pt idx="139">
                  <c:v>2.3E-2</c:v>
                </c:pt>
                <c:pt idx="140">
                  <c:v>2.1999999999999999E-2</c:v>
                </c:pt>
                <c:pt idx="141">
                  <c:v>2.3E-2</c:v>
                </c:pt>
                <c:pt idx="142">
                  <c:v>2.3E-2</c:v>
                </c:pt>
                <c:pt idx="143">
                  <c:v>2.3E-2</c:v>
                </c:pt>
                <c:pt idx="144">
                  <c:v>2.3E-2</c:v>
                </c:pt>
                <c:pt idx="145">
                  <c:v>2.3E-2</c:v>
                </c:pt>
                <c:pt idx="146">
                  <c:v>2.3E-2</c:v>
                </c:pt>
                <c:pt idx="147">
                  <c:v>2.3E-2</c:v>
                </c:pt>
                <c:pt idx="148">
                  <c:v>2.3E-2</c:v>
                </c:pt>
                <c:pt idx="149">
                  <c:v>2.3E-2</c:v>
                </c:pt>
                <c:pt idx="150">
                  <c:v>2.3E-2</c:v>
                </c:pt>
                <c:pt idx="151">
                  <c:v>2.3E-2</c:v>
                </c:pt>
                <c:pt idx="152">
                  <c:v>2.3E-2</c:v>
                </c:pt>
                <c:pt idx="153">
                  <c:v>2.3E-2</c:v>
                </c:pt>
                <c:pt idx="154">
                  <c:v>2.3E-2</c:v>
                </c:pt>
                <c:pt idx="155">
                  <c:v>2.3E-2</c:v>
                </c:pt>
                <c:pt idx="156">
                  <c:v>2.3E-2</c:v>
                </c:pt>
                <c:pt idx="157">
                  <c:v>2.4E-2</c:v>
                </c:pt>
                <c:pt idx="158">
                  <c:v>2.4E-2</c:v>
                </c:pt>
                <c:pt idx="159">
                  <c:v>2.4E-2</c:v>
                </c:pt>
                <c:pt idx="160">
                  <c:v>2.4E-2</c:v>
                </c:pt>
                <c:pt idx="161">
                  <c:v>2.4E-2</c:v>
                </c:pt>
                <c:pt idx="162">
                  <c:v>2.4E-2</c:v>
                </c:pt>
                <c:pt idx="163">
                  <c:v>2.4E-2</c:v>
                </c:pt>
                <c:pt idx="164">
                  <c:v>2.4E-2</c:v>
                </c:pt>
                <c:pt idx="165">
                  <c:v>2.4E-2</c:v>
                </c:pt>
                <c:pt idx="166">
                  <c:v>2.4E-2</c:v>
                </c:pt>
                <c:pt idx="167">
                  <c:v>2.5000000000000001E-2</c:v>
                </c:pt>
                <c:pt idx="168">
                  <c:v>2.5000000000000001E-2</c:v>
                </c:pt>
                <c:pt idx="169">
                  <c:v>2.5000000000000001E-2</c:v>
                </c:pt>
                <c:pt idx="170">
                  <c:v>2.5000000000000001E-2</c:v>
                </c:pt>
                <c:pt idx="171">
                  <c:v>2.5000000000000001E-2</c:v>
                </c:pt>
                <c:pt idx="172">
                  <c:v>2.5000000000000001E-2</c:v>
                </c:pt>
                <c:pt idx="173">
                  <c:v>2.5000000000000001E-2</c:v>
                </c:pt>
                <c:pt idx="174">
                  <c:v>2.5000000000000001E-2</c:v>
                </c:pt>
                <c:pt idx="175">
                  <c:v>2.5999999999999999E-2</c:v>
                </c:pt>
                <c:pt idx="176">
                  <c:v>2.5999999999999999E-2</c:v>
                </c:pt>
                <c:pt idx="177">
                  <c:v>2.5999999999999999E-2</c:v>
                </c:pt>
                <c:pt idx="178">
                  <c:v>2.5999999999999999E-2</c:v>
                </c:pt>
                <c:pt idx="179">
                  <c:v>2.5999999999999999E-2</c:v>
                </c:pt>
                <c:pt idx="180">
                  <c:v>2.5999999999999999E-2</c:v>
                </c:pt>
                <c:pt idx="181">
                  <c:v>2.7E-2</c:v>
                </c:pt>
                <c:pt idx="182">
                  <c:v>2.7E-2</c:v>
                </c:pt>
                <c:pt idx="183">
                  <c:v>2.7E-2</c:v>
                </c:pt>
                <c:pt idx="184">
                  <c:v>2.7E-2</c:v>
                </c:pt>
                <c:pt idx="185">
                  <c:v>2.7E-2</c:v>
                </c:pt>
                <c:pt idx="186">
                  <c:v>2.7E-2</c:v>
                </c:pt>
                <c:pt idx="187">
                  <c:v>2.7E-2</c:v>
                </c:pt>
                <c:pt idx="188">
                  <c:v>2.8000000000000001E-2</c:v>
                </c:pt>
                <c:pt idx="189">
                  <c:v>2.8000000000000001E-2</c:v>
                </c:pt>
                <c:pt idx="190">
                  <c:v>2.8000000000000001E-2</c:v>
                </c:pt>
                <c:pt idx="191">
                  <c:v>2.8000000000000001E-2</c:v>
                </c:pt>
                <c:pt idx="192">
                  <c:v>2.8000000000000001E-2</c:v>
                </c:pt>
                <c:pt idx="193">
                  <c:v>2.9000000000000001E-2</c:v>
                </c:pt>
                <c:pt idx="194">
                  <c:v>2.9000000000000001E-2</c:v>
                </c:pt>
                <c:pt idx="195">
                  <c:v>2.9000000000000001E-2</c:v>
                </c:pt>
                <c:pt idx="196">
                  <c:v>2.9000000000000001E-2</c:v>
                </c:pt>
                <c:pt idx="197">
                  <c:v>2.9000000000000001E-2</c:v>
                </c:pt>
                <c:pt idx="198">
                  <c:v>2.9000000000000001E-2</c:v>
                </c:pt>
                <c:pt idx="199">
                  <c:v>2.9000000000000001E-2</c:v>
                </c:pt>
                <c:pt idx="200">
                  <c:v>0.03</c:v>
                </c:pt>
                <c:pt idx="201">
                  <c:v>0.03</c:v>
                </c:pt>
                <c:pt idx="202">
                  <c:v>0.03</c:v>
                </c:pt>
                <c:pt idx="203">
                  <c:v>0.03</c:v>
                </c:pt>
                <c:pt idx="204">
                  <c:v>0.03</c:v>
                </c:pt>
                <c:pt idx="205">
                  <c:v>0.03</c:v>
                </c:pt>
                <c:pt idx="206">
                  <c:v>0.03</c:v>
                </c:pt>
                <c:pt idx="207">
                  <c:v>0.03</c:v>
                </c:pt>
                <c:pt idx="208">
                  <c:v>3.1E-2</c:v>
                </c:pt>
                <c:pt idx="209">
                  <c:v>3.1E-2</c:v>
                </c:pt>
                <c:pt idx="210">
                  <c:v>3.1E-2</c:v>
                </c:pt>
                <c:pt idx="211">
                  <c:v>3.1E-2</c:v>
                </c:pt>
                <c:pt idx="212">
                  <c:v>3.1E-2</c:v>
                </c:pt>
                <c:pt idx="213">
                  <c:v>3.1E-2</c:v>
                </c:pt>
                <c:pt idx="214">
                  <c:v>3.1E-2</c:v>
                </c:pt>
                <c:pt idx="215">
                  <c:v>3.1E-2</c:v>
                </c:pt>
                <c:pt idx="216">
                  <c:v>3.1E-2</c:v>
                </c:pt>
                <c:pt idx="217">
                  <c:v>3.1E-2</c:v>
                </c:pt>
                <c:pt idx="218">
                  <c:v>3.1E-2</c:v>
                </c:pt>
                <c:pt idx="219">
                  <c:v>3.1E-2</c:v>
                </c:pt>
                <c:pt idx="220">
                  <c:v>3.1E-2</c:v>
                </c:pt>
                <c:pt idx="221">
                  <c:v>3.1E-2</c:v>
                </c:pt>
                <c:pt idx="222">
                  <c:v>3.1E-2</c:v>
                </c:pt>
                <c:pt idx="223">
                  <c:v>3.2000000000000001E-2</c:v>
                </c:pt>
                <c:pt idx="224">
                  <c:v>3.2000000000000001E-2</c:v>
                </c:pt>
                <c:pt idx="225">
                  <c:v>3.2000000000000001E-2</c:v>
                </c:pt>
                <c:pt idx="226">
                  <c:v>3.2000000000000001E-2</c:v>
                </c:pt>
                <c:pt idx="227">
                  <c:v>3.2000000000000001E-2</c:v>
                </c:pt>
                <c:pt idx="228">
                  <c:v>3.2000000000000001E-2</c:v>
                </c:pt>
                <c:pt idx="229">
                  <c:v>3.2000000000000001E-2</c:v>
                </c:pt>
                <c:pt idx="230">
                  <c:v>3.2000000000000001E-2</c:v>
                </c:pt>
                <c:pt idx="231">
                  <c:v>3.2000000000000001E-2</c:v>
                </c:pt>
                <c:pt idx="232">
                  <c:v>3.2000000000000001E-2</c:v>
                </c:pt>
                <c:pt idx="233">
                  <c:v>3.2000000000000001E-2</c:v>
                </c:pt>
                <c:pt idx="234">
                  <c:v>3.2000000000000001E-2</c:v>
                </c:pt>
                <c:pt idx="235">
                  <c:v>3.2000000000000001E-2</c:v>
                </c:pt>
                <c:pt idx="236">
                  <c:v>3.2000000000000001E-2</c:v>
                </c:pt>
                <c:pt idx="237">
                  <c:v>3.2000000000000001E-2</c:v>
                </c:pt>
                <c:pt idx="238">
                  <c:v>3.2000000000000001E-2</c:v>
                </c:pt>
                <c:pt idx="239">
                  <c:v>3.2000000000000001E-2</c:v>
                </c:pt>
                <c:pt idx="240">
                  <c:v>3.2000000000000001E-2</c:v>
                </c:pt>
                <c:pt idx="241">
                  <c:v>3.2000000000000001E-2</c:v>
                </c:pt>
                <c:pt idx="242">
                  <c:v>3.2000000000000001E-2</c:v>
                </c:pt>
                <c:pt idx="243">
                  <c:v>3.2000000000000001E-2</c:v>
                </c:pt>
                <c:pt idx="244">
                  <c:v>3.2000000000000001E-2</c:v>
                </c:pt>
                <c:pt idx="245">
                  <c:v>3.1E-2</c:v>
                </c:pt>
                <c:pt idx="246">
                  <c:v>3.1E-2</c:v>
                </c:pt>
                <c:pt idx="247">
                  <c:v>3.1E-2</c:v>
                </c:pt>
                <c:pt idx="248">
                  <c:v>3.1E-2</c:v>
                </c:pt>
                <c:pt idx="249">
                  <c:v>3.1E-2</c:v>
                </c:pt>
                <c:pt idx="250">
                  <c:v>3.1E-2</c:v>
                </c:pt>
              </c:numCache>
            </c:numRef>
          </c:yVal>
          <c:smooth val="1"/>
          <c:extLst>
            <c:ext xmlns:c16="http://schemas.microsoft.com/office/drawing/2014/chart" uri="{C3380CC4-5D6E-409C-BE32-E72D297353CC}">
              <c16:uniqueId val="{00000003-D68D-4F91-95FB-9F8B7B597848}"/>
            </c:ext>
          </c:extLst>
        </c:ser>
        <c:ser>
          <c:idx val="4"/>
          <c:order val="4"/>
          <c:tx>
            <c:strRef>
              <c:f>Sheet1!$F$1</c:f>
              <c:strCache>
                <c:ptCount val="1"/>
                <c:pt idx="0">
                  <c:v>20-h</c:v>
                </c:pt>
              </c:strCache>
            </c:strRef>
          </c:tx>
          <c:spPr>
            <a:ln w="19050" cap="rnd">
              <a:solidFill>
                <a:schemeClr val="accent5"/>
              </a:solidFill>
              <a:round/>
            </a:ln>
            <a:effectLst/>
          </c:spPr>
          <c:marker>
            <c:symbol val="none"/>
          </c:marker>
          <c:xVal>
            <c:numRef>
              <c:f>Sheet1!$A$2:$A$252</c:f>
              <c:numCache>
                <c:formatCode>General</c:formatCode>
                <c:ptCount val="251"/>
                <c:pt idx="0">
                  <c:v>200</c:v>
                </c:pt>
                <c:pt idx="1">
                  <c:v>202</c:v>
                </c:pt>
                <c:pt idx="2">
                  <c:v>204</c:v>
                </c:pt>
                <c:pt idx="3">
                  <c:v>206</c:v>
                </c:pt>
                <c:pt idx="4">
                  <c:v>208</c:v>
                </c:pt>
                <c:pt idx="5">
                  <c:v>210</c:v>
                </c:pt>
                <c:pt idx="6">
                  <c:v>212</c:v>
                </c:pt>
                <c:pt idx="7">
                  <c:v>214</c:v>
                </c:pt>
                <c:pt idx="8">
                  <c:v>216</c:v>
                </c:pt>
                <c:pt idx="9">
                  <c:v>218</c:v>
                </c:pt>
                <c:pt idx="10">
                  <c:v>220</c:v>
                </c:pt>
                <c:pt idx="11">
                  <c:v>222</c:v>
                </c:pt>
                <c:pt idx="12">
                  <c:v>224</c:v>
                </c:pt>
                <c:pt idx="13">
                  <c:v>226</c:v>
                </c:pt>
                <c:pt idx="14">
                  <c:v>228</c:v>
                </c:pt>
                <c:pt idx="15">
                  <c:v>230</c:v>
                </c:pt>
                <c:pt idx="16">
                  <c:v>232</c:v>
                </c:pt>
                <c:pt idx="17">
                  <c:v>234</c:v>
                </c:pt>
                <c:pt idx="18">
                  <c:v>236</c:v>
                </c:pt>
                <c:pt idx="19">
                  <c:v>238</c:v>
                </c:pt>
                <c:pt idx="20">
                  <c:v>240</c:v>
                </c:pt>
                <c:pt idx="21">
                  <c:v>242</c:v>
                </c:pt>
                <c:pt idx="22">
                  <c:v>244</c:v>
                </c:pt>
                <c:pt idx="23">
                  <c:v>246</c:v>
                </c:pt>
                <c:pt idx="24">
                  <c:v>248</c:v>
                </c:pt>
                <c:pt idx="25">
                  <c:v>250</c:v>
                </c:pt>
                <c:pt idx="26">
                  <c:v>252</c:v>
                </c:pt>
                <c:pt idx="27">
                  <c:v>254</c:v>
                </c:pt>
                <c:pt idx="28">
                  <c:v>256</c:v>
                </c:pt>
                <c:pt idx="29">
                  <c:v>258</c:v>
                </c:pt>
                <c:pt idx="30">
                  <c:v>260</c:v>
                </c:pt>
                <c:pt idx="31">
                  <c:v>262</c:v>
                </c:pt>
                <c:pt idx="32">
                  <c:v>264</c:v>
                </c:pt>
                <c:pt idx="33">
                  <c:v>266</c:v>
                </c:pt>
                <c:pt idx="34">
                  <c:v>268</c:v>
                </c:pt>
                <c:pt idx="35">
                  <c:v>270</c:v>
                </c:pt>
                <c:pt idx="36">
                  <c:v>272</c:v>
                </c:pt>
                <c:pt idx="37">
                  <c:v>274</c:v>
                </c:pt>
                <c:pt idx="38">
                  <c:v>276</c:v>
                </c:pt>
                <c:pt idx="39">
                  <c:v>278</c:v>
                </c:pt>
                <c:pt idx="40">
                  <c:v>280</c:v>
                </c:pt>
                <c:pt idx="41">
                  <c:v>282</c:v>
                </c:pt>
                <c:pt idx="42">
                  <c:v>284</c:v>
                </c:pt>
                <c:pt idx="43">
                  <c:v>286</c:v>
                </c:pt>
                <c:pt idx="44">
                  <c:v>288</c:v>
                </c:pt>
                <c:pt idx="45">
                  <c:v>290</c:v>
                </c:pt>
                <c:pt idx="46">
                  <c:v>292</c:v>
                </c:pt>
                <c:pt idx="47">
                  <c:v>294</c:v>
                </c:pt>
                <c:pt idx="48">
                  <c:v>296</c:v>
                </c:pt>
                <c:pt idx="49">
                  <c:v>298</c:v>
                </c:pt>
                <c:pt idx="50">
                  <c:v>300</c:v>
                </c:pt>
                <c:pt idx="51">
                  <c:v>302</c:v>
                </c:pt>
                <c:pt idx="52">
                  <c:v>304</c:v>
                </c:pt>
                <c:pt idx="53">
                  <c:v>306</c:v>
                </c:pt>
                <c:pt idx="54">
                  <c:v>308</c:v>
                </c:pt>
                <c:pt idx="55">
                  <c:v>310</c:v>
                </c:pt>
                <c:pt idx="56">
                  <c:v>312</c:v>
                </c:pt>
                <c:pt idx="57">
                  <c:v>314</c:v>
                </c:pt>
                <c:pt idx="58">
                  <c:v>316</c:v>
                </c:pt>
                <c:pt idx="59">
                  <c:v>318</c:v>
                </c:pt>
                <c:pt idx="60">
                  <c:v>320</c:v>
                </c:pt>
                <c:pt idx="61">
                  <c:v>322</c:v>
                </c:pt>
                <c:pt idx="62">
                  <c:v>324</c:v>
                </c:pt>
                <c:pt idx="63">
                  <c:v>326</c:v>
                </c:pt>
                <c:pt idx="64">
                  <c:v>328</c:v>
                </c:pt>
                <c:pt idx="65">
                  <c:v>330</c:v>
                </c:pt>
                <c:pt idx="66">
                  <c:v>332</c:v>
                </c:pt>
                <c:pt idx="67">
                  <c:v>334</c:v>
                </c:pt>
                <c:pt idx="68">
                  <c:v>336</c:v>
                </c:pt>
                <c:pt idx="69">
                  <c:v>338</c:v>
                </c:pt>
                <c:pt idx="70">
                  <c:v>340</c:v>
                </c:pt>
                <c:pt idx="71">
                  <c:v>342</c:v>
                </c:pt>
                <c:pt idx="72">
                  <c:v>344</c:v>
                </c:pt>
                <c:pt idx="73">
                  <c:v>346</c:v>
                </c:pt>
                <c:pt idx="74">
                  <c:v>348</c:v>
                </c:pt>
                <c:pt idx="75">
                  <c:v>350</c:v>
                </c:pt>
                <c:pt idx="76">
                  <c:v>352</c:v>
                </c:pt>
                <c:pt idx="77">
                  <c:v>354</c:v>
                </c:pt>
                <c:pt idx="78">
                  <c:v>356</c:v>
                </c:pt>
                <c:pt idx="79">
                  <c:v>358</c:v>
                </c:pt>
                <c:pt idx="80">
                  <c:v>360</c:v>
                </c:pt>
                <c:pt idx="81">
                  <c:v>362</c:v>
                </c:pt>
                <c:pt idx="82">
                  <c:v>364</c:v>
                </c:pt>
                <c:pt idx="83">
                  <c:v>366</c:v>
                </c:pt>
                <c:pt idx="84">
                  <c:v>368</c:v>
                </c:pt>
                <c:pt idx="85">
                  <c:v>370</c:v>
                </c:pt>
                <c:pt idx="86">
                  <c:v>372</c:v>
                </c:pt>
                <c:pt idx="87">
                  <c:v>374</c:v>
                </c:pt>
                <c:pt idx="88">
                  <c:v>376</c:v>
                </c:pt>
                <c:pt idx="89">
                  <c:v>378</c:v>
                </c:pt>
                <c:pt idx="90">
                  <c:v>380</c:v>
                </c:pt>
                <c:pt idx="91">
                  <c:v>382</c:v>
                </c:pt>
                <c:pt idx="92">
                  <c:v>384</c:v>
                </c:pt>
                <c:pt idx="93">
                  <c:v>386</c:v>
                </c:pt>
                <c:pt idx="94">
                  <c:v>388</c:v>
                </c:pt>
                <c:pt idx="95">
                  <c:v>390</c:v>
                </c:pt>
                <c:pt idx="96">
                  <c:v>392</c:v>
                </c:pt>
                <c:pt idx="97">
                  <c:v>394</c:v>
                </c:pt>
                <c:pt idx="98">
                  <c:v>396</c:v>
                </c:pt>
                <c:pt idx="99">
                  <c:v>398</c:v>
                </c:pt>
                <c:pt idx="100">
                  <c:v>400</c:v>
                </c:pt>
                <c:pt idx="101">
                  <c:v>402</c:v>
                </c:pt>
                <c:pt idx="102">
                  <c:v>404</c:v>
                </c:pt>
                <c:pt idx="103">
                  <c:v>406</c:v>
                </c:pt>
                <c:pt idx="104">
                  <c:v>408</c:v>
                </c:pt>
                <c:pt idx="105">
                  <c:v>410</c:v>
                </c:pt>
                <c:pt idx="106">
                  <c:v>412</c:v>
                </c:pt>
                <c:pt idx="107">
                  <c:v>414</c:v>
                </c:pt>
                <c:pt idx="108">
                  <c:v>416</c:v>
                </c:pt>
                <c:pt idx="109">
                  <c:v>418</c:v>
                </c:pt>
                <c:pt idx="110">
                  <c:v>420</c:v>
                </c:pt>
                <c:pt idx="111">
                  <c:v>422</c:v>
                </c:pt>
                <c:pt idx="112">
                  <c:v>424</c:v>
                </c:pt>
                <c:pt idx="113">
                  <c:v>426</c:v>
                </c:pt>
                <c:pt idx="114">
                  <c:v>428</c:v>
                </c:pt>
                <c:pt idx="115">
                  <c:v>430</c:v>
                </c:pt>
                <c:pt idx="116">
                  <c:v>432</c:v>
                </c:pt>
                <c:pt idx="117">
                  <c:v>434</c:v>
                </c:pt>
                <c:pt idx="118">
                  <c:v>436</c:v>
                </c:pt>
                <c:pt idx="119">
                  <c:v>438</c:v>
                </c:pt>
                <c:pt idx="120">
                  <c:v>440</c:v>
                </c:pt>
                <c:pt idx="121">
                  <c:v>442</c:v>
                </c:pt>
                <c:pt idx="122">
                  <c:v>444</c:v>
                </c:pt>
                <c:pt idx="123">
                  <c:v>446</c:v>
                </c:pt>
                <c:pt idx="124">
                  <c:v>448</c:v>
                </c:pt>
                <c:pt idx="125">
                  <c:v>450</c:v>
                </c:pt>
                <c:pt idx="126">
                  <c:v>452</c:v>
                </c:pt>
                <c:pt idx="127">
                  <c:v>454</c:v>
                </c:pt>
                <c:pt idx="128">
                  <c:v>456</c:v>
                </c:pt>
                <c:pt idx="129">
                  <c:v>458</c:v>
                </c:pt>
                <c:pt idx="130">
                  <c:v>460</c:v>
                </c:pt>
                <c:pt idx="131">
                  <c:v>462</c:v>
                </c:pt>
                <c:pt idx="132">
                  <c:v>464</c:v>
                </c:pt>
                <c:pt idx="133">
                  <c:v>466</c:v>
                </c:pt>
                <c:pt idx="134">
                  <c:v>468</c:v>
                </c:pt>
                <c:pt idx="135">
                  <c:v>470</c:v>
                </c:pt>
                <c:pt idx="136">
                  <c:v>472</c:v>
                </c:pt>
                <c:pt idx="137">
                  <c:v>474</c:v>
                </c:pt>
                <c:pt idx="138">
                  <c:v>476</c:v>
                </c:pt>
                <c:pt idx="139">
                  <c:v>478</c:v>
                </c:pt>
                <c:pt idx="140">
                  <c:v>480</c:v>
                </c:pt>
                <c:pt idx="141">
                  <c:v>482</c:v>
                </c:pt>
                <c:pt idx="142">
                  <c:v>484</c:v>
                </c:pt>
                <c:pt idx="143">
                  <c:v>486</c:v>
                </c:pt>
                <c:pt idx="144">
                  <c:v>488</c:v>
                </c:pt>
                <c:pt idx="145">
                  <c:v>490</c:v>
                </c:pt>
                <c:pt idx="146">
                  <c:v>492</c:v>
                </c:pt>
                <c:pt idx="147">
                  <c:v>494</c:v>
                </c:pt>
                <c:pt idx="148">
                  <c:v>496</c:v>
                </c:pt>
                <c:pt idx="149">
                  <c:v>498</c:v>
                </c:pt>
                <c:pt idx="150">
                  <c:v>500</c:v>
                </c:pt>
                <c:pt idx="151">
                  <c:v>502</c:v>
                </c:pt>
                <c:pt idx="152">
                  <c:v>504</c:v>
                </c:pt>
                <c:pt idx="153">
                  <c:v>506</c:v>
                </c:pt>
                <c:pt idx="154">
                  <c:v>508</c:v>
                </c:pt>
                <c:pt idx="155">
                  <c:v>510</c:v>
                </c:pt>
                <c:pt idx="156">
                  <c:v>512</c:v>
                </c:pt>
                <c:pt idx="157">
                  <c:v>514</c:v>
                </c:pt>
                <c:pt idx="158">
                  <c:v>516</c:v>
                </c:pt>
                <c:pt idx="159">
                  <c:v>518</c:v>
                </c:pt>
                <c:pt idx="160">
                  <c:v>520</c:v>
                </c:pt>
                <c:pt idx="161">
                  <c:v>522</c:v>
                </c:pt>
                <c:pt idx="162">
                  <c:v>524</c:v>
                </c:pt>
                <c:pt idx="163">
                  <c:v>526</c:v>
                </c:pt>
                <c:pt idx="164">
                  <c:v>528</c:v>
                </c:pt>
                <c:pt idx="165">
                  <c:v>530</c:v>
                </c:pt>
                <c:pt idx="166">
                  <c:v>532</c:v>
                </c:pt>
                <c:pt idx="167">
                  <c:v>534</c:v>
                </c:pt>
                <c:pt idx="168">
                  <c:v>536</c:v>
                </c:pt>
                <c:pt idx="169">
                  <c:v>538</c:v>
                </c:pt>
                <c:pt idx="170">
                  <c:v>540</c:v>
                </c:pt>
                <c:pt idx="171">
                  <c:v>542</c:v>
                </c:pt>
                <c:pt idx="172">
                  <c:v>544</c:v>
                </c:pt>
                <c:pt idx="173">
                  <c:v>546</c:v>
                </c:pt>
                <c:pt idx="174">
                  <c:v>548</c:v>
                </c:pt>
                <c:pt idx="175">
                  <c:v>550</c:v>
                </c:pt>
                <c:pt idx="176">
                  <c:v>552</c:v>
                </c:pt>
                <c:pt idx="177">
                  <c:v>554</c:v>
                </c:pt>
                <c:pt idx="178">
                  <c:v>556</c:v>
                </c:pt>
                <c:pt idx="179">
                  <c:v>558</c:v>
                </c:pt>
                <c:pt idx="180">
                  <c:v>560</c:v>
                </c:pt>
                <c:pt idx="181">
                  <c:v>562</c:v>
                </c:pt>
                <c:pt idx="182">
                  <c:v>564</c:v>
                </c:pt>
                <c:pt idx="183">
                  <c:v>566</c:v>
                </c:pt>
                <c:pt idx="184">
                  <c:v>568</c:v>
                </c:pt>
                <c:pt idx="185">
                  <c:v>570</c:v>
                </c:pt>
                <c:pt idx="186">
                  <c:v>572</c:v>
                </c:pt>
                <c:pt idx="187">
                  <c:v>574</c:v>
                </c:pt>
                <c:pt idx="188">
                  <c:v>576</c:v>
                </c:pt>
                <c:pt idx="189">
                  <c:v>578</c:v>
                </c:pt>
                <c:pt idx="190">
                  <c:v>580</c:v>
                </c:pt>
                <c:pt idx="191">
                  <c:v>582</c:v>
                </c:pt>
                <c:pt idx="192">
                  <c:v>584</c:v>
                </c:pt>
                <c:pt idx="193">
                  <c:v>586</c:v>
                </c:pt>
                <c:pt idx="194">
                  <c:v>588</c:v>
                </c:pt>
                <c:pt idx="195">
                  <c:v>590</c:v>
                </c:pt>
                <c:pt idx="196">
                  <c:v>592</c:v>
                </c:pt>
                <c:pt idx="197">
                  <c:v>594</c:v>
                </c:pt>
                <c:pt idx="198">
                  <c:v>596</c:v>
                </c:pt>
                <c:pt idx="199">
                  <c:v>598</c:v>
                </c:pt>
                <c:pt idx="200">
                  <c:v>600</c:v>
                </c:pt>
                <c:pt idx="201">
                  <c:v>602</c:v>
                </c:pt>
                <c:pt idx="202">
                  <c:v>604</c:v>
                </c:pt>
                <c:pt idx="203">
                  <c:v>606</c:v>
                </c:pt>
                <c:pt idx="204">
                  <c:v>608</c:v>
                </c:pt>
                <c:pt idx="205">
                  <c:v>610</c:v>
                </c:pt>
                <c:pt idx="206">
                  <c:v>612</c:v>
                </c:pt>
                <c:pt idx="207">
                  <c:v>614</c:v>
                </c:pt>
                <c:pt idx="208">
                  <c:v>616</c:v>
                </c:pt>
                <c:pt idx="209">
                  <c:v>618</c:v>
                </c:pt>
                <c:pt idx="210">
                  <c:v>620</c:v>
                </c:pt>
                <c:pt idx="211">
                  <c:v>622</c:v>
                </c:pt>
                <c:pt idx="212">
                  <c:v>624</c:v>
                </c:pt>
                <c:pt idx="213">
                  <c:v>626</c:v>
                </c:pt>
                <c:pt idx="214">
                  <c:v>628</c:v>
                </c:pt>
                <c:pt idx="215">
                  <c:v>630</c:v>
                </c:pt>
                <c:pt idx="216">
                  <c:v>632</c:v>
                </c:pt>
                <c:pt idx="217">
                  <c:v>634</c:v>
                </c:pt>
                <c:pt idx="218">
                  <c:v>636</c:v>
                </c:pt>
                <c:pt idx="219">
                  <c:v>638</c:v>
                </c:pt>
                <c:pt idx="220">
                  <c:v>640</c:v>
                </c:pt>
                <c:pt idx="221">
                  <c:v>642</c:v>
                </c:pt>
                <c:pt idx="222">
                  <c:v>644</c:v>
                </c:pt>
                <c:pt idx="223">
                  <c:v>646</c:v>
                </c:pt>
                <c:pt idx="224">
                  <c:v>648</c:v>
                </c:pt>
                <c:pt idx="225">
                  <c:v>650</c:v>
                </c:pt>
                <c:pt idx="226">
                  <c:v>652</c:v>
                </c:pt>
                <c:pt idx="227">
                  <c:v>654</c:v>
                </c:pt>
                <c:pt idx="228">
                  <c:v>656</c:v>
                </c:pt>
                <c:pt idx="229">
                  <c:v>658</c:v>
                </c:pt>
                <c:pt idx="230">
                  <c:v>660</c:v>
                </c:pt>
                <c:pt idx="231">
                  <c:v>662</c:v>
                </c:pt>
                <c:pt idx="232">
                  <c:v>664</c:v>
                </c:pt>
                <c:pt idx="233">
                  <c:v>666</c:v>
                </c:pt>
                <c:pt idx="234">
                  <c:v>668</c:v>
                </c:pt>
                <c:pt idx="235">
                  <c:v>670</c:v>
                </c:pt>
                <c:pt idx="236">
                  <c:v>672</c:v>
                </c:pt>
                <c:pt idx="237">
                  <c:v>674</c:v>
                </c:pt>
                <c:pt idx="238">
                  <c:v>676</c:v>
                </c:pt>
                <c:pt idx="239">
                  <c:v>678</c:v>
                </c:pt>
                <c:pt idx="240">
                  <c:v>680</c:v>
                </c:pt>
                <c:pt idx="241">
                  <c:v>682</c:v>
                </c:pt>
                <c:pt idx="242">
                  <c:v>684</c:v>
                </c:pt>
                <c:pt idx="243">
                  <c:v>686</c:v>
                </c:pt>
                <c:pt idx="244">
                  <c:v>688</c:v>
                </c:pt>
                <c:pt idx="245">
                  <c:v>690</c:v>
                </c:pt>
                <c:pt idx="246">
                  <c:v>692</c:v>
                </c:pt>
                <c:pt idx="247">
                  <c:v>694</c:v>
                </c:pt>
                <c:pt idx="248">
                  <c:v>696</c:v>
                </c:pt>
                <c:pt idx="249">
                  <c:v>698</c:v>
                </c:pt>
                <c:pt idx="250">
                  <c:v>700</c:v>
                </c:pt>
              </c:numCache>
            </c:numRef>
          </c:xVal>
          <c:yVal>
            <c:numRef>
              <c:f>Sheet1!$F$2:$F$252</c:f>
              <c:numCache>
                <c:formatCode>General</c:formatCode>
                <c:ptCount val="251"/>
                <c:pt idx="0">
                  <c:v>7</c:v>
                </c:pt>
                <c:pt idx="1">
                  <c:v>4.4169999999999998</c:v>
                </c:pt>
                <c:pt idx="2">
                  <c:v>3.4740000000000002</c:v>
                </c:pt>
                <c:pt idx="3">
                  <c:v>3.448</c:v>
                </c:pt>
                <c:pt idx="4">
                  <c:v>4.375</c:v>
                </c:pt>
                <c:pt idx="5">
                  <c:v>3.6110000000000002</c:v>
                </c:pt>
                <c:pt idx="6">
                  <c:v>3.4239999999999999</c:v>
                </c:pt>
                <c:pt idx="7">
                  <c:v>7</c:v>
                </c:pt>
                <c:pt idx="8">
                  <c:v>7</c:v>
                </c:pt>
                <c:pt idx="9">
                  <c:v>3.698</c:v>
                </c:pt>
                <c:pt idx="10">
                  <c:v>4.0960000000000001</c:v>
                </c:pt>
                <c:pt idx="11">
                  <c:v>3.5459999999999998</c:v>
                </c:pt>
                <c:pt idx="12">
                  <c:v>3.9980000000000002</c:v>
                </c:pt>
                <c:pt idx="13">
                  <c:v>3.5129999999999999</c:v>
                </c:pt>
                <c:pt idx="14">
                  <c:v>3.625</c:v>
                </c:pt>
                <c:pt idx="15">
                  <c:v>3.1739999999999999</c:v>
                </c:pt>
                <c:pt idx="16">
                  <c:v>2.92</c:v>
                </c:pt>
                <c:pt idx="17">
                  <c:v>2.5329999999999999</c:v>
                </c:pt>
                <c:pt idx="18">
                  <c:v>2.222</c:v>
                </c:pt>
                <c:pt idx="19">
                  <c:v>2.0070000000000001</c:v>
                </c:pt>
                <c:pt idx="20">
                  <c:v>1.859</c:v>
                </c:pt>
                <c:pt idx="21">
                  <c:v>1.784</c:v>
                </c:pt>
                <c:pt idx="22">
                  <c:v>1.752</c:v>
                </c:pt>
                <c:pt idx="23">
                  <c:v>1.75</c:v>
                </c:pt>
                <c:pt idx="24">
                  <c:v>1.7709999999999999</c:v>
                </c:pt>
                <c:pt idx="25">
                  <c:v>1.8149999999999999</c:v>
                </c:pt>
                <c:pt idx="26">
                  <c:v>1.8779999999999999</c:v>
                </c:pt>
                <c:pt idx="27">
                  <c:v>1.9359999999999999</c:v>
                </c:pt>
                <c:pt idx="28">
                  <c:v>2.02</c:v>
                </c:pt>
                <c:pt idx="29">
                  <c:v>2.1</c:v>
                </c:pt>
                <c:pt idx="30">
                  <c:v>2.1890000000000001</c:v>
                </c:pt>
                <c:pt idx="31">
                  <c:v>2.254</c:v>
                </c:pt>
                <c:pt idx="32">
                  <c:v>2.3090000000000002</c:v>
                </c:pt>
                <c:pt idx="33">
                  <c:v>2.3170000000000002</c:v>
                </c:pt>
                <c:pt idx="34">
                  <c:v>2.391</c:v>
                </c:pt>
                <c:pt idx="35">
                  <c:v>2.48</c:v>
                </c:pt>
                <c:pt idx="36">
                  <c:v>2.2770000000000001</c:v>
                </c:pt>
                <c:pt idx="37">
                  <c:v>2.0939999999999999</c:v>
                </c:pt>
                <c:pt idx="38">
                  <c:v>2.008</c:v>
                </c:pt>
                <c:pt idx="39">
                  <c:v>1.9870000000000001</c:v>
                </c:pt>
                <c:pt idx="40">
                  <c:v>1.6439999999999999</c:v>
                </c:pt>
                <c:pt idx="41">
                  <c:v>1.171</c:v>
                </c:pt>
                <c:pt idx="42">
                  <c:v>0.80900000000000005</c:v>
                </c:pt>
                <c:pt idx="43">
                  <c:v>0.58299999999999996</c:v>
                </c:pt>
                <c:pt idx="44">
                  <c:v>0.438</c:v>
                </c:pt>
                <c:pt idx="45">
                  <c:v>0.34200000000000003</c:v>
                </c:pt>
                <c:pt idx="46">
                  <c:v>0.27400000000000002</c:v>
                </c:pt>
                <c:pt idx="47">
                  <c:v>0.222</c:v>
                </c:pt>
                <c:pt idx="48">
                  <c:v>0.17899999999999999</c:v>
                </c:pt>
                <c:pt idx="49">
                  <c:v>0.14599999999999999</c:v>
                </c:pt>
                <c:pt idx="50">
                  <c:v>0.11899999999999999</c:v>
                </c:pt>
                <c:pt idx="51">
                  <c:v>9.7000000000000003E-2</c:v>
                </c:pt>
                <c:pt idx="52">
                  <c:v>7.9000000000000001E-2</c:v>
                </c:pt>
                <c:pt idx="53">
                  <c:v>6.4000000000000001E-2</c:v>
                </c:pt>
                <c:pt idx="54">
                  <c:v>5.0999999999999997E-2</c:v>
                </c:pt>
                <c:pt idx="55">
                  <c:v>0.04</c:v>
                </c:pt>
                <c:pt idx="56">
                  <c:v>3.1E-2</c:v>
                </c:pt>
                <c:pt idx="57">
                  <c:v>2.5999999999999999E-2</c:v>
                </c:pt>
                <c:pt idx="58">
                  <c:v>1.9E-2</c:v>
                </c:pt>
                <c:pt idx="59">
                  <c:v>1.4E-2</c:v>
                </c:pt>
                <c:pt idx="60">
                  <c:v>5.0999999999999997E-2</c:v>
                </c:pt>
                <c:pt idx="61">
                  <c:v>4.7E-2</c:v>
                </c:pt>
                <c:pt idx="62">
                  <c:v>4.3999999999999997E-2</c:v>
                </c:pt>
                <c:pt idx="63">
                  <c:v>4.2000000000000003E-2</c:v>
                </c:pt>
                <c:pt idx="64">
                  <c:v>3.7999999999999999E-2</c:v>
                </c:pt>
                <c:pt idx="65">
                  <c:v>3.9E-2</c:v>
                </c:pt>
                <c:pt idx="66">
                  <c:v>3.6999999999999998E-2</c:v>
                </c:pt>
                <c:pt idx="67">
                  <c:v>3.4000000000000002E-2</c:v>
                </c:pt>
                <c:pt idx="68">
                  <c:v>3.5000000000000003E-2</c:v>
                </c:pt>
                <c:pt idx="69">
                  <c:v>3.3000000000000002E-2</c:v>
                </c:pt>
                <c:pt idx="70">
                  <c:v>3.1E-2</c:v>
                </c:pt>
                <c:pt idx="71">
                  <c:v>2.9000000000000001E-2</c:v>
                </c:pt>
                <c:pt idx="72">
                  <c:v>2.7E-2</c:v>
                </c:pt>
                <c:pt idx="73">
                  <c:v>2.5999999999999999E-2</c:v>
                </c:pt>
                <c:pt idx="74">
                  <c:v>2.4E-2</c:v>
                </c:pt>
                <c:pt idx="75">
                  <c:v>2.3E-2</c:v>
                </c:pt>
                <c:pt idx="76">
                  <c:v>2.1000000000000001E-2</c:v>
                </c:pt>
                <c:pt idx="77">
                  <c:v>1.9E-2</c:v>
                </c:pt>
                <c:pt idx="78">
                  <c:v>1.7000000000000001E-2</c:v>
                </c:pt>
                <c:pt idx="79">
                  <c:v>1.6E-2</c:v>
                </c:pt>
                <c:pt idx="80">
                  <c:v>1.4999999999999999E-2</c:v>
                </c:pt>
                <c:pt idx="81">
                  <c:v>1.2999999999999999E-2</c:v>
                </c:pt>
                <c:pt idx="82">
                  <c:v>1.2E-2</c:v>
                </c:pt>
                <c:pt idx="83">
                  <c:v>1.0999999999999999E-2</c:v>
                </c:pt>
                <c:pt idx="84">
                  <c:v>0.01</c:v>
                </c:pt>
                <c:pt idx="85">
                  <c:v>8.0000000000000002E-3</c:v>
                </c:pt>
                <c:pt idx="86">
                  <c:v>7.0000000000000001E-3</c:v>
                </c:pt>
                <c:pt idx="87">
                  <c:v>6.0000000000000001E-3</c:v>
                </c:pt>
                <c:pt idx="88">
                  <c:v>5.0000000000000001E-3</c:v>
                </c:pt>
                <c:pt idx="89">
                  <c:v>5.0000000000000001E-3</c:v>
                </c:pt>
                <c:pt idx="90">
                  <c:v>4.0000000000000001E-3</c:v>
                </c:pt>
                <c:pt idx="91">
                  <c:v>4.0000000000000001E-3</c:v>
                </c:pt>
                <c:pt idx="92">
                  <c:v>3.0000000000000001E-3</c:v>
                </c:pt>
                <c:pt idx="93">
                  <c:v>3.0000000000000001E-3</c:v>
                </c:pt>
                <c:pt idx="94">
                  <c:v>2E-3</c:v>
                </c:pt>
                <c:pt idx="95">
                  <c:v>2E-3</c:v>
                </c:pt>
                <c:pt idx="96">
                  <c:v>2E-3</c:v>
                </c:pt>
                <c:pt idx="97">
                  <c:v>2E-3</c:v>
                </c:pt>
                <c:pt idx="98">
                  <c:v>1E-3</c:v>
                </c:pt>
                <c:pt idx="99">
                  <c:v>1E-3</c:v>
                </c:pt>
                <c:pt idx="100">
                  <c:v>1E-3</c:v>
                </c:pt>
                <c:pt idx="101">
                  <c:v>1E-3</c:v>
                </c:pt>
                <c:pt idx="102">
                  <c:v>1E-3</c:v>
                </c:pt>
                <c:pt idx="103">
                  <c:v>1E-3</c:v>
                </c:pt>
                <c:pt idx="104">
                  <c:v>1E-3</c:v>
                </c:pt>
                <c:pt idx="105">
                  <c:v>0</c:v>
                </c:pt>
                <c:pt idx="106">
                  <c:v>1E-3</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1E-3</c:v>
                </c:pt>
                <c:pt idx="165">
                  <c:v>1E-3</c:v>
                </c:pt>
                <c:pt idx="166">
                  <c:v>1E-3</c:v>
                </c:pt>
                <c:pt idx="167">
                  <c:v>1E-3</c:v>
                </c:pt>
                <c:pt idx="168">
                  <c:v>1E-3</c:v>
                </c:pt>
                <c:pt idx="169">
                  <c:v>1E-3</c:v>
                </c:pt>
                <c:pt idx="170">
                  <c:v>1E-3</c:v>
                </c:pt>
                <c:pt idx="171">
                  <c:v>1E-3</c:v>
                </c:pt>
                <c:pt idx="172">
                  <c:v>1E-3</c:v>
                </c:pt>
                <c:pt idx="173">
                  <c:v>1E-3</c:v>
                </c:pt>
                <c:pt idx="174">
                  <c:v>2E-3</c:v>
                </c:pt>
                <c:pt idx="175">
                  <c:v>2E-3</c:v>
                </c:pt>
                <c:pt idx="176">
                  <c:v>2E-3</c:v>
                </c:pt>
                <c:pt idx="177">
                  <c:v>2E-3</c:v>
                </c:pt>
                <c:pt idx="178">
                  <c:v>2E-3</c:v>
                </c:pt>
                <c:pt idx="179">
                  <c:v>2E-3</c:v>
                </c:pt>
                <c:pt idx="180">
                  <c:v>2E-3</c:v>
                </c:pt>
                <c:pt idx="181">
                  <c:v>2E-3</c:v>
                </c:pt>
                <c:pt idx="182">
                  <c:v>2E-3</c:v>
                </c:pt>
                <c:pt idx="183">
                  <c:v>3.0000000000000001E-3</c:v>
                </c:pt>
                <c:pt idx="184">
                  <c:v>3.0000000000000001E-3</c:v>
                </c:pt>
                <c:pt idx="185">
                  <c:v>3.0000000000000001E-3</c:v>
                </c:pt>
                <c:pt idx="186">
                  <c:v>3.0000000000000001E-3</c:v>
                </c:pt>
                <c:pt idx="187">
                  <c:v>3.0000000000000001E-3</c:v>
                </c:pt>
                <c:pt idx="188">
                  <c:v>3.0000000000000001E-3</c:v>
                </c:pt>
                <c:pt idx="189">
                  <c:v>3.0000000000000001E-3</c:v>
                </c:pt>
                <c:pt idx="190">
                  <c:v>4.0000000000000001E-3</c:v>
                </c:pt>
                <c:pt idx="191">
                  <c:v>4.0000000000000001E-3</c:v>
                </c:pt>
                <c:pt idx="192">
                  <c:v>4.0000000000000001E-3</c:v>
                </c:pt>
                <c:pt idx="193">
                  <c:v>4.0000000000000001E-3</c:v>
                </c:pt>
                <c:pt idx="194">
                  <c:v>4.0000000000000001E-3</c:v>
                </c:pt>
                <c:pt idx="195">
                  <c:v>4.0000000000000001E-3</c:v>
                </c:pt>
                <c:pt idx="196">
                  <c:v>4.0000000000000001E-3</c:v>
                </c:pt>
                <c:pt idx="197">
                  <c:v>5.0000000000000001E-3</c:v>
                </c:pt>
                <c:pt idx="198">
                  <c:v>5.0000000000000001E-3</c:v>
                </c:pt>
                <c:pt idx="199">
                  <c:v>5.0000000000000001E-3</c:v>
                </c:pt>
                <c:pt idx="200">
                  <c:v>5.0000000000000001E-3</c:v>
                </c:pt>
                <c:pt idx="201">
                  <c:v>5.0000000000000001E-3</c:v>
                </c:pt>
                <c:pt idx="202">
                  <c:v>5.0000000000000001E-3</c:v>
                </c:pt>
                <c:pt idx="203">
                  <c:v>5.0000000000000001E-3</c:v>
                </c:pt>
                <c:pt idx="204">
                  <c:v>6.0000000000000001E-3</c:v>
                </c:pt>
                <c:pt idx="205">
                  <c:v>6.0000000000000001E-3</c:v>
                </c:pt>
                <c:pt idx="206">
                  <c:v>6.0000000000000001E-3</c:v>
                </c:pt>
                <c:pt idx="207">
                  <c:v>6.0000000000000001E-3</c:v>
                </c:pt>
                <c:pt idx="208">
                  <c:v>6.0000000000000001E-3</c:v>
                </c:pt>
                <c:pt idx="209">
                  <c:v>6.0000000000000001E-3</c:v>
                </c:pt>
                <c:pt idx="210">
                  <c:v>6.0000000000000001E-3</c:v>
                </c:pt>
                <c:pt idx="211">
                  <c:v>6.0000000000000001E-3</c:v>
                </c:pt>
                <c:pt idx="212">
                  <c:v>6.0000000000000001E-3</c:v>
                </c:pt>
                <c:pt idx="213">
                  <c:v>6.0000000000000001E-3</c:v>
                </c:pt>
                <c:pt idx="214">
                  <c:v>6.0000000000000001E-3</c:v>
                </c:pt>
                <c:pt idx="215">
                  <c:v>6.0000000000000001E-3</c:v>
                </c:pt>
                <c:pt idx="216">
                  <c:v>7.0000000000000001E-3</c:v>
                </c:pt>
                <c:pt idx="217">
                  <c:v>7.0000000000000001E-3</c:v>
                </c:pt>
                <c:pt idx="218">
                  <c:v>7.0000000000000001E-3</c:v>
                </c:pt>
                <c:pt idx="219">
                  <c:v>7.0000000000000001E-3</c:v>
                </c:pt>
                <c:pt idx="220">
                  <c:v>7.0000000000000001E-3</c:v>
                </c:pt>
                <c:pt idx="221">
                  <c:v>7.0000000000000001E-3</c:v>
                </c:pt>
                <c:pt idx="222">
                  <c:v>7.0000000000000001E-3</c:v>
                </c:pt>
                <c:pt idx="223">
                  <c:v>7.0000000000000001E-3</c:v>
                </c:pt>
                <c:pt idx="224">
                  <c:v>7.0000000000000001E-3</c:v>
                </c:pt>
                <c:pt idx="225">
                  <c:v>7.0000000000000001E-3</c:v>
                </c:pt>
                <c:pt idx="226">
                  <c:v>7.0000000000000001E-3</c:v>
                </c:pt>
                <c:pt idx="227">
                  <c:v>7.0000000000000001E-3</c:v>
                </c:pt>
                <c:pt idx="228">
                  <c:v>7.0000000000000001E-3</c:v>
                </c:pt>
                <c:pt idx="229">
                  <c:v>7.0000000000000001E-3</c:v>
                </c:pt>
                <c:pt idx="230">
                  <c:v>7.0000000000000001E-3</c:v>
                </c:pt>
                <c:pt idx="231">
                  <c:v>7.0000000000000001E-3</c:v>
                </c:pt>
                <c:pt idx="232">
                  <c:v>7.0000000000000001E-3</c:v>
                </c:pt>
                <c:pt idx="233">
                  <c:v>7.0000000000000001E-3</c:v>
                </c:pt>
                <c:pt idx="234">
                  <c:v>7.0000000000000001E-3</c:v>
                </c:pt>
                <c:pt idx="235">
                  <c:v>7.0000000000000001E-3</c:v>
                </c:pt>
                <c:pt idx="236">
                  <c:v>7.0000000000000001E-3</c:v>
                </c:pt>
                <c:pt idx="237">
                  <c:v>7.0000000000000001E-3</c:v>
                </c:pt>
                <c:pt idx="238">
                  <c:v>7.0000000000000001E-3</c:v>
                </c:pt>
                <c:pt idx="239">
                  <c:v>7.0000000000000001E-3</c:v>
                </c:pt>
                <c:pt idx="240">
                  <c:v>7.0000000000000001E-3</c:v>
                </c:pt>
                <c:pt idx="241">
                  <c:v>7.0000000000000001E-3</c:v>
                </c:pt>
                <c:pt idx="242">
                  <c:v>7.0000000000000001E-3</c:v>
                </c:pt>
                <c:pt idx="243">
                  <c:v>7.0000000000000001E-3</c:v>
                </c:pt>
                <c:pt idx="244">
                  <c:v>7.0000000000000001E-3</c:v>
                </c:pt>
                <c:pt idx="245">
                  <c:v>7.0000000000000001E-3</c:v>
                </c:pt>
                <c:pt idx="246">
                  <c:v>7.0000000000000001E-3</c:v>
                </c:pt>
                <c:pt idx="247">
                  <c:v>7.0000000000000001E-3</c:v>
                </c:pt>
                <c:pt idx="248">
                  <c:v>7.0000000000000001E-3</c:v>
                </c:pt>
                <c:pt idx="249">
                  <c:v>7.0000000000000001E-3</c:v>
                </c:pt>
                <c:pt idx="250">
                  <c:v>7.0000000000000001E-3</c:v>
                </c:pt>
              </c:numCache>
            </c:numRef>
          </c:yVal>
          <c:smooth val="1"/>
          <c:extLst>
            <c:ext xmlns:c16="http://schemas.microsoft.com/office/drawing/2014/chart" uri="{C3380CC4-5D6E-409C-BE32-E72D297353CC}">
              <c16:uniqueId val="{00000004-D68D-4F91-95FB-9F8B7B597848}"/>
            </c:ext>
          </c:extLst>
        </c:ser>
        <c:ser>
          <c:idx val="5"/>
          <c:order val="5"/>
          <c:tx>
            <c:strRef>
              <c:f>Sheet1!$G$1</c:f>
              <c:strCache>
                <c:ptCount val="1"/>
                <c:pt idx="0">
                  <c:v>24-h</c:v>
                </c:pt>
              </c:strCache>
            </c:strRef>
          </c:tx>
          <c:spPr>
            <a:ln w="19050" cap="rnd">
              <a:solidFill>
                <a:schemeClr val="accent6"/>
              </a:solidFill>
              <a:round/>
            </a:ln>
            <a:effectLst/>
          </c:spPr>
          <c:marker>
            <c:symbol val="none"/>
          </c:marker>
          <c:xVal>
            <c:numRef>
              <c:f>Sheet1!$A$2:$A$252</c:f>
              <c:numCache>
                <c:formatCode>General</c:formatCode>
                <c:ptCount val="251"/>
                <c:pt idx="0">
                  <c:v>200</c:v>
                </c:pt>
                <c:pt idx="1">
                  <c:v>202</c:v>
                </c:pt>
                <c:pt idx="2">
                  <c:v>204</c:v>
                </c:pt>
                <c:pt idx="3">
                  <c:v>206</c:v>
                </c:pt>
                <c:pt idx="4">
                  <c:v>208</c:v>
                </c:pt>
                <c:pt idx="5">
                  <c:v>210</c:v>
                </c:pt>
                <c:pt idx="6">
                  <c:v>212</c:v>
                </c:pt>
                <c:pt idx="7">
                  <c:v>214</c:v>
                </c:pt>
                <c:pt idx="8">
                  <c:v>216</c:v>
                </c:pt>
                <c:pt idx="9">
                  <c:v>218</c:v>
                </c:pt>
                <c:pt idx="10">
                  <c:v>220</c:v>
                </c:pt>
                <c:pt idx="11">
                  <c:v>222</c:v>
                </c:pt>
                <c:pt idx="12">
                  <c:v>224</c:v>
                </c:pt>
                <c:pt idx="13">
                  <c:v>226</c:v>
                </c:pt>
                <c:pt idx="14">
                  <c:v>228</c:v>
                </c:pt>
                <c:pt idx="15">
                  <c:v>230</c:v>
                </c:pt>
                <c:pt idx="16">
                  <c:v>232</c:v>
                </c:pt>
                <c:pt idx="17">
                  <c:v>234</c:v>
                </c:pt>
                <c:pt idx="18">
                  <c:v>236</c:v>
                </c:pt>
                <c:pt idx="19">
                  <c:v>238</c:v>
                </c:pt>
                <c:pt idx="20">
                  <c:v>240</c:v>
                </c:pt>
                <c:pt idx="21">
                  <c:v>242</c:v>
                </c:pt>
                <c:pt idx="22">
                  <c:v>244</c:v>
                </c:pt>
                <c:pt idx="23">
                  <c:v>246</c:v>
                </c:pt>
                <c:pt idx="24">
                  <c:v>248</c:v>
                </c:pt>
                <c:pt idx="25">
                  <c:v>250</c:v>
                </c:pt>
                <c:pt idx="26">
                  <c:v>252</c:v>
                </c:pt>
                <c:pt idx="27">
                  <c:v>254</c:v>
                </c:pt>
                <c:pt idx="28">
                  <c:v>256</c:v>
                </c:pt>
                <c:pt idx="29">
                  <c:v>258</c:v>
                </c:pt>
                <c:pt idx="30">
                  <c:v>260</c:v>
                </c:pt>
                <c:pt idx="31">
                  <c:v>262</c:v>
                </c:pt>
                <c:pt idx="32">
                  <c:v>264</c:v>
                </c:pt>
                <c:pt idx="33">
                  <c:v>266</c:v>
                </c:pt>
                <c:pt idx="34">
                  <c:v>268</c:v>
                </c:pt>
                <c:pt idx="35">
                  <c:v>270</c:v>
                </c:pt>
                <c:pt idx="36">
                  <c:v>272</c:v>
                </c:pt>
                <c:pt idx="37">
                  <c:v>274</c:v>
                </c:pt>
                <c:pt idx="38">
                  <c:v>276</c:v>
                </c:pt>
                <c:pt idx="39">
                  <c:v>278</c:v>
                </c:pt>
                <c:pt idx="40">
                  <c:v>280</c:v>
                </c:pt>
                <c:pt idx="41">
                  <c:v>282</c:v>
                </c:pt>
                <c:pt idx="42">
                  <c:v>284</c:v>
                </c:pt>
                <c:pt idx="43">
                  <c:v>286</c:v>
                </c:pt>
                <c:pt idx="44">
                  <c:v>288</c:v>
                </c:pt>
                <c:pt idx="45">
                  <c:v>290</c:v>
                </c:pt>
                <c:pt idx="46">
                  <c:v>292</c:v>
                </c:pt>
                <c:pt idx="47">
                  <c:v>294</c:v>
                </c:pt>
                <c:pt idx="48">
                  <c:v>296</c:v>
                </c:pt>
                <c:pt idx="49">
                  <c:v>298</c:v>
                </c:pt>
                <c:pt idx="50">
                  <c:v>300</c:v>
                </c:pt>
                <c:pt idx="51">
                  <c:v>302</c:v>
                </c:pt>
                <c:pt idx="52">
                  <c:v>304</c:v>
                </c:pt>
                <c:pt idx="53">
                  <c:v>306</c:v>
                </c:pt>
                <c:pt idx="54">
                  <c:v>308</c:v>
                </c:pt>
                <c:pt idx="55">
                  <c:v>310</c:v>
                </c:pt>
                <c:pt idx="56">
                  <c:v>312</c:v>
                </c:pt>
                <c:pt idx="57">
                  <c:v>314</c:v>
                </c:pt>
                <c:pt idx="58">
                  <c:v>316</c:v>
                </c:pt>
                <c:pt idx="59">
                  <c:v>318</c:v>
                </c:pt>
                <c:pt idx="60">
                  <c:v>320</c:v>
                </c:pt>
                <c:pt idx="61">
                  <c:v>322</c:v>
                </c:pt>
                <c:pt idx="62">
                  <c:v>324</c:v>
                </c:pt>
                <c:pt idx="63">
                  <c:v>326</c:v>
                </c:pt>
                <c:pt idx="64">
                  <c:v>328</c:v>
                </c:pt>
                <c:pt idx="65">
                  <c:v>330</c:v>
                </c:pt>
                <c:pt idx="66">
                  <c:v>332</c:v>
                </c:pt>
                <c:pt idx="67">
                  <c:v>334</c:v>
                </c:pt>
                <c:pt idx="68">
                  <c:v>336</c:v>
                </c:pt>
                <c:pt idx="69">
                  <c:v>338</c:v>
                </c:pt>
                <c:pt idx="70">
                  <c:v>340</c:v>
                </c:pt>
                <c:pt idx="71">
                  <c:v>342</c:v>
                </c:pt>
                <c:pt idx="72">
                  <c:v>344</c:v>
                </c:pt>
                <c:pt idx="73">
                  <c:v>346</c:v>
                </c:pt>
                <c:pt idx="74">
                  <c:v>348</c:v>
                </c:pt>
                <c:pt idx="75">
                  <c:v>350</c:v>
                </c:pt>
                <c:pt idx="76">
                  <c:v>352</c:v>
                </c:pt>
                <c:pt idx="77">
                  <c:v>354</c:v>
                </c:pt>
                <c:pt idx="78">
                  <c:v>356</c:v>
                </c:pt>
                <c:pt idx="79">
                  <c:v>358</c:v>
                </c:pt>
                <c:pt idx="80">
                  <c:v>360</c:v>
                </c:pt>
                <c:pt idx="81">
                  <c:v>362</c:v>
                </c:pt>
                <c:pt idx="82">
                  <c:v>364</c:v>
                </c:pt>
                <c:pt idx="83">
                  <c:v>366</c:v>
                </c:pt>
                <c:pt idx="84">
                  <c:v>368</c:v>
                </c:pt>
                <c:pt idx="85">
                  <c:v>370</c:v>
                </c:pt>
                <c:pt idx="86">
                  <c:v>372</c:v>
                </c:pt>
                <c:pt idx="87">
                  <c:v>374</c:v>
                </c:pt>
                <c:pt idx="88">
                  <c:v>376</c:v>
                </c:pt>
                <c:pt idx="89">
                  <c:v>378</c:v>
                </c:pt>
                <c:pt idx="90">
                  <c:v>380</c:v>
                </c:pt>
                <c:pt idx="91">
                  <c:v>382</c:v>
                </c:pt>
                <c:pt idx="92">
                  <c:v>384</c:v>
                </c:pt>
                <c:pt idx="93">
                  <c:v>386</c:v>
                </c:pt>
                <c:pt idx="94">
                  <c:v>388</c:v>
                </c:pt>
                <c:pt idx="95">
                  <c:v>390</c:v>
                </c:pt>
                <c:pt idx="96">
                  <c:v>392</c:v>
                </c:pt>
                <c:pt idx="97">
                  <c:v>394</c:v>
                </c:pt>
                <c:pt idx="98">
                  <c:v>396</c:v>
                </c:pt>
                <c:pt idx="99">
                  <c:v>398</c:v>
                </c:pt>
                <c:pt idx="100">
                  <c:v>400</c:v>
                </c:pt>
                <c:pt idx="101">
                  <c:v>402</c:v>
                </c:pt>
                <c:pt idx="102">
                  <c:v>404</c:v>
                </c:pt>
                <c:pt idx="103">
                  <c:v>406</c:v>
                </c:pt>
                <c:pt idx="104">
                  <c:v>408</c:v>
                </c:pt>
                <c:pt idx="105">
                  <c:v>410</c:v>
                </c:pt>
                <c:pt idx="106">
                  <c:v>412</c:v>
                </c:pt>
                <c:pt idx="107">
                  <c:v>414</c:v>
                </c:pt>
                <c:pt idx="108">
                  <c:v>416</c:v>
                </c:pt>
                <c:pt idx="109">
                  <c:v>418</c:v>
                </c:pt>
                <c:pt idx="110">
                  <c:v>420</c:v>
                </c:pt>
                <c:pt idx="111">
                  <c:v>422</c:v>
                </c:pt>
                <c:pt idx="112">
                  <c:v>424</c:v>
                </c:pt>
                <c:pt idx="113">
                  <c:v>426</c:v>
                </c:pt>
                <c:pt idx="114">
                  <c:v>428</c:v>
                </c:pt>
                <c:pt idx="115">
                  <c:v>430</c:v>
                </c:pt>
                <c:pt idx="116">
                  <c:v>432</c:v>
                </c:pt>
                <c:pt idx="117">
                  <c:v>434</c:v>
                </c:pt>
                <c:pt idx="118">
                  <c:v>436</c:v>
                </c:pt>
                <c:pt idx="119">
                  <c:v>438</c:v>
                </c:pt>
                <c:pt idx="120">
                  <c:v>440</c:v>
                </c:pt>
                <c:pt idx="121">
                  <c:v>442</c:v>
                </c:pt>
                <c:pt idx="122">
                  <c:v>444</c:v>
                </c:pt>
                <c:pt idx="123">
                  <c:v>446</c:v>
                </c:pt>
                <c:pt idx="124">
                  <c:v>448</c:v>
                </c:pt>
                <c:pt idx="125">
                  <c:v>450</c:v>
                </c:pt>
                <c:pt idx="126">
                  <c:v>452</c:v>
                </c:pt>
                <c:pt idx="127">
                  <c:v>454</c:v>
                </c:pt>
                <c:pt idx="128">
                  <c:v>456</c:v>
                </c:pt>
                <c:pt idx="129">
                  <c:v>458</c:v>
                </c:pt>
                <c:pt idx="130">
                  <c:v>460</c:v>
                </c:pt>
                <c:pt idx="131">
                  <c:v>462</c:v>
                </c:pt>
                <c:pt idx="132">
                  <c:v>464</c:v>
                </c:pt>
                <c:pt idx="133">
                  <c:v>466</c:v>
                </c:pt>
                <c:pt idx="134">
                  <c:v>468</c:v>
                </c:pt>
                <c:pt idx="135">
                  <c:v>470</c:v>
                </c:pt>
                <c:pt idx="136">
                  <c:v>472</c:v>
                </c:pt>
                <c:pt idx="137">
                  <c:v>474</c:v>
                </c:pt>
                <c:pt idx="138">
                  <c:v>476</c:v>
                </c:pt>
                <c:pt idx="139">
                  <c:v>478</c:v>
                </c:pt>
                <c:pt idx="140">
                  <c:v>480</c:v>
                </c:pt>
                <c:pt idx="141">
                  <c:v>482</c:v>
                </c:pt>
                <c:pt idx="142">
                  <c:v>484</c:v>
                </c:pt>
                <c:pt idx="143">
                  <c:v>486</c:v>
                </c:pt>
                <c:pt idx="144">
                  <c:v>488</c:v>
                </c:pt>
                <c:pt idx="145">
                  <c:v>490</c:v>
                </c:pt>
                <c:pt idx="146">
                  <c:v>492</c:v>
                </c:pt>
                <c:pt idx="147">
                  <c:v>494</c:v>
                </c:pt>
                <c:pt idx="148">
                  <c:v>496</c:v>
                </c:pt>
                <c:pt idx="149">
                  <c:v>498</c:v>
                </c:pt>
                <c:pt idx="150">
                  <c:v>500</c:v>
                </c:pt>
                <c:pt idx="151">
                  <c:v>502</c:v>
                </c:pt>
                <c:pt idx="152">
                  <c:v>504</c:v>
                </c:pt>
                <c:pt idx="153">
                  <c:v>506</c:v>
                </c:pt>
                <c:pt idx="154">
                  <c:v>508</c:v>
                </c:pt>
                <c:pt idx="155">
                  <c:v>510</c:v>
                </c:pt>
                <c:pt idx="156">
                  <c:v>512</c:v>
                </c:pt>
                <c:pt idx="157">
                  <c:v>514</c:v>
                </c:pt>
                <c:pt idx="158">
                  <c:v>516</c:v>
                </c:pt>
                <c:pt idx="159">
                  <c:v>518</c:v>
                </c:pt>
                <c:pt idx="160">
                  <c:v>520</c:v>
                </c:pt>
                <c:pt idx="161">
                  <c:v>522</c:v>
                </c:pt>
                <c:pt idx="162">
                  <c:v>524</c:v>
                </c:pt>
                <c:pt idx="163">
                  <c:v>526</c:v>
                </c:pt>
                <c:pt idx="164">
                  <c:v>528</c:v>
                </c:pt>
                <c:pt idx="165">
                  <c:v>530</c:v>
                </c:pt>
                <c:pt idx="166">
                  <c:v>532</c:v>
                </c:pt>
                <c:pt idx="167">
                  <c:v>534</c:v>
                </c:pt>
                <c:pt idx="168">
                  <c:v>536</c:v>
                </c:pt>
                <c:pt idx="169">
                  <c:v>538</c:v>
                </c:pt>
                <c:pt idx="170">
                  <c:v>540</c:v>
                </c:pt>
                <c:pt idx="171">
                  <c:v>542</c:v>
                </c:pt>
                <c:pt idx="172">
                  <c:v>544</c:v>
                </c:pt>
                <c:pt idx="173">
                  <c:v>546</c:v>
                </c:pt>
                <c:pt idx="174">
                  <c:v>548</c:v>
                </c:pt>
                <c:pt idx="175">
                  <c:v>550</c:v>
                </c:pt>
                <c:pt idx="176">
                  <c:v>552</c:v>
                </c:pt>
                <c:pt idx="177">
                  <c:v>554</c:v>
                </c:pt>
                <c:pt idx="178">
                  <c:v>556</c:v>
                </c:pt>
                <c:pt idx="179">
                  <c:v>558</c:v>
                </c:pt>
                <c:pt idx="180">
                  <c:v>560</c:v>
                </c:pt>
                <c:pt idx="181">
                  <c:v>562</c:v>
                </c:pt>
                <c:pt idx="182">
                  <c:v>564</c:v>
                </c:pt>
                <c:pt idx="183">
                  <c:v>566</c:v>
                </c:pt>
                <c:pt idx="184">
                  <c:v>568</c:v>
                </c:pt>
                <c:pt idx="185">
                  <c:v>570</c:v>
                </c:pt>
                <c:pt idx="186">
                  <c:v>572</c:v>
                </c:pt>
                <c:pt idx="187">
                  <c:v>574</c:v>
                </c:pt>
                <c:pt idx="188">
                  <c:v>576</c:v>
                </c:pt>
                <c:pt idx="189">
                  <c:v>578</c:v>
                </c:pt>
                <c:pt idx="190">
                  <c:v>580</c:v>
                </c:pt>
                <c:pt idx="191">
                  <c:v>582</c:v>
                </c:pt>
                <c:pt idx="192">
                  <c:v>584</c:v>
                </c:pt>
                <c:pt idx="193">
                  <c:v>586</c:v>
                </c:pt>
                <c:pt idx="194">
                  <c:v>588</c:v>
                </c:pt>
                <c:pt idx="195">
                  <c:v>590</c:v>
                </c:pt>
                <c:pt idx="196">
                  <c:v>592</c:v>
                </c:pt>
                <c:pt idx="197">
                  <c:v>594</c:v>
                </c:pt>
                <c:pt idx="198">
                  <c:v>596</c:v>
                </c:pt>
                <c:pt idx="199">
                  <c:v>598</c:v>
                </c:pt>
                <c:pt idx="200">
                  <c:v>600</c:v>
                </c:pt>
                <c:pt idx="201">
                  <c:v>602</c:v>
                </c:pt>
                <c:pt idx="202">
                  <c:v>604</c:v>
                </c:pt>
                <c:pt idx="203">
                  <c:v>606</c:v>
                </c:pt>
                <c:pt idx="204">
                  <c:v>608</c:v>
                </c:pt>
                <c:pt idx="205">
                  <c:v>610</c:v>
                </c:pt>
                <c:pt idx="206">
                  <c:v>612</c:v>
                </c:pt>
                <c:pt idx="207">
                  <c:v>614</c:v>
                </c:pt>
                <c:pt idx="208">
                  <c:v>616</c:v>
                </c:pt>
                <c:pt idx="209">
                  <c:v>618</c:v>
                </c:pt>
                <c:pt idx="210">
                  <c:v>620</c:v>
                </c:pt>
                <c:pt idx="211">
                  <c:v>622</c:v>
                </c:pt>
                <c:pt idx="212">
                  <c:v>624</c:v>
                </c:pt>
                <c:pt idx="213">
                  <c:v>626</c:v>
                </c:pt>
                <c:pt idx="214">
                  <c:v>628</c:v>
                </c:pt>
                <c:pt idx="215">
                  <c:v>630</c:v>
                </c:pt>
                <c:pt idx="216">
                  <c:v>632</c:v>
                </c:pt>
                <c:pt idx="217">
                  <c:v>634</c:v>
                </c:pt>
                <c:pt idx="218">
                  <c:v>636</c:v>
                </c:pt>
                <c:pt idx="219">
                  <c:v>638</c:v>
                </c:pt>
                <c:pt idx="220">
                  <c:v>640</c:v>
                </c:pt>
                <c:pt idx="221">
                  <c:v>642</c:v>
                </c:pt>
                <c:pt idx="222">
                  <c:v>644</c:v>
                </c:pt>
                <c:pt idx="223">
                  <c:v>646</c:v>
                </c:pt>
                <c:pt idx="224">
                  <c:v>648</c:v>
                </c:pt>
                <c:pt idx="225">
                  <c:v>650</c:v>
                </c:pt>
                <c:pt idx="226">
                  <c:v>652</c:v>
                </c:pt>
                <c:pt idx="227">
                  <c:v>654</c:v>
                </c:pt>
                <c:pt idx="228">
                  <c:v>656</c:v>
                </c:pt>
                <c:pt idx="229">
                  <c:v>658</c:v>
                </c:pt>
                <c:pt idx="230">
                  <c:v>660</c:v>
                </c:pt>
                <c:pt idx="231">
                  <c:v>662</c:v>
                </c:pt>
                <c:pt idx="232">
                  <c:v>664</c:v>
                </c:pt>
                <c:pt idx="233">
                  <c:v>666</c:v>
                </c:pt>
                <c:pt idx="234">
                  <c:v>668</c:v>
                </c:pt>
                <c:pt idx="235">
                  <c:v>670</c:v>
                </c:pt>
                <c:pt idx="236">
                  <c:v>672</c:v>
                </c:pt>
                <c:pt idx="237">
                  <c:v>674</c:v>
                </c:pt>
                <c:pt idx="238">
                  <c:v>676</c:v>
                </c:pt>
                <c:pt idx="239">
                  <c:v>678</c:v>
                </c:pt>
                <c:pt idx="240">
                  <c:v>680</c:v>
                </c:pt>
                <c:pt idx="241">
                  <c:v>682</c:v>
                </c:pt>
                <c:pt idx="242">
                  <c:v>684</c:v>
                </c:pt>
                <c:pt idx="243">
                  <c:v>686</c:v>
                </c:pt>
                <c:pt idx="244">
                  <c:v>688</c:v>
                </c:pt>
                <c:pt idx="245">
                  <c:v>690</c:v>
                </c:pt>
                <c:pt idx="246">
                  <c:v>692</c:v>
                </c:pt>
                <c:pt idx="247">
                  <c:v>694</c:v>
                </c:pt>
                <c:pt idx="248">
                  <c:v>696</c:v>
                </c:pt>
                <c:pt idx="249">
                  <c:v>698</c:v>
                </c:pt>
                <c:pt idx="250">
                  <c:v>700</c:v>
                </c:pt>
              </c:numCache>
            </c:numRef>
          </c:xVal>
          <c:yVal>
            <c:numRef>
              <c:f>Sheet1!$G$2:$G$252</c:f>
              <c:numCache>
                <c:formatCode>General</c:formatCode>
                <c:ptCount val="251"/>
                <c:pt idx="0">
                  <c:v>3.2240000000000002</c:v>
                </c:pt>
                <c:pt idx="1">
                  <c:v>3.2949999999999999</c:v>
                </c:pt>
                <c:pt idx="2">
                  <c:v>3.4889999999999999</c:v>
                </c:pt>
                <c:pt idx="3">
                  <c:v>3.6309999999999998</c:v>
                </c:pt>
                <c:pt idx="4">
                  <c:v>7</c:v>
                </c:pt>
                <c:pt idx="5">
                  <c:v>3.3980000000000001</c:v>
                </c:pt>
                <c:pt idx="6">
                  <c:v>3.38</c:v>
                </c:pt>
                <c:pt idx="7">
                  <c:v>4.3630000000000004</c:v>
                </c:pt>
                <c:pt idx="8">
                  <c:v>3.4409999999999998</c:v>
                </c:pt>
                <c:pt idx="9">
                  <c:v>3.8570000000000002</c:v>
                </c:pt>
                <c:pt idx="10">
                  <c:v>3.2810000000000001</c:v>
                </c:pt>
                <c:pt idx="11">
                  <c:v>3.4870000000000001</c:v>
                </c:pt>
                <c:pt idx="12">
                  <c:v>4.133</c:v>
                </c:pt>
                <c:pt idx="13">
                  <c:v>3.9660000000000002</c:v>
                </c:pt>
                <c:pt idx="14">
                  <c:v>3.089</c:v>
                </c:pt>
                <c:pt idx="15">
                  <c:v>3.1230000000000002</c:v>
                </c:pt>
                <c:pt idx="16">
                  <c:v>2.9060000000000001</c:v>
                </c:pt>
                <c:pt idx="17">
                  <c:v>2.456</c:v>
                </c:pt>
                <c:pt idx="18">
                  <c:v>2.1720000000000002</c:v>
                </c:pt>
                <c:pt idx="19">
                  <c:v>1.976</c:v>
                </c:pt>
                <c:pt idx="20">
                  <c:v>1.841</c:v>
                </c:pt>
                <c:pt idx="21">
                  <c:v>1.7689999999999999</c:v>
                </c:pt>
                <c:pt idx="22">
                  <c:v>1.73</c:v>
                </c:pt>
                <c:pt idx="23">
                  <c:v>1.732</c:v>
                </c:pt>
                <c:pt idx="24">
                  <c:v>1.7509999999999999</c:v>
                </c:pt>
                <c:pt idx="25">
                  <c:v>1.784</c:v>
                </c:pt>
                <c:pt idx="26">
                  <c:v>1.84</c:v>
                </c:pt>
                <c:pt idx="27">
                  <c:v>1.9219999999999999</c:v>
                </c:pt>
                <c:pt idx="28">
                  <c:v>1.9830000000000001</c:v>
                </c:pt>
                <c:pt idx="29">
                  <c:v>2.0579999999999998</c:v>
                </c:pt>
                <c:pt idx="30">
                  <c:v>2.16</c:v>
                </c:pt>
                <c:pt idx="31">
                  <c:v>2.226</c:v>
                </c:pt>
                <c:pt idx="32">
                  <c:v>2.2890000000000001</c:v>
                </c:pt>
                <c:pt idx="33">
                  <c:v>2.282</c:v>
                </c:pt>
                <c:pt idx="34">
                  <c:v>2.3860000000000001</c:v>
                </c:pt>
                <c:pt idx="35">
                  <c:v>2.399</c:v>
                </c:pt>
                <c:pt idx="36">
                  <c:v>2.29</c:v>
                </c:pt>
                <c:pt idx="37">
                  <c:v>2.0680000000000001</c:v>
                </c:pt>
                <c:pt idx="38">
                  <c:v>1.958</c:v>
                </c:pt>
                <c:pt idx="39">
                  <c:v>1.8979999999999999</c:v>
                </c:pt>
                <c:pt idx="40">
                  <c:v>1.619</c:v>
                </c:pt>
                <c:pt idx="41">
                  <c:v>1.1659999999999999</c:v>
                </c:pt>
                <c:pt idx="42">
                  <c:v>0.81499999999999995</c:v>
                </c:pt>
                <c:pt idx="43">
                  <c:v>0.59499999999999997</c:v>
                </c:pt>
                <c:pt idx="44">
                  <c:v>0.45600000000000002</c:v>
                </c:pt>
                <c:pt idx="45">
                  <c:v>0.36399999999999999</c:v>
                </c:pt>
                <c:pt idx="46">
                  <c:v>0.29599999999999999</c:v>
                </c:pt>
                <c:pt idx="47">
                  <c:v>0.24399999999999999</c:v>
                </c:pt>
                <c:pt idx="48">
                  <c:v>0.20399999999999999</c:v>
                </c:pt>
                <c:pt idx="49">
                  <c:v>0.17100000000000001</c:v>
                </c:pt>
                <c:pt idx="50">
                  <c:v>0.14499999999999999</c:v>
                </c:pt>
                <c:pt idx="51">
                  <c:v>0.124</c:v>
                </c:pt>
                <c:pt idx="52">
                  <c:v>0.106</c:v>
                </c:pt>
                <c:pt idx="53">
                  <c:v>9.0999999999999998E-2</c:v>
                </c:pt>
                <c:pt idx="54">
                  <c:v>7.9000000000000001E-2</c:v>
                </c:pt>
                <c:pt idx="55">
                  <c:v>6.9000000000000006E-2</c:v>
                </c:pt>
                <c:pt idx="56">
                  <c:v>0.06</c:v>
                </c:pt>
                <c:pt idx="57">
                  <c:v>5.1999999999999998E-2</c:v>
                </c:pt>
                <c:pt idx="58">
                  <c:v>4.7E-2</c:v>
                </c:pt>
                <c:pt idx="59">
                  <c:v>4.2000000000000003E-2</c:v>
                </c:pt>
                <c:pt idx="60">
                  <c:v>6.9000000000000006E-2</c:v>
                </c:pt>
                <c:pt idx="61">
                  <c:v>6.7000000000000004E-2</c:v>
                </c:pt>
                <c:pt idx="62">
                  <c:v>6.5000000000000002E-2</c:v>
                </c:pt>
                <c:pt idx="63">
                  <c:v>6.0999999999999999E-2</c:v>
                </c:pt>
                <c:pt idx="64">
                  <c:v>5.8000000000000003E-2</c:v>
                </c:pt>
                <c:pt idx="65">
                  <c:v>5.8000000000000003E-2</c:v>
                </c:pt>
                <c:pt idx="66">
                  <c:v>5.6000000000000001E-2</c:v>
                </c:pt>
                <c:pt idx="67">
                  <c:v>5.5E-2</c:v>
                </c:pt>
                <c:pt idx="68">
                  <c:v>5.2999999999999999E-2</c:v>
                </c:pt>
                <c:pt idx="69">
                  <c:v>5.0999999999999997E-2</c:v>
                </c:pt>
                <c:pt idx="70">
                  <c:v>4.9000000000000002E-2</c:v>
                </c:pt>
                <c:pt idx="71">
                  <c:v>4.7E-2</c:v>
                </c:pt>
                <c:pt idx="72">
                  <c:v>4.5999999999999999E-2</c:v>
                </c:pt>
                <c:pt idx="73">
                  <c:v>4.4999999999999998E-2</c:v>
                </c:pt>
                <c:pt idx="74">
                  <c:v>4.2999999999999997E-2</c:v>
                </c:pt>
                <c:pt idx="75">
                  <c:v>4.1000000000000002E-2</c:v>
                </c:pt>
                <c:pt idx="76">
                  <c:v>3.9E-2</c:v>
                </c:pt>
                <c:pt idx="77">
                  <c:v>3.7999999999999999E-2</c:v>
                </c:pt>
                <c:pt idx="78">
                  <c:v>3.5999999999999997E-2</c:v>
                </c:pt>
                <c:pt idx="79">
                  <c:v>3.4000000000000002E-2</c:v>
                </c:pt>
                <c:pt idx="80">
                  <c:v>3.2000000000000001E-2</c:v>
                </c:pt>
                <c:pt idx="81">
                  <c:v>3.1E-2</c:v>
                </c:pt>
                <c:pt idx="82">
                  <c:v>2.9000000000000001E-2</c:v>
                </c:pt>
                <c:pt idx="83">
                  <c:v>2.7E-2</c:v>
                </c:pt>
                <c:pt idx="84">
                  <c:v>2.5999999999999999E-2</c:v>
                </c:pt>
                <c:pt idx="85">
                  <c:v>2.5000000000000001E-2</c:v>
                </c:pt>
                <c:pt idx="86">
                  <c:v>2.3E-2</c:v>
                </c:pt>
                <c:pt idx="87">
                  <c:v>2.3E-2</c:v>
                </c:pt>
                <c:pt idx="88">
                  <c:v>2.3E-2</c:v>
                </c:pt>
                <c:pt idx="89">
                  <c:v>2.1999999999999999E-2</c:v>
                </c:pt>
                <c:pt idx="90">
                  <c:v>2.1999999999999999E-2</c:v>
                </c:pt>
                <c:pt idx="91">
                  <c:v>2.1999999999999999E-2</c:v>
                </c:pt>
                <c:pt idx="92">
                  <c:v>2.1999999999999999E-2</c:v>
                </c:pt>
                <c:pt idx="93">
                  <c:v>2.1999999999999999E-2</c:v>
                </c:pt>
                <c:pt idx="94">
                  <c:v>2.1000000000000001E-2</c:v>
                </c:pt>
                <c:pt idx="95">
                  <c:v>2.1999999999999999E-2</c:v>
                </c:pt>
                <c:pt idx="96">
                  <c:v>2.1000000000000001E-2</c:v>
                </c:pt>
                <c:pt idx="97">
                  <c:v>2.1999999999999999E-2</c:v>
                </c:pt>
                <c:pt idx="98">
                  <c:v>2.1999999999999999E-2</c:v>
                </c:pt>
                <c:pt idx="99">
                  <c:v>2.1999999999999999E-2</c:v>
                </c:pt>
                <c:pt idx="100">
                  <c:v>2.1999999999999999E-2</c:v>
                </c:pt>
                <c:pt idx="101">
                  <c:v>2.1999999999999999E-2</c:v>
                </c:pt>
                <c:pt idx="102">
                  <c:v>2.1999999999999999E-2</c:v>
                </c:pt>
                <c:pt idx="103">
                  <c:v>2.1999999999999999E-2</c:v>
                </c:pt>
                <c:pt idx="104">
                  <c:v>2.1999999999999999E-2</c:v>
                </c:pt>
                <c:pt idx="105">
                  <c:v>2.1999999999999999E-2</c:v>
                </c:pt>
                <c:pt idx="106">
                  <c:v>2.1999999999999999E-2</c:v>
                </c:pt>
                <c:pt idx="107">
                  <c:v>2.1999999999999999E-2</c:v>
                </c:pt>
                <c:pt idx="108">
                  <c:v>2.1999999999999999E-2</c:v>
                </c:pt>
                <c:pt idx="109">
                  <c:v>2.1999999999999999E-2</c:v>
                </c:pt>
                <c:pt idx="110">
                  <c:v>2.1999999999999999E-2</c:v>
                </c:pt>
                <c:pt idx="111">
                  <c:v>2.3E-2</c:v>
                </c:pt>
                <c:pt idx="112">
                  <c:v>2.3E-2</c:v>
                </c:pt>
                <c:pt idx="113">
                  <c:v>2.3E-2</c:v>
                </c:pt>
                <c:pt idx="114">
                  <c:v>2.3E-2</c:v>
                </c:pt>
                <c:pt idx="115">
                  <c:v>2.3E-2</c:v>
                </c:pt>
                <c:pt idx="116">
                  <c:v>2.3E-2</c:v>
                </c:pt>
                <c:pt idx="117">
                  <c:v>2.3E-2</c:v>
                </c:pt>
                <c:pt idx="118">
                  <c:v>2.3E-2</c:v>
                </c:pt>
                <c:pt idx="119">
                  <c:v>2.3E-2</c:v>
                </c:pt>
                <c:pt idx="120">
                  <c:v>2.3E-2</c:v>
                </c:pt>
                <c:pt idx="121">
                  <c:v>2.3E-2</c:v>
                </c:pt>
                <c:pt idx="122">
                  <c:v>2.3E-2</c:v>
                </c:pt>
                <c:pt idx="123">
                  <c:v>2.3E-2</c:v>
                </c:pt>
                <c:pt idx="124">
                  <c:v>2.3E-2</c:v>
                </c:pt>
                <c:pt idx="125">
                  <c:v>2.3E-2</c:v>
                </c:pt>
                <c:pt idx="126">
                  <c:v>2.3E-2</c:v>
                </c:pt>
                <c:pt idx="127">
                  <c:v>2.3E-2</c:v>
                </c:pt>
                <c:pt idx="128">
                  <c:v>2.3E-2</c:v>
                </c:pt>
                <c:pt idx="129">
                  <c:v>2.3E-2</c:v>
                </c:pt>
                <c:pt idx="130">
                  <c:v>2.3E-2</c:v>
                </c:pt>
                <c:pt idx="131">
                  <c:v>2.3E-2</c:v>
                </c:pt>
                <c:pt idx="132">
                  <c:v>2.4E-2</c:v>
                </c:pt>
                <c:pt idx="133">
                  <c:v>2.4E-2</c:v>
                </c:pt>
                <c:pt idx="134">
                  <c:v>2.3E-2</c:v>
                </c:pt>
                <c:pt idx="135">
                  <c:v>2.3E-2</c:v>
                </c:pt>
                <c:pt idx="136">
                  <c:v>2.3E-2</c:v>
                </c:pt>
                <c:pt idx="137">
                  <c:v>2.3E-2</c:v>
                </c:pt>
                <c:pt idx="138">
                  <c:v>2.3E-2</c:v>
                </c:pt>
                <c:pt idx="139">
                  <c:v>2.3E-2</c:v>
                </c:pt>
                <c:pt idx="140">
                  <c:v>2.3E-2</c:v>
                </c:pt>
                <c:pt idx="141">
                  <c:v>2.3E-2</c:v>
                </c:pt>
                <c:pt idx="142">
                  <c:v>2.3E-2</c:v>
                </c:pt>
                <c:pt idx="143">
                  <c:v>2.3E-2</c:v>
                </c:pt>
                <c:pt idx="144">
                  <c:v>2.3E-2</c:v>
                </c:pt>
                <c:pt idx="145">
                  <c:v>2.3E-2</c:v>
                </c:pt>
                <c:pt idx="146">
                  <c:v>2.3E-2</c:v>
                </c:pt>
                <c:pt idx="147">
                  <c:v>2.3E-2</c:v>
                </c:pt>
                <c:pt idx="148">
                  <c:v>2.3E-2</c:v>
                </c:pt>
                <c:pt idx="149">
                  <c:v>2.3E-2</c:v>
                </c:pt>
                <c:pt idx="150">
                  <c:v>2.4E-2</c:v>
                </c:pt>
                <c:pt idx="151">
                  <c:v>2.4E-2</c:v>
                </c:pt>
                <c:pt idx="152">
                  <c:v>2.4E-2</c:v>
                </c:pt>
                <c:pt idx="153">
                  <c:v>2.4E-2</c:v>
                </c:pt>
                <c:pt idx="154">
                  <c:v>2.4E-2</c:v>
                </c:pt>
                <c:pt idx="155">
                  <c:v>2.4E-2</c:v>
                </c:pt>
                <c:pt idx="156">
                  <c:v>2.4E-2</c:v>
                </c:pt>
                <c:pt idx="157">
                  <c:v>2.4E-2</c:v>
                </c:pt>
                <c:pt idx="158">
                  <c:v>2.4E-2</c:v>
                </c:pt>
                <c:pt idx="159">
                  <c:v>2.4E-2</c:v>
                </c:pt>
                <c:pt idx="160">
                  <c:v>2.4E-2</c:v>
                </c:pt>
                <c:pt idx="161">
                  <c:v>2.4E-2</c:v>
                </c:pt>
                <c:pt idx="162">
                  <c:v>2.4E-2</c:v>
                </c:pt>
                <c:pt idx="163">
                  <c:v>2.4E-2</c:v>
                </c:pt>
                <c:pt idx="164">
                  <c:v>2.4E-2</c:v>
                </c:pt>
                <c:pt idx="165">
                  <c:v>2.4E-2</c:v>
                </c:pt>
                <c:pt idx="166">
                  <c:v>2.4E-2</c:v>
                </c:pt>
                <c:pt idx="167">
                  <c:v>2.4E-2</c:v>
                </c:pt>
                <c:pt idx="168">
                  <c:v>2.4E-2</c:v>
                </c:pt>
                <c:pt idx="169">
                  <c:v>2.4E-2</c:v>
                </c:pt>
                <c:pt idx="170">
                  <c:v>2.5000000000000001E-2</c:v>
                </c:pt>
                <c:pt idx="171">
                  <c:v>2.5000000000000001E-2</c:v>
                </c:pt>
                <c:pt idx="172">
                  <c:v>2.5000000000000001E-2</c:v>
                </c:pt>
                <c:pt idx="173">
                  <c:v>2.5000000000000001E-2</c:v>
                </c:pt>
                <c:pt idx="174">
                  <c:v>2.5000000000000001E-2</c:v>
                </c:pt>
                <c:pt idx="175">
                  <c:v>2.5000000000000001E-2</c:v>
                </c:pt>
                <c:pt idx="176">
                  <c:v>2.5000000000000001E-2</c:v>
                </c:pt>
                <c:pt idx="177">
                  <c:v>2.5000000000000001E-2</c:v>
                </c:pt>
                <c:pt idx="178">
                  <c:v>2.5000000000000001E-2</c:v>
                </c:pt>
                <c:pt idx="179">
                  <c:v>2.5000000000000001E-2</c:v>
                </c:pt>
                <c:pt idx="180">
                  <c:v>2.5999999999999999E-2</c:v>
                </c:pt>
                <c:pt idx="181">
                  <c:v>2.5999999999999999E-2</c:v>
                </c:pt>
                <c:pt idx="182">
                  <c:v>2.5999999999999999E-2</c:v>
                </c:pt>
                <c:pt idx="183">
                  <c:v>2.5999999999999999E-2</c:v>
                </c:pt>
                <c:pt idx="184">
                  <c:v>2.5999999999999999E-2</c:v>
                </c:pt>
                <c:pt idx="185">
                  <c:v>2.5999999999999999E-2</c:v>
                </c:pt>
                <c:pt idx="186">
                  <c:v>2.5999999999999999E-2</c:v>
                </c:pt>
                <c:pt idx="187">
                  <c:v>2.5999999999999999E-2</c:v>
                </c:pt>
                <c:pt idx="188">
                  <c:v>2.5999999999999999E-2</c:v>
                </c:pt>
                <c:pt idx="189">
                  <c:v>2.7E-2</c:v>
                </c:pt>
                <c:pt idx="190">
                  <c:v>2.7E-2</c:v>
                </c:pt>
                <c:pt idx="191">
                  <c:v>2.7E-2</c:v>
                </c:pt>
                <c:pt idx="192">
                  <c:v>2.7E-2</c:v>
                </c:pt>
                <c:pt idx="193">
                  <c:v>2.7E-2</c:v>
                </c:pt>
                <c:pt idx="194">
                  <c:v>2.7E-2</c:v>
                </c:pt>
                <c:pt idx="195">
                  <c:v>2.7E-2</c:v>
                </c:pt>
                <c:pt idx="196">
                  <c:v>2.8000000000000001E-2</c:v>
                </c:pt>
                <c:pt idx="197">
                  <c:v>2.8000000000000001E-2</c:v>
                </c:pt>
                <c:pt idx="198">
                  <c:v>2.8000000000000001E-2</c:v>
                </c:pt>
                <c:pt idx="199">
                  <c:v>2.8000000000000001E-2</c:v>
                </c:pt>
                <c:pt idx="200">
                  <c:v>2.8000000000000001E-2</c:v>
                </c:pt>
                <c:pt idx="201">
                  <c:v>2.8000000000000001E-2</c:v>
                </c:pt>
                <c:pt idx="202">
                  <c:v>2.8000000000000001E-2</c:v>
                </c:pt>
                <c:pt idx="203">
                  <c:v>2.8000000000000001E-2</c:v>
                </c:pt>
                <c:pt idx="204">
                  <c:v>2.8000000000000001E-2</c:v>
                </c:pt>
                <c:pt idx="205">
                  <c:v>2.9000000000000001E-2</c:v>
                </c:pt>
                <c:pt idx="206">
                  <c:v>2.9000000000000001E-2</c:v>
                </c:pt>
                <c:pt idx="207">
                  <c:v>2.9000000000000001E-2</c:v>
                </c:pt>
                <c:pt idx="208">
                  <c:v>2.9000000000000001E-2</c:v>
                </c:pt>
                <c:pt idx="209">
                  <c:v>2.9000000000000001E-2</c:v>
                </c:pt>
                <c:pt idx="210">
                  <c:v>2.9000000000000001E-2</c:v>
                </c:pt>
                <c:pt idx="211">
                  <c:v>2.9000000000000001E-2</c:v>
                </c:pt>
                <c:pt idx="212">
                  <c:v>2.9000000000000001E-2</c:v>
                </c:pt>
                <c:pt idx="213">
                  <c:v>2.9000000000000001E-2</c:v>
                </c:pt>
                <c:pt idx="214">
                  <c:v>2.9000000000000001E-2</c:v>
                </c:pt>
                <c:pt idx="215">
                  <c:v>2.9000000000000001E-2</c:v>
                </c:pt>
                <c:pt idx="216">
                  <c:v>2.9000000000000001E-2</c:v>
                </c:pt>
                <c:pt idx="217">
                  <c:v>2.9000000000000001E-2</c:v>
                </c:pt>
                <c:pt idx="218">
                  <c:v>0.03</c:v>
                </c:pt>
                <c:pt idx="219">
                  <c:v>0.03</c:v>
                </c:pt>
                <c:pt idx="220">
                  <c:v>0.03</c:v>
                </c:pt>
                <c:pt idx="221">
                  <c:v>0.03</c:v>
                </c:pt>
                <c:pt idx="222">
                  <c:v>0.03</c:v>
                </c:pt>
                <c:pt idx="223">
                  <c:v>0.03</c:v>
                </c:pt>
                <c:pt idx="224">
                  <c:v>0.03</c:v>
                </c:pt>
                <c:pt idx="225">
                  <c:v>0.03</c:v>
                </c:pt>
                <c:pt idx="226">
                  <c:v>0.03</c:v>
                </c:pt>
                <c:pt idx="227">
                  <c:v>0.03</c:v>
                </c:pt>
                <c:pt idx="228">
                  <c:v>0.03</c:v>
                </c:pt>
                <c:pt idx="229">
                  <c:v>0.03</c:v>
                </c:pt>
                <c:pt idx="230">
                  <c:v>0.03</c:v>
                </c:pt>
                <c:pt idx="231">
                  <c:v>0.03</c:v>
                </c:pt>
                <c:pt idx="232">
                  <c:v>0.03</c:v>
                </c:pt>
                <c:pt idx="233">
                  <c:v>0.03</c:v>
                </c:pt>
                <c:pt idx="234">
                  <c:v>0.03</c:v>
                </c:pt>
                <c:pt idx="235">
                  <c:v>0.03</c:v>
                </c:pt>
                <c:pt idx="236">
                  <c:v>0.03</c:v>
                </c:pt>
                <c:pt idx="237">
                  <c:v>0.03</c:v>
                </c:pt>
                <c:pt idx="238">
                  <c:v>0.03</c:v>
                </c:pt>
                <c:pt idx="239">
                  <c:v>0.03</c:v>
                </c:pt>
                <c:pt idx="240">
                  <c:v>0.03</c:v>
                </c:pt>
                <c:pt idx="241">
                  <c:v>0.03</c:v>
                </c:pt>
                <c:pt idx="242">
                  <c:v>2.9000000000000001E-2</c:v>
                </c:pt>
                <c:pt idx="243">
                  <c:v>2.9000000000000001E-2</c:v>
                </c:pt>
                <c:pt idx="244">
                  <c:v>2.9000000000000001E-2</c:v>
                </c:pt>
                <c:pt idx="245">
                  <c:v>2.9000000000000001E-2</c:v>
                </c:pt>
                <c:pt idx="246">
                  <c:v>2.9000000000000001E-2</c:v>
                </c:pt>
                <c:pt idx="247">
                  <c:v>2.9000000000000001E-2</c:v>
                </c:pt>
                <c:pt idx="248">
                  <c:v>2.9000000000000001E-2</c:v>
                </c:pt>
                <c:pt idx="249">
                  <c:v>2.9000000000000001E-2</c:v>
                </c:pt>
                <c:pt idx="250">
                  <c:v>2.9000000000000001E-2</c:v>
                </c:pt>
              </c:numCache>
            </c:numRef>
          </c:yVal>
          <c:smooth val="1"/>
          <c:extLst>
            <c:ext xmlns:c16="http://schemas.microsoft.com/office/drawing/2014/chart" uri="{C3380CC4-5D6E-409C-BE32-E72D297353CC}">
              <c16:uniqueId val="{00000005-D68D-4F91-95FB-9F8B7B597848}"/>
            </c:ext>
          </c:extLst>
        </c:ser>
        <c:dLbls>
          <c:showLegendKey val="0"/>
          <c:showVal val="0"/>
          <c:showCatName val="0"/>
          <c:showSerName val="0"/>
          <c:showPercent val="0"/>
          <c:showBubbleSize val="0"/>
        </c:dLbls>
        <c:axId val="990687599"/>
        <c:axId val="990681359"/>
      </c:scatterChart>
      <c:valAx>
        <c:axId val="990687599"/>
        <c:scaling>
          <c:orientation val="minMax"/>
          <c:max val="340"/>
          <c:min val="24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h</a:t>
                </a:r>
                <a:r>
                  <a:rPr lang="en-US" baseline="0"/>
                  <a:t> (nm)</a:t>
                </a:r>
                <a:endParaRPr lang="en-US"/>
              </a:p>
            </c:rich>
          </c:tx>
          <c:layout>
            <c:manualLayout>
              <c:xMode val="edge"/>
              <c:yMode val="edge"/>
              <c:x val="0.38394272144553354"/>
              <c:y val="0.916689270983984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681359"/>
        <c:crosses val="autoZero"/>
        <c:crossBetween val="midCat"/>
      </c:valAx>
      <c:valAx>
        <c:axId val="990681359"/>
        <c:scaling>
          <c:orientation val="minMax"/>
          <c:max val="3"/>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a:t>
                </a:r>
              </a:p>
            </c:rich>
          </c:tx>
          <c:layout>
            <c:manualLayout>
              <c:xMode val="edge"/>
              <c:yMode val="edge"/>
              <c:x val="7.0418027014915819E-5"/>
              <c:y val="0.3167608829772772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687599"/>
        <c:crosses val="autoZero"/>
        <c:crossBetween val="midCat"/>
      </c:valAx>
      <c:spPr>
        <a:noFill/>
        <a:ln>
          <a:noFill/>
        </a:ln>
        <a:effectLst/>
      </c:spPr>
    </c:plotArea>
    <c:legend>
      <c:legendPos val="b"/>
      <c:layout>
        <c:manualLayout>
          <c:xMode val="edge"/>
          <c:yMode val="edge"/>
          <c:x val="0.70667454068241475"/>
          <c:y val="0.32928186060075826"/>
          <c:w val="0.15053980752405952"/>
          <c:h val="0.3466440653251677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1579486017485225"/>
                  <c:y val="0.386098382476605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Z$75:$AZ$79</c:f>
              <c:numCache>
                <c:formatCode>General</c:formatCode>
                <c:ptCount val="5"/>
                <c:pt idx="0">
                  <c:v>1.0958256317158366</c:v>
                </c:pt>
                <c:pt idx="1">
                  <c:v>1.5707862129145718</c:v>
                </c:pt>
                <c:pt idx="2">
                  <c:v>1.8685952211424683</c:v>
                </c:pt>
                <c:pt idx="3">
                  <c:v>2.0861861476162833</c:v>
                </c:pt>
                <c:pt idx="4">
                  <c:v>2.2280976988933578</c:v>
                </c:pt>
              </c:numCache>
            </c:numRef>
          </c:xVal>
          <c:yVal>
            <c:numRef>
              <c:f>Sheet1!$AX$75:$AX$79</c:f>
              <c:numCache>
                <c:formatCode>General</c:formatCode>
                <c:ptCount val="5"/>
                <c:pt idx="0">
                  <c:v>-1.5314789170422629</c:v>
                </c:pt>
                <c:pt idx="1">
                  <c:v>-1.1062076226617978</c:v>
                </c:pt>
                <c:pt idx="2">
                  <c:v>-0.69156707824010499</c:v>
                </c:pt>
                <c:pt idx="3">
                  <c:v>-0.36797678529459443</c:v>
                </c:pt>
                <c:pt idx="4">
                  <c:v>0.32926123476423336</c:v>
                </c:pt>
              </c:numCache>
            </c:numRef>
          </c:yVal>
          <c:smooth val="0"/>
          <c:extLst>
            <c:ext xmlns:c16="http://schemas.microsoft.com/office/drawing/2014/chart" uri="{C3380CC4-5D6E-409C-BE32-E72D297353CC}">
              <c16:uniqueId val="{00000001-7211-4D7F-AF1E-EE8D7C6CE08C}"/>
            </c:ext>
          </c:extLst>
        </c:ser>
        <c:dLbls>
          <c:showLegendKey val="0"/>
          <c:showVal val="0"/>
          <c:showCatName val="0"/>
          <c:showSerName val="0"/>
          <c:showPercent val="0"/>
          <c:showBubbleSize val="0"/>
        </c:dLbls>
        <c:axId val="600043648"/>
        <c:axId val="1349984400"/>
      </c:scatterChart>
      <c:valAx>
        <c:axId val="600043648"/>
        <c:scaling>
          <c:orientation val="minMax"/>
          <c:max val="2.7"/>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kern="1200" baseline="0">
                    <a:solidFill>
                      <a:sysClr val="windowText" lastClr="000000">
                        <a:lumMod val="65000"/>
                        <a:lumOff val="35000"/>
                      </a:sysClr>
                    </a:solidFill>
                    <a:effectLst/>
                  </a:rPr>
                  <a:t>log complex</a:t>
                </a:r>
              </a:p>
            </c:rich>
          </c:tx>
          <c:layout>
            <c:manualLayout>
              <c:xMode val="edge"/>
              <c:yMode val="edge"/>
              <c:x val="0.47270794388111559"/>
              <c:y val="0.8617644810389564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9984400"/>
        <c:crosses val="autoZero"/>
        <c:crossBetween val="midCat"/>
      </c:valAx>
      <c:valAx>
        <c:axId val="13499844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kern="1200" baseline="0">
                    <a:solidFill>
                      <a:sysClr val="windowText" lastClr="000000">
                        <a:lumMod val="65000"/>
                        <a:lumOff val="35000"/>
                      </a:sysClr>
                    </a:solidFill>
                    <a:effectLst/>
                  </a:rPr>
                  <a:t>log(∆A/∆A∞-∆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00436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98724748563966"/>
          <c:y val="0.13782807404175387"/>
          <c:w val="0.82850500789781334"/>
          <c:h val="0.71970965579117496"/>
        </c:manualLayout>
      </c:layout>
      <c:scatterChart>
        <c:scatterStyle val="smoothMarker"/>
        <c:varyColors val="0"/>
        <c:ser>
          <c:idx val="1"/>
          <c:order val="0"/>
          <c:spPr>
            <a:ln w="19050" cap="rnd">
              <a:noFill/>
              <a:round/>
            </a:ln>
            <a:effectLst/>
          </c:spPr>
          <c:marker>
            <c:symbol val="none"/>
          </c:marker>
          <c:trendline>
            <c:spPr>
              <a:ln w="19050" cap="rnd">
                <a:solidFill>
                  <a:srgbClr val="0070C0"/>
                </a:solidFill>
                <a:prstDash val="solid"/>
              </a:ln>
              <a:effectLst/>
            </c:spPr>
            <c:trendlineType val="movingAvg"/>
            <c:period val="74"/>
            <c:dispRSqr val="0"/>
            <c:dispEq val="0"/>
          </c:trendline>
          <c:xVal>
            <c:numRef>
              <c:f>'Cu(A)  tg '!$P$2:$P$3914</c:f>
              <c:numCache>
                <c:formatCode>General</c:formatCode>
                <c:ptCount val="3913"/>
                <c:pt idx="0">
                  <c:v>51.387300000000003</c:v>
                </c:pt>
                <c:pt idx="1">
                  <c:v>51.662199999999999</c:v>
                </c:pt>
                <c:pt idx="2">
                  <c:v>51.937100000000001</c:v>
                </c:pt>
                <c:pt idx="3">
                  <c:v>52.2119</c:v>
                </c:pt>
                <c:pt idx="4">
                  <c:v>52.486800000000002</c:v>
                </c:pt>
                <c:pt idx="5">
                  <c:v>52.761600000000001</c:v>
                </c:pt>
                <c:pt idx="6">
                  <c:v>53.0364</c:v>
                </c:pt>
                <c:pt idx="7">
                  <c:v>53.311100000000003</c:v>
                </c:pt>
                <c:pt idx="8">
                  <c:v>53.585700000000003</c:v>
                </c:pt>
                <c:pt idx="9">
                  <c:v>53.860300000000002</c:v>
                </c:pt>
                <c:pt idx="10">
                  <c:v>54.134799999999998</c:v>
                </c:pt>
                <c:pt idx="11">
                  <c:v>54.409100000000002</c:v>
                </c:pt>
                <c:pt idx="12">
                  <c:v>54.683399999999999</c:v>
                </c:pt>
                <c:pt idx="13">
                  <c:v>54.9574</c:v>
                </c:pt>
                <c:pt idx="14">
                  <c:v>55.231299999999997</c:v>
                </c:pt>
                <c:pt idx="15">
                  <c:v>55.505000000000003</c:v>
                </c:pt>
                <c:pt idx="16">
                  <c:v>55.778500000000001</c:v>
                </c:pt>
                <c:pt idx="17">
                  <c:v>56.0518</c:v>
                </c:pt>
                <c:pt idx="18">
                  <c:v>56.3247</c:v>
                </c:pt>
                <c:pt idx="19">
                  <c:v>56.5974</c:v>
                </c:pt>
                <c:pt idx="20">
                  <c:v>56.869799999999998</c:v>
                </c:pt>
                <c:pt idx="21">
                  <c:v>57.141800000000003</c:v>
                </c:pt>
                <c:pt idx="22">
                  <c:v>57.413499999999999</c:v>
                </c:pt>
                <c:pt idx="23">
                  <c:v>57.684800000000003</c:v>
                </c:pt>
                <c:pt idx="24">
                  <c:v>57.9557</c:v>
                </c:pt>
                <c:pt idx="25">
                  <c:v>58.226199999999999</c:v>
                </c:pt>
                <c:pt idx="26">
                  <c:v>58.496200000000002</c:v>
                </c:pt>
                <c:pt idx="27">
                  <c:v>58.765599999999999</c:v>
                </c:pt>
                <c:pt idx="28">
                  <c:v>59.034599999999998</c:v>
                </c:pt>
                <c:pt idx="29">
                  <c:v>59.303100000000001</c:v>
                </c:pt>
                <c:pt idx="30">
                  <c:v>59.570900000000002</c:v>
                </c:pt>
                <c:pt idx="31">
                  <c:v>59.838200000000001</c:v>
                </c:pt>
                <c:pt idx="32">
                  <c:v>60.104799999999997</c:v>
                </c:pt>
                <c:pt idx="33">
                  <c:v>60.370800000000003</c:v>
                </c:pt>
                <c:pt idx="34">
                  <c:v>60.636099999999999</c:v>
                </c:pt>
                <c:pt idx="35">
                  <c:v>60.900700000000001</c:v>
                </c:pt>
                <c:pt idx="36">
                  <c:v>61.1646</c:v>
                </c:pt>
                <c:pt idx="37">
                  <c:v>61.427799999999998</c:v>
                </c:pt>
                <c:pt idx="38">
                  <c:v>61.690100000000001</c:v>
                </c:pt>
                <c:pt idx="39">
                  <c:v>61.951700000000002</c:v>
                </c:pt>
                <c:pt idx="40">
                  <c:v>62.212400000000002</c:v>
                </c:pt>
                <c:pt idx="41">
                  <c:v>62.472200000000001</c:v>
                </c:pt>
                <c:pt idx="42">
                  <c:v>62.731200000000001</c:v>
                </c:pt>
                <c:pt idx="43">
                  <c:v>62.9893</c:v>
                </c:pt>
                <c:pt idx="44">
                  <c:v>63.246400000000001</c:v>
                </c:pt>
                <c:pt idx="45">
                  <c:v>63.502699999999997</c:v>
                </c:pt>
                <c:pt idx="46">
                  <c:v>63.757899999999999</c:v>
                </c:pt>
                <c:pt idx="47">
                  <c:v>64.012100000000004</c:v>
                </c:pt>
                <c:pt idx="48">
                  <c:v>64.265299999999996</c:v>
                </c:pt>
                <c:pt idx="49">
                  <c:v>64.517499999999998</c:v>
                </c:pt>
                <c:pt idx="50">
                  <c:v>64.768600000000006</c:v>
                </c:pt>
                <c:pt idx="51">
                  <c:v>65.018699999999995</c:v>
                </c:pt>
                <c:pt idx="52">
                  <c:v>65.267600000000002</c:v>
                </c:pt>
                <c:pt idx="53">
                  <c:v>65.5154</c:v>
                </c:pt>
                <c:pt idx="54">
                  <c:v>65.762100000000004</c:v>
                </c:pt>
                <c:pt idx="55">
                  <c:v>66.007599999999996</c:v>
                </c:pt>
                <c:pt idx="56">
                  <c:v>66.251999999999995</c:v>
                </c:pt>
                <c:pt idx="57">
                  <c:v>66.495099999999994</c:v>
                </c:pt>
                <c:pt idx="58">
                  <c:v>66.736999999999995</c:v>
                </c:pt>
                <c:pt idx="59">
                  <c:v>66.977699999999999</c:v>
                </c:pt>
                <c:pt idx="60">
                  <c:v>67.217200000000005</c:v>
                </c:pt>
                <c:pt idx="61">
                  <c:v>67.455399999999997</c:v>
                </c:pt>
                <c:pt idx="62">
                  <c:v>67.692300000000003</c:v>
                </c:pt>
                <c:pt idx="63">
                  <c:v>67.927999999999997</c:v>
                </c:pt>
                <c:pt idx="64">
                  <c:v>68.162300000000002</c:v>
                </c:pt>
                <c:pt idx="65">
                  <c:v>68.395300000000006</c:v>
                </c:pt>
                <c:pt idx="66">
                  <c:v>68.626999999999995</c:v>
                </c:pt>
                <c:pt idx="67">
                  <c:v>68.857299999999995</c:v>
                </c:pt>
                <c:pt idx="68">
                  <c:v>69.086299999999994</c:v>
                </c:pt>
                <c:pt idx="69">
                  <c:v>69.313999999999993</c:v>
                </c:pt>
                <c:pt idx="70">
                  <c:v>69.540199999999999</c:v>
                </c:pt>
                <c:pt idx="71">
                  <c:v>69.765100000000004</c:v>
                </c:pt>
                <c:pt idx="72">
                  <c:v>69.988500000000002</c:v>
                </c:pt>
                <c:pt idx="73">
                  <c:v>70.210599999999999</c:v>
                </c:pt>
                <c:pt idx="74">
                  <c:v>70.431200000000004</c:v>
                </c:pt>
                <c:pt idx="75">
                  <c:v>70.650400000000005</c:v>
                </c:pt>
                <c:pt idx="76">
                  <c:v>70.868200000000002</c:v>
                </c:pt>
                <c:pt idx="77">
                  <c:v>71.084599999999995</c:v>
                </c:pt>
                <c:pt idx="78">
                  <c:v>71.299499999999995</c:v>
                </c:pt>
                <c:pt idx="79">
                  <c:v>71.512900000000002</c:v>
                </c:pt>
                <c:pt idx="80">
                  <c:v>71.724900000000005</c:v>
                </c:pt>
                <c:pt idx="81">
                  <c:v>71.935500000000005</c:v>
                </c:pt>
                <c:pt idx="82">
                  <c:v>72.144499999999994</c:v>
                </c:pt>
                <c:pt idx="83">
                  <c:v>72.352099999999993</c:v>
                </c:pt>
                <c:pt idx="84">
                  <c:v>72.558199999999999</c:v>
                </c:pt>
                <c:pt idx="85">
                  <c:v>72.762799999999999</c:v>
                </c:pt>
                <c:pt idx="86">
                  <c:v>72.965999999999994</c:v>
                </c:pt>
                <c:pt idx="87">
                  <c:v>73.167699999999996</c:v>
                </c:pt>
                <c:pt idx="88">
                  <c:v>73.367800000000003</c:v>
                </c:pt>
                <c:pt idx="89">
                  <c:v>73.566500000000005</c:v>
                </c:pt>
                <c:pt idx="90">
                  <c:v>73.7637</c:v>
                </c:pt>
                <c:pt idx="91">
                  <c:v>73.959400000000002</c:v>
                </c:pt>
                <c:pt idx="92">
                  <c:v>74.153599999999997</c:v>
                </c:pt>
                <c:pt idx="93">
                  <c:v>74.346299999999999</c:v>
                </c:pt>
                <c:pt idx="94">
                  <c:v>74.537499999999994</c:v>
                </c:pt>
                <c:pt idx="95">
                  <c:v>74.727199999999996</c:v>
                </c:pt>
                <c:pt idx="96">
                  <c:v>74.915400000000005</c:v>
                </c:pt>
                <c:pt idx="97">
                  <c:v>75.102199999999996</c:v>
                </c:pt>
                <c:pt idx="98">
                  <c:v>75.287400000000005</c:v>
                </c:pt>
                <c:pt idx="99">
                  <c:v>75.471100000000007</c:v>
                </c:pt>
                <c:pt idx="100">
                  <c:v>75.653400000000005</c:v>
                </c:pt>
                <c:pt idx="101">
                  <c:v>75.834199999999996</c:v>
                </c:pt>
                <c:pt idx="102">
                  <c:v>76.013400000000004</c:v>
                </c:pt>
                <c:pt idx="103">
                  <c:v>76.191199999999995</c:v>
                </c:pt>
                <c:pt idx="104">
                  <c:v>76.367599999999996</c:v>
                </c:pt>
                <c:pt idx="105">
                  <c:v>76.542400000000001</c:v>
                </c:pt>
                <c:pt idx="106">
                  <c:v>76.715800000000002</c:v>
                </c:pt>
                <c:pt idx="107">
                  <c:v>76.887699999999995</c:v>
                </c:pt>
                <c:pt idx="108">
                  <c:v>77.058099999999996</c:v>
                </c:pt>
                <c:pt idx="109">
                  <c:v>77.227099999999993</c:v>
                </c:pt>
                <c:pt idx="110">
                  <c:v>77.3947</c:v>
                </c:pt>
                <c:pt idx="111">
                  <c:v>77.5608</c:v>
                </c:pt>
                <c:pt idx="112">
                  <c:v>77.725399999999993</c:v>
                </c:pt>
                <c:pt idx="113">
                  <c:v>77.888599999999997</c:v>
                </c:pt>
                <c:pt idx="114">
                  <c:v>78.050399999999996</c:v>
                </c:pt>
                <c:pt idx="115">
                  <c:v>78.210700000000003</c:v>
                </c:pt>
                <c:pt idx="116">
                  <c:v>78.369600000000005</c:v>
                </c:pt>
                <c:pt idx="117">
                  <c:v>78.527100000000004</c:v>
                </c:pt>
                <c:pt idx="118">
                  <c:v>78.683199999999999</c:v>
                </c:pt>
                <c:pt idx="119">
                  <c:v>78.837900000000005</c:v>
                </c:pt>
                <c:pt idx="120">
                  <c:v>78.991200000000006</c:v>
                </c:pt>
                <c:pt idx="121">
                  <c:v>79.143100000000004</c:v>
                </c:pt>
                <c:pt idx="122">
                  <c:v>79.293700000000001</c:v>
                </c:pt>
                <c:pt idx="123">
                  <c:v>79.442800000000005</c:v>
                </c:pt>
                <c:pt idx="124">
                  <c:v>79.590599999999995</c:v>
                </c:pt>
                <c:pt idx="125">
                  <c:v>79.736999999999995</c:v>
                </c:pt>
                <c:pt idx="126">
                  <c:v>79.882099999999994</c:v>
                </c:pt>
                <c:pt idx="127">
                  <c:v>80.025800000000004</c:v>
                </c:pt>
                <c:pt idx="128">
                  <c:v>80.168199999999999</c:v>
                </c:pt>
                <c:pt idx="129">
                  <c:v>80.309299999999993</c:v>
                </c:pt>
                <c:pt idx="130">
                  <c:v>80.448999999999998</c:v>
                </c:pt>
                <c:pt idx="131">
                  <c:v>80.587400000000002</c:v>
                </c:pt>
                <c:pt idx="132">
                  <c:v>80.724599999999995</c:v>
                </c:pt>
                <c:pt idx="133">
                  <c:v>80.860399999999998</c:v>
                </c:pt>
                <c:pt idx="134">
                  <c:v>80.994900000000001</c:v>
                </c:pt>
                <c:pt idx="135">
                  <c:v>81.128100000000003</c:v>
                </c:pt>
                <c:pt idx="136">
                  <c:v>81.260099999999994</c:v>
                </c:pt>
                <c:pt idx="137">
                  <c:v>81.390799999999999</c:v>
                </c:pt>
                <c:pt idx="138">
                  <c:v>81.520200000000003</c:v>
                </c:pt>
                <c:pt idx="139">
                  <c:v>81.648399999999995</c:v>
                </c:pt>
                <c:pt idx="140">
                  <c:v>81.775400000000005</c:v>
                </c:pt>
                <c:pt idx="141">
                  <c:v>81.9011</c:v>
                </c:pt>
                <c:pt idx="142">
                  <c:v>82.025599999999997</c:v>
                </c:pt>
                <c:pt idx="143">
                  <c:v>82.148799999999994</c:v>
                </c:pt>
                <c:pt idx="144">
                  <c:v>82.270899999999997</c:v>
                </c:pt>
                <c:pt idx="145">
                  <c:v>82.391800000000003</c:v>
                </c:pt>
                <c:pt idx="146">
                  <c:v>82.511499999999998</c:v>
                </c:pt>
                <c:pt idx="147">
                  <c:v>82.63</c:v>
                </c:pt>
                <c:pt idx="148">
                  <c:v>82.747299999999996</c:v>
                </c:pt>
                <c:pt idx="149">
                  <c:v>82.863399999999999</c:v>
                </c:pt>
                <c:pt idx="150">
                  <c:v>82.978399999999993</c:v>
                </c:pt>
                <c:pt idx="151">
                  <c:v>83.092299999999994</c:v>
                </c:pt>
                <c:pt idx="152">
                  <c:v>83.204999999999998</c:v>
                </c:pt>
                <c:pt idx="153">
                  <c:v>83.316599999999994</c:v>
                </c:pt>
                <c:pt idx="154">
                  <c:v>83.427099999999996</c:v>
                </c:pt>
                <c:pt idx="155">
                  <c:v>83.5364</c:v>
                </c:pt>
                <c:pt idx="156">
                  <c:v>83.6447</c:v>
                </c:pt>
                <c:pt idx="157">
                  <c:v>83.751800000000003</c:v>
                </c:pt>
                <c:pt idx="158">
                  <c:v>83.857900000000001</c:v>
                </c:pt>
                <c:pt idx="159">
                  <c:v>83.962900000000005</c:v>
                </c:pt>
                <c:pt idx="160">
                  <c:v>84.066800000000001</c:v>
                </c:pt>
                <c:pt idx="161">
                  <c:v>84.169700000000006</c:v>
                </c:pt>
                <c:pt idx="162">
                  <c:v>84.271500000000003</c:v>
                </c:pt>
                <c:pt idx="163">
                  <c:v>84.372299999999996</c:v>
                </c:pt>
                <c:pt idx="164">
                  <c:v>84.471999999999994</c:v>
                </c:pt>
                <c:pt idx="165">
                  <c:v>84.570700000000002</c:v>
                </c:pt>
                <c:pt idx="166">
                  <c:v>84.668400000000005</c:v>
                </c:pt>
                <c:pt idx="167">
                  <c:v>84.765100000000004</c:v>
                </c:pt>
                <c:pt idx="168">
                  <c:v>84.860699999999994</c:v>
                </c:pt>
                <c:pt idx="169">
                  <c:v>84.955399999999997</c:v>
                </c:pt>
                <c:pt idx="170">
                  <c:v>85.049099999999996</c:v>
                </c:pt>
                <c:pt idx="171">
                  <c:v>85.141800000000003</c:v>
                </c:pt>
                <c:pt idx="172">
                  <c:v>85.233599999999996</c:v>
                </c:pt>
                <c:pt idx="173">
                  <c:v>85.324299999999994</c:v>
                </c:pt>
                <c:pt idx="174">
                  <c:v>85.414199999999994</c:v>
                </c:pt>
                <c:pt idx="175">
                  <c:v>85.503100000000003</c:v>
                </c:pt>
                <c:pt idx="176">
                  <c:v>85.590999999999994</c:v>
                </c:pt>
                <c:pt idx="177">
                  <c:v>85.677999999999997</c:v>
                </c:pt>
                <c:pt idx="178">
                  <c:v>85.764099999999999</c:v>
                </c:pt>
                <c:pt idx="179">
                  <c:v>85.849299999999999</c:v>
                </c:pt>
                <c:pt idx="180">
                  <c:v>85.933599999999998</c:v>
                </c:pt>
                <c:pt idx="181">
                  <c:v>86.016999999999996</c:v>
                </c:pt>
                <c:pt idx="182">
                  <c:v>86.099500000000006</c:v>
                </c:pt>
                <c:pt idx="183">
                  <c:v>86.181100000000001</c:v>
                </c:pt>
                <c:pt idx="184">
                  <c:v>86.261799999999994</c:v>
                </c:pt>
                <c:pt idx="185">
                  <c:v>86.341700000000003</c:v>
                </c:pt>
                <c:pt idx="186">
                  <c:v>86.420699999999997</c:v>
                </c:pt>
                <c:pt idx="187">
                  <c:v>86.498900000000006</c:v>
                </c:pt>
                <c:pt idx="188">
                  <c:v>86.5762</c:v>
                </c:pt>
                <c:pt idx="189">
                  <c:v>86.652699999999996</c:v>
                </c:pt>
                <c:pt idx="190">
                  <c:v>86.728300000000004</c:v>
                </c:pt>
                <c:pt idx="191">
                  <c:v>86.803200000000004</c:v>
                </c:pt>
                <c:pt idx="192">
                  <c:v>86.877200000000002</c:v>
                </c:pt>
                <c:pt idx="193">
                  <c:v>86.950400000000002</c:v>
                </c:pt>
                <c:pt idx="194">
                  <c:v>87.022800000000004</c:v>
                </c:pt>
                <c:pt idx="195">
                  <c:v>87.094499999999996</c:v>
                </c:pt>
                <c:pt idx="196">
                  <c:v>87.165300000000002</c:v>
                </c:pt>
                <c:pt idx="197">
                  <c:v>87.235399999999998</c:v>
                </c:pt>
                <c:pt idx="198">
                  <c:v>87.304699999999997</c:v>
                </c:pt>
                <c:pt idx="199">
                  <c:v>87.373199999999997</c:v>
                </c:pt>
                <c:pt idx="200">
                  <c:v>87.441000000000003</c:v>
                </c:pt>
                <c:pt idx="201">
                  <c:v>87.507999999999996</c:v>
                </c:pt>
                <c:pt idx="202">
                  <c:v>87.574299999999994</c:v>
                </c:pt>
                <c:pt idx="203">
                  <c:v>87.639799999999994</c:v>
                </c:pt>
                <c:pt idx="204">
                  <c:v>87.704700000000003</c:v>
                </c:pt>
                <c:pt idx="205">
                  <c:v>87.768799999999999</c:v>
                </c:pt>
                <c:pt idx="206">
                  <c:v>87.832099999999997</c:v>
                </c:pt>
                <c:pt idx="207">
                  <c:v>87.894800000000004</c:v>
                </c:pt>
                <c:pt idx="208">
                  <c:v>87.956800000000001</c:v>
                </c:pt>
                <c:pt idx="209">
                  <c:v>88.018100000000004</c:v>
                </c:pt>
                <c:pt idx="210">
                  <c:v>88.078699999999998</c:v>
                </c:pt>
                <c:pt idx="211">
                  <c:v>88.138599999999997</c:v>
                </c:pt>
                <c:pt idx="212">
                  <c:v>88.197800000000001</c:v>
                </c:pt>
                <c:pt idx="213">
                  <c:v>88.256399999999999</c:v>
                </c:pt>
                <c:pt idx="214">
                  <c:v>88.314300000000003</c:v>
                </c:pt>
                <c:pt idx="215">
                  <c:v>88.371600000000001</c:v>
                </c:pt>
                <c:pt idx="216">
                  <c:v>88.428200000000004</c:v>
                </c:pt>
                <c:pt idx="217">
                  <c:v>88.484099999999998</c:v>
                </c:pt>
                <c:pt idx="218">
                  <c:v>88.539500000000004</c:v>
                </c:pt>
                <c:pt idx="219">
                  <c:v>88.594200000000001</c:v>
                </c:pt>
                <c:pt idx="220">
                  <c:v>88.648200000000003</c:v>
                </c:pt>
                <c:pt idx="221">
                  <c:v>88.701700000000002</c:v>
                </c:pt>
                <c:pt idx="222">
                  <c:v>88.754599999999996</c:v>
                </c:pt>
                <c:pt idx="223">
                  <c:v>88.806799999999996</c:v>
                </c:pt>
                <c:pt idx="224">
                  <c:v>88.858500000000006</c:v>
                </c:pt>
                <c:pt idx="225">
                  <c:v>88.909599999999998</c:v>
                </c:pt>
                <c:pt idx="226">
                  <c:v>88.96</c:v>
                </c:pt>
                <c:pt idx="227">
                  <c:v>89.009900000000002</c:v>
                </c:pt>
                <c:pt idx="228">
                  <c:v>89.059299999999993</c:v>
                </c:pt>
                <c:pt idx="229">
                  <c:v>89.108099999999993</c:v>
                </c:pt>
                <c:pt idx="230">
                  <c:v>89.156300000000002</c:v>
                </c:pt>
                <c:pt idx="231">
                  <c:v>89.203999999999994</c:v>
                </c:pt>
                <c:pt idx="232">
                  <c:v>89.251099999999994</c:v>
                </c:pt>
                <c:pt idx="233">
                  <c:v>89.297700000000006</c:v>
                </c:pt>
                <c:pt idx="234">
                  <c:v>89.343699999999998</c:v>
                </c:pt>
                <c:pt idx="235">
                  <c:v>89.389300000000006</c:v>
                </c:pt>
                <c:pt idx="236">
                  <c:v>89.434299999999993</c:v>
                </c:pt>
                <c:pt idx="237">
                  <c:v>89.478800000000007</c:v>
                </c:pt>
                <c:pt idx="238">
                  <c:v>89.5227</c:v>
                </c:pt>
                <c:pt idx="239">
                  <c:v>89.566199999999995</c:v>
                </c:pt>
                <c:pt idx="240">
                  <c:v>89.609200000000001</c:v>
                </c:pt>
                <c:pt idx="241">
                  <c:v>89.651700000000005</c:v>
                </c:pt>
                <c:pt idx="242">
                  <c:v>89.693700000000007</c:v>
                </c:pt>
                <c:pt idx="243">
                  <c:v>89.735299999999995</c:v>
                </c:pt>
                <c:pt idx="244">
                  <c:v>89.776399999999995</c:v>
                </c:pt>
                <c:pt idx="245">
                  <c:v>89.816999999999993</c:v>
                </c:pt>
                <c:pt idx="246">
                  <c:v>89.857100000000003</c:v>
                </c:pt>
                <c:pt idx="247">
                  <c:v>89.896799999999999</c:v>
                </c:pt>
                <c:pt idx="248">
                  <c:v>89.936099999999996</c:v>
                </c:pt>
                <c:pt idx="249">
                  <c:v>89.974900000000005</c:v>
                </c:pt>
                <c:pt idx="250">
                  <c:v>90.013300000000001</c:v>
                </c:pt>
                <c:pt idx="251">
                  <c:v>90.051299999999998</c:v>
                </c:pt>
                <c:pt idx="252">
                  <c:v>90.088899999999995</c:v>
                </c:pt>
                <c:pt idx="253">
                  <c:v>90.126000000000005</c:v>
                </c:pt>
                <c:pt idx="254">
                  <c:v>90.162800000000004</c:v>
                </c:pt>
                <c:pt idx="255">
                  <c:v>90.199100000000001</c:v>
                </c:pt>
                <c:pt idx="256">
                  <c:v>90.235100000000003</c:v>
                </c:pt>
                <c:pt idx="257">
                  <c:v>90.270600000000002</c:v>
                </c:pt>
                <c:pt idx="258">
                  <c:v>90.305800000000005</c:v>
                </c:pt>
                <c:pt idx="259">
                  <c:v>90.340599999999995</c:v>
                </c:pt>
                <c:pt idx="260">
                  <c:v>90.375100000000003</c:v>
                </c:pt>
                <c:pt idx="261">
                  <c:v>90.409199999999998</c:v>
                </c:pt>
                <c:pt idx="262">
                  <c:v>90.442899999999995</c:v>
                </c:pt>
                <c:pt idx="263">
                  <c:v>90.476299999999995</c:v>
                </c:pt>
                <c:pt idx="264">
                  <c:v>90.509399999999999</c:v>
                </c:pt>
                <c:pt idx="265">
                  <c:v>90.542100000000005</c:v>
                </c:pt>
                <c:pt idx="266">
                  <c:v>90.5745</c:v>
                </c:pt>
                <c:pt idx="267">
                  <c:v>90.6066</c:v>
                </c:pt>
                <c:pt idx="268">
                  <c:v>90.638400000000004</c:v>
                </c:pt>
                <c:pt idx="269">
                  <c:v>90.669899999999998</c:v>
                </c:pt>
                <c:pt idx="270">
                  <c:v>90.701099999999997</c:v>
                </c:pt>
                <c:pt idx="271">
                  <c:v>90.731999999999999</c:v>
                </c:pt>
                <c:pt idx="272">
                  <c:v>90.762600000000006</c:v>
                </c:pt>
                <c:pt idx="273">
                  <c:v>90.792900000000003</c:v>
                </c:pt>
                <c:pt idx="274">
                  <c:v>90.822999999999993</c:v>
                </c:pt>
                <c:pt idx="275">
                  <c:v>90.852800000000002</c:v>
                </c:pt>
                <c:pt idx="276">
                  <c:v>90.882300000000001</c:v>
                </c:pt>
                <c:pt idx="277">
                  <c:v>90.911600000000007</c:v>
                </c:pt>
                <c:pt idx="278">
                  <c:v>90.940700000000007</c:v>
                </c:pt>
                <c:pt idx="279">
                  <c:v>90.969499999999996</c:v>
                </c:pt>
                <c:pt idx="280">
                  <c:v>90.998099999999994</c:v>
                </c:pt>
                <c:pt idx="281">
                  <c:v>91.026499999999999</c:v>
                </c:pt>
                <c:pt idx="282">
                  <c:v>91.054599999999994</c:v>
                </c:pt>
                <c:pt idx="283">
                  <c:v>91.082599999999999</c:v>
                </c:pt>
                <c:pt idx="284">
                  <c:v>91.110399999999998</c:v>
                </c:pt>
                <c:pt idx="285">
                  <c:v>91.138000000000005</c:v>
                </c:pt>
                <c:pt idx="286">
                  <c:v>91.165400000000005</c:v>
                </c:pt>
                <c:pt idx="287">
                  <c:v>91.192599999999999</c:v>
                </c:pt>
                <c:pt idx="288">
                  <c:v>91.219700000000003</c:v>
                </c:pt>
                <c:pt idx="289">
                  <c:v>91.246600000000001</c:v>
                </c:pt>
                <c:pt idx="290">
                  <c:v>91.273399999999995</c:v>
                </c:pt>
                <c:pt idx="291">
                  <c:v>91.3</c:v>
                </c:pt>
                <c:pt idx="292">
                  <c:v>91.326499999999996</c:v>
                </c:pt>
                <c:pt idx="293">
                  <c:v>91.352800000000002</c:v>
                </c:pt>
                <c:pt idx="294">
                  <c:v>91.379099999999994</c:v>
                </c:pt>
                <c:pt idx="295">
                  <c:v>91.405199999999994</c:v>
                </c:pt>
                <c:pt idx="296">
                  <c:v>91.431200000000004</c:v>
                </c:pt>
                <c:pt idx="297">
                  <c:v>91.4572</c:v>
                </c:pt>
                <c:pt idx="298">
                  <c:v>91.483000000000004</c:v>
                </c:pt>
                <c:pt idx="299">
                  <c:v>91.508799999999994</c:v>
                </c:pt>
                <c:pt idx="300">
                  <c:v>91.534499999999994</c:v>
                </c:pt>
                <c:pt idx="301">
                  <c:v>91.560100000000006</c:v>
                </c:pt>
                <c:pt idx="302">
                  <c:v>91.585700000000003</c:v>
                </c:pt>
                <c:pt idx="303">
                  <c:v>91.6113</c:v>
                </c:pt>
                <c:pt idx="304">
                  <c:v>91.636799999999994</c:v>
                </c:pt>
                <c:pt idx="305">
                  <c:v>91.662199999999999</c:v>
                </c:pt>
                <c:pt idx="306">
                  <c:v>91.687700000000007</c:v>
                </c:pt>
                <c:pt idx="307">
                  <c:v>91.713099999999997</c:v>
                </c:pt>
                <c:pt idx="308">
                  <c:v>91.738500000000002</c:v>
                </c:pt>
                <c:pt idx="309">
                  <c:v>91.763999999999996</c:v>
                </c:pt>
                <c:pt idx="310">
                  <c:v>91.789400000000001</c:v>
                </c:pt>
                <c:pt idx="311">
                  <c:v>91.814899999999994</c:v>
                </c:pt>
                <c:pt idx="312">
                  <c:v>91.840400000000002</c:v>
                </c:pt>
                <c:pt idx="313">
                  <c:v>91.865899999999996</c:v>
                </c:pt>
                <c:pt idx="314">
                  <c:v>91.891400000000004</c:v>
                </c:pt>
                <c:pt idx="315">
                  <c:v>91.917100000000005</c:v>
                </c:pt>
                <c:pt idx="316">
                  <c:v>91.942700000000002</c:v>
                </c:pt>
                <c:pt idx="317">
                  <c:v>91.968500000000006</c:v>
                </c:pt>
                <c:pt idx="318">
                  <c:v>91.994299999999996</c:v>
                </c:pt>
                <c:pt idx="319">
                  <c:v>92.020200000000003</c:v>
                </c:pt>
                <c:pt idx="320">
                  <c:v>92.046199999999999</c:v>
                </c:pt>
                <c:pt idx="321">
                  <c:v>92.072299999999998</c:v>
                </c:pt>
                <c:pt idx="322">
                  <c:v>92.098500000000001</c:v>
                </c:pt>
                <c:pt idx="323">
                  <c:v>92.124799999999993</c:v>
                </c:pt>
                <c:pt idx="324">
                  <c:v>92.151300000000006</c:v>
                </c:pt>
                <c:pt idx="325">
                  <c:v>92.177800000000005</c:v>
                </c:pt>
                <c:pt idx="326">
                  <c:v>92.204599999999999</c:v>
                </c:pt>
                <c:pt idx="327">
                  <c:v>92.231399999999994</c:v>
                </c:pt>
                <c:pt idx="328">
                  <c:v>92.258399999999995</c:v>
                </c:pt>
                <c:pt idx="329">
                  <c:v>92.285600000000002</c:v>
                </c:pt>
                <c:pt idx="330">
                  <c:v>92.313000000000002</c:v>
                </c:pt>
                <c:pt idx="331">
                  <c:v>92.340500000000006</c:v>
                </c:pt>
                <c:pt idx="332">
                  <c:v>92.368200000000002</c:v>
                </c:pt>
                <c:pt idx="333">
                  <c:v>92.396199999999993</c:v>
                </c:pt>
                <c:pt idx="334">
                  <c:v>92.424300000000002</c:v>
                </c:pt>
                <c:pt idx="335">
                  <c:v>92.452600000000004</c:v>
                </c:pt>
                <c:pt idx="336">
                  <c:v>92.481099999999998</c:v>
                </c:pt>
                <c:pt idx="337">
                  <c:v>92.509900000000002</c:v>
                </c:pt>
                <c:pt idx="338">
                  <c:v>92.538899999999998</c:v>
                </c:pt>
                <c:pt idx="339">
                  <c:v>92.568100000000001</c:v>
                </c:pt>
                <c:pt idx="340">
                  <c:v>92.5976</c:v>
                </c:pt>
                <c:pt idx="341">
                  <c:v>92.627300000000005</c:v>
                </c:pt>
                <c:pt idx="342">
                  <c:v>92.657300000000006</c:v>
                </c:pt>
                <c:pt idx="343">
                  <c:v>92.687600000000003</c:v>
                </c:pt>
                <c:pt idx="344">
                  <c:v>92.718100000000007</c:v>
                </c:pt>
                <c:pt idx="345">
                  <c:v>92.748900000000006</c:v>
                </c:pt>
                <c:pt idx="346">
                  <c:v>92.78</c:v>
                </c:pt>
                <c:pt idx="347">
                  <c:v>92.811400000000006</c:v>
                </c:pt>
                <c:pt idx="348">
                  <c:v>92.843100000000007</c:v>
                </c:pt>
                <c:pt idx="349">
                  <c:v>92.875</c:v>
                </c:pt>
                <c:pt idx="350">
                  <c:v>92.907300000000006</c:v>
                </c:pt>
                <c:pt idx="351">
                  <c:v>92.939899999999994</c:v>
                </c:pt>
                <c:pt idx="352">
                  <c:v>92.972899999999996</c:v>
                </c:pt>
                <c:pt idx="353">
                  <c:v>93.006100000000004</c:v>
                </c:pt>
                <c:pt idx="354">
                  <c:v>93.039699999999996</c:v>
                </c:pt>
                <c:pt idx="355">
                  <c:v>93.073599999999999</c:v>
                </c:pt>
                <c:pt idx="356">
                  <c:v>93.107900000000001</c:v>
                </c:pt>
                <c:pt idx="357">
                  <c:v>93.142499999999998</c:v>
                </c:pt>
                <c:pt idx="358">
                  <c:v>93.177499999999995</c:v>
                </c:pt>
                <c:pt idx="359">
                  <c:v>93.212900000000005</c:v>
                </c:pt>
                <c:pt idx="360">
                  <c:v>93.248599999999996</c:v>
                </c:pt>
                <c:pt idx="361">
                  <c:v>93.284599999999998</c:v>
                </c:pt>
                <c:pt idx="362">
                  <c:v>93.321100000000001</c:v>
                </c:pt>
                <c:pt idx="363">
                  <c:v>93.357900000000001</c:v>
                </c:pt>
                <c:pt idx="364">
                  <c:v>93.395099999999999</c:v>
                </c:pt>
                <c:pt idx="365">
                  <c:v>93.432699999999997</c:v>
                </c:pt>
                <c:pt idx="366">
                  <c:v>93.470699999999994</c:v>
                </c:pt>
                <c:pt idx="367">
                  <c:v>93.509100000000004</c:v>
                </c:pt>
                <c:pt idx="368">
                  <c:v>93.547899999999998</c:v>
                </c:pt>
                <c:pt idx="369">
                  <c:v>93.587000000000003</c:v>
                </c:pt>
                <c:pt idx="370">
                  <c:v>93.626599999999996</c:v>
                </c:pt>
                <c:pt idx="371">
                  <c:v>93.666600000000003</c:v>
                </c:pt>
                <c:pt idx="372">
                  <c:v>93.707099999999997</c:v>
                </c:pt>
                <c:pt idx="373">
                  <c:v>93.747900000000001</c:v>
                </c:pt>
                <c:pt idx="374">
                  <c:v>93.789199999999994</c:v>
                </c:pt>
                <c:pt idx="375">
                  <c:v>93.830799999999996</c:v>
                </c:pt>
                <c:pt idx="376">
                  <c:v>93.873000000000005</c:v>
                </c:pt>
                <c:pt idx="377">
                  <c:v>93.915499999999994</c:v>
                </c:pt>
                <c:pt idx="378">
                  <c:v>93.958500000000001</c:v>
                </c:pt>
                <c:pt idx="379">
                  <c:v>94.001900000000006</c:v>
                </c:pt>
                <c:pt idx="380">
                  <c:v>94.045699999999997</c:v>
                </c:pt>
                <c:pt idx="381">
                  <c:v>94.09</c:v>
                </c:pt>
                <c:pt idx="382">
                  <c:v>94.134799999999998</c:v>
                </c:pt>
                <c:pt idx="383">
                  <c:v>94.179900000000004</c:v>
                </c:pt>
                <c:pt idx="384">
                  <c:v>94.2256</c:v>
                </c:pt>
                <c:pt idx="385">
                  <c:v>94.271600000000007</c:v>
                </c:pt>
                <c:pt idx="386">
                  <c:v>94.318200000000004</c:v>
                </c:pt>
                <c:pt idx="387">
                  <c:v>94.365099999999998</c:v>
                </c:pt>
                <c:pt idx="388">
                  <c:v>94.412599999999998</c:v>
                </c:pt>
                <c:pt idx="389">
                  <c:v>94.460499999999996</c:v>
                </c:pt>
                <c:pt idx="390">
                  <c:v>94.508799999999994</c:v>
                </c:pt>
                <c:pt idx="391">
                  <c:v>94.557599999999994</c:v>
                </c:pt>
                <c:pt idx="392">
                  <c:v>94.606899999999996</c:v>
                </c:pt>
                <c:pt idx="393">
                  <c:v>94.656599999999997</c:v>
                </c:pt>
                <c:pt idx="394">
                  <c:v>94.706800000000001</c:v>
                </c:pt>
                <c:pt idx="395">
                  <c:v>94.757499999999993</c:v>
                </c:pt>
                <c:pt idx="396">
                  <c:v>94.808599999999998</c:v>
                </c:pt>
                <c:pt idx="397">
                  <c:v>94.860200000000006</c:v>
                </c:pt>
                <c:pt idx="398">
                  <c:v>94.912300000000002</c:v>
                </c:pt>
                <c:pt idx="399">
                  <c:v>94.964799999999997</c:v>
                </c:pt>
                <c:pt idx="400">
                  <c:v>95.017799999999994</c:v>
                </c:pt>
                <c:pt idx="401">
                  <c:v>95.071299999999994</c:v>
                </c:pt>
                <c:pt idx="402">
                  <c:v>95.125200000000007</c:v>
                </c:pt>
                <c:pt idx="403">
                  <c:v>95.179599999999994</c:v>
                </c:pt>
                <c:pt idx="404">
                  <c:v>95.234499999999997</c:v>
                </c:pt>
                <c:pt idx="405">
                  <c:v>95.2898</c:v>
                </c:pt>
                <c:pt idx="406">
                  <c:v>95.345600000000005</c:v>
                </c:pt>
                <c:pt idx="407">
                  <c:v>95.401899999999998</c:v>
                </c:pt>
                <c:pt idx="408">
                  <c:v>95.458699999999993</c:v>
                </c:pt>
                <c:pt idx="409">
                  <c:v>95.516000000000005</c:v>
                </c:pt>
                <c:pt idx="410">
                  <c:v>95.573700000000002</c:v>
                </c:pt>
                <c:pt idx="411">
                  <c:v>95.631900000000002</c:v>
                </c:pt>
                <c:pt idx="412">
                  <c:v>95.6905</c:v>
                </c:pt>
                <c:pt idx="413">
                  <c:v>95.749700000000004</c:v>
                </c:pt>
                <c:pt idx="414">
                  <c:v>95.809299999999993</c:v>
                </c:pt>
                <c:pt idx="415">
                  <c:v>95.869399999999999</c:v>
                </c:pt>
                <c:pt idx="416">
                  <c:v>95.929900000000004</c:v>
                </c:pt>
                <c:pt idx="417">
                  <c:v>95.991</c:v>
                </c:pt>
                <c:pt idx="418">
                  <c:v>96.052499999999995</c:v>
                </c:pt>
                <c:pt idx="419">
                  <c:v>96.114400000000003</c:v>
                </c:pt>
                <c:pt idx="420">
                  <c:v>96.176900000000003</c:v>
                </c:pt>
                <c:pt idx="421">
                  <c:v>96.239800000000002</c:v>
                </c:pt>
                <c:pt idx="422">
                  <c:v>96.303299999999993</c:v>
                </c:pt>
                <c:pt idx="423">
                  <c:v>96.367099999999994</c:v>
                </c:pt>
                <c:pt idx="424">
                  <c:v>96.4315</c:v>
                </c:pt>
                <c:pt idx="425">
                  <c:v>96.496300000000005</c:v>
                </c:pt>
                <c:pt idx="426">
                  <c:v>96.561599999999999</c:v>
                </c:pt>
                <c:pt idx="427">
                  <c:v>96.627399999999994</c:v>
                </c:pt>
                <c:pt idx="428">
                  <c:v>96.693700000000007</c:v>
                </c:pt>
                <c:pt idx="429">
                  <c:v>96.760400000000004</c:v>
                </c:pt>
                <c:pt idx="430">
                  <c:v>96.827600000000004</c:v>
                </c:pt>
                <c:pt idx="431">
                  <c:v>96.895300000000006</c:v>
                </c:pt>
                <c:pt idx="432">
                  <c:v>96.963499999999996</c:v>
                </c:pt>
                <c:pt idx="433">
                  <c:v>97.0321</c:v>
                </c:pt>
                <c:pt idx="434">
                  <c:v>97.101200000000006</c:v>
                </c:pt>
                <c:pt idx="435">
                  <c:v>97.1708</c:v>
                </c:pt>
                <c:pt idx="436">
                  <c:v>97.240899999999996</c:v>
                </c:pt>
                <c:pt idx="437">
                  <c:v>97.311400000000006</c:v>
                </c:pt>
                <c:pt idx="438">
                  <c:v>97.382499999999993</c:v>
                </c:pt>
                <c:pt idx="439">
                  <c:v>97.453999999999994</c:v>
                </c:pt>
                <c:pt idx="440">
                  <c:v>97.525899999999993</c:v>
                </c:pt>
                <c:pt idx="441">
                  <c:v>97.598399999999998</c:v>
                </c:pt>
                <c:pt idx="442">
                  <c:v>97.671300000000002</c:v>
                </c:pt>
                <c:pt idx="443">
                  <c:v>97.744699999999995</c:v>
                </c:pt>
                <c:pt idx="444">
                  <c:v>97.818600000000004</c:v>
                </c:pt>
                <c:pt idx="445">
                  <c:v>97.893000000000001</c:v>
                </c:pt>
                <c:pt idx="446">
                  <c:v>97.967799999999997</c:v>
                </c:pt>
                <c:pt idx="447">
                  <c:v>98.043199999999999</c:v>
                </c:pt>
                <c:pt idx="448">
                  <c:v>98.119</c:v>
                </c:pt>
                <c:pt idx="449">
                  <c:v>98.195300000000003</c:v>
                </c:pt>
                <c:pt idx="450">
                  <c:v>98.272000000000006</c:v>
                </c:pt>
                <c:pt idx="451">
                  <c:v>98.349299999999999</c:v>
                </c:pt>
                <c:pt idx="452">
                  <c:v>98.427000000000007</c:v>
                </c:pt>
                <c:pt idx="453">
                  <c:v>98.505300000000005</c:v>
                </c:pt>
                <c:pt idx="454">
                  <c:v>98.584000000000003</c:v>
                </c:pt>
                <c:pt idx="455">
                  <c:v>98.663200000000003</c:v>
                </c:pt>
                <c:pt idx="456">
                  <c:v>98.742800000000003</c:v>
                </c:pt>
                <c:pt idx="457">
                  <c:v>98.822999999999993</c:v>
                </c:pt>
                <c:pt idx="458">
                  <c:v>98.903599999999997</c:v>
                </c:pt>
                <c:pt idx="459">
                  <c:v>98.984800000000007</c:v>
                </c:pt>
                <c:pt idx="460">
                  <c:v>99.066400000000002</c:v>
                </c:pt>
                <c:pt idx="461">
                  <c:v>99.148499999999999</c:v>
                </c:pt>
                <c:pt idx="462">
                  <c:v>99.231099999999998</c:v>
                </c:pt>
                <c:pt idx="463">
                  <c:v>99.314300000000003</c:v>
                </c:pt>
                <c:pt idx="464">
                  <c:v>99.397900000000007</c:v>
                </c:pt>
                <c:pt idx="465">
                  <c:v>99.481899999999996</c:v>
                </c:pt>
                <c:pt idx="466">
                  <c:v>99.566500000000005</c:v>
                </c:pt>
                <c:pt idx="467">
                  <c:v>99.651600000000002</c:v>
                </c:pt>
                <c:pt idx="468">
                  <c:v>99.737200000000001</c:v>
                </c:pt>
                <c:pt idx="469">
                  <c:v>99.823300000000003</c:v>
                </c:pt>
                <c:pt idx="470">
                  <c:v>99.909800000000004</c:v>
                </c:pt>
                <c:pt idx="471">
                  <c:v>99.996899999999997</c:v>
                </c:pt>
                <c:pt idx="472">
                  <c:v>100.08450000000001</c:v>
                </c:pt>
                <c:pt idx="473">
                  <c:v>100.1726</c:v>
                </c:pt>
                <c:pt idx="474">
                  <c:v>100.2612</c:v>
                </c:pt>
                <c:pt idx="475">
                  <c:v>100.3503</c:v>
                </c:pt>
                <c:pt idx="476">
                  <c:v>100.43989999999999</c:v>
                </c:pt>
                <c:pt idx="477">
                  <c:v>100.53</c:v>
                </c:pt>
                <c:pt idx="478">
                  <c:v>100.6206</c:v>
                </c:pt>
                <c:pt idx="479">
                  <c:v>100.71169999999999</c:v>
                </c:pt>
                <c:pt idx="480">
                  <c:v>100.8034</c:v>
                </c:pt>
                <c:pt idx="481">
                  <c:v>100.8956</c:v>
                </c:pt>
                <c:pt idx="482">
                  <c:v>100.9883</c:v>
                </c:pt>
                <c:pt idx="483">
                  <c:v>101.08150000000001</c:v>
                </c:pt>
                <c:pt idx="484">
                  <c:v>101.1752</c:v>
                </c:pt>
                <c:pt idx="485">
                  <c:v>101.2694</c:v>
                </c:pt>
                <c:pt idx="486">
                  <c:v>101.3642</c:v>
                </c:pt>
                <c:pt idx="487">
                  <c:v>101.45950000000001</c:v>
                </c:pt>
                <c:pt idx="488">
                  <c:v>101.5553</c:v>
                </c:pt>
                <c:pt idx="489">
                  <c:v>101.6516</c:v>
                </c:pt>
                <c:pt idx="490">
                  <c:v>101.7484</c:v>
                </c:pt>
                <c:pt idx="491">
                  <c:v>101.8458</c:v>
                </c:pt>
                <c:pt idx="492">
                  <c:v>101.94370000000001</c:v>
                </c:pt>
                <c:pt idx="493">
                  <c:v>102.0421</c:v>
                </c:pt>
                <c:pt idx="494">
                  <c:v>102.14109999999999</c:v>
                </c:pt>
                <c:pt idx="495">
                  <c:v>102.2406</c:v>
                </c:pt>
                <c:pt idx="496">
                  <c:v>102.34059999999999</c:v>
                </c:pt>
                <c:pt idx="497">
                  <c:v>102.44110000000001</c:v>
                </c:pt>
                <c:pt idx="498">
                  <c:v>102.54219999999999</c:v>
                </c:pt>
                <c:pt idx="499">
                  <c:v>102.6438</c:v>
                </c:pt>
                <c:pt idx="500">
                  <c:v>102.746</c:v>
                </c:pt>
                <c:pt idx="501">
                  <c:v>102.84869999999999</c:v>
                </c:pt>
                <c:pt idx="502">
                  <c:v>102.95189999999999</c:v>
                </c:pt>
                <c:pt idx="503">
                  <c:v>103.0556</c:v>
                </c:pt>
                <c:pt idx="504">
                  <c:v>103.15989999999999</c:v>
                </c:pt>
                <c:pt idx="505">
                  <c:v>103.26479999999999</c:v>
                </c:pt>
                <c:pt idx="506">
                  <c:v>103.37009999999999</c:v>
                </c:pt>
                <c:pt idx="507">
                  <c:v>103.4761</c:v>
                </c:pt>
                <c:pt idx="508">
                  <c:v>103.5825</c:v>
                </c:pt>
                <c:pt idx="509">
                  <c:v>103.6895</c:v>
                </c:pt>
                <c:pt idx="510">
                  <c:v>103.797</c:v>
                </c:pt>
                <c:pt idx="511">
                  <c:v>103.9051</c:v>
                </c:pt>
                <c:pt idx="512">
                  <c:v>104.0137</c:v>
                </c:pt>
                <c:pt idx="513">
                  <c:v>104.1229</c:v>
                </c:pt>
                <c:pt idx="514">
                  <c:v>104.23260000000001</c:v>
                </c:pt>
                <c:pt idx="515">
                  <c:v>104.3429</c:v>
                </c:pt>
                <c:pt idx="516">
                  <c:v>104.4537</c:v>
                </c:pt>
                <c:pt idx="517">
                  <c:v>104.5651</c:v>
                </c:pt>
                <c:pt idx="518">
                  <c:v>104.67700000000001</c:v>
                </c:pt>
                <c:pt idx="519">
                  <c:v>104.7894</c:v>
                </c:pt>
                <c:pt idx="520">
                  <c:v>104.9024</c:v>
                </c:pt>
                <c:pt idx="521">
                  <c:v>105.0159</c:v>
                </c:pt>
                <c:pt idx="522">
                  <c:v>105.13</c:v>
                </c:pt>
                <c:pt idx="523">
                  <c:v>105.24460000000001</c:v>
                </c:pt>
                <c:pt idx="524">
                  <c:v>105.35980000000001</c:v>
                </c:pt>
                <c:pt idx="525">
                  <c:v>105.4755</c:v>
                </c:pt>
                <c:pt idx="526">
                  <c:v>105.59180000000001</c:v>
                </c:pt>
                <c:pt idx="527">
                  <c:v>105.7086</c:v>
                </c:pt>
                <c:pt idx="528">
                  <c:v>105.82599999999999</c:v>
                </c:pt>
                <c:pt idx="529">
                  <c:v>105.9439</c:v>
                </c:pt>
                <c:pt idx="530">
                  <c:v>106.0624</c:v>
                </c:pt>
                <c:pt idx="531">
                  <c:v>106.1814</c:v>
                </c:pt>
                <c:pt idx="532">
                  <c:v>106.3009</c:v>
                </c:pt>
                <c:pt idx="533">
                  <c:v>106.42100000000001</c:v>
                </c:pt>
                <c:pt idx="534">
                  <c:v>106.54170000000001</c:v>
                </c:pt>
                <c:pt idx="535">
                  <c:v>106.6628</c:v>
                </c:pt>
                <c:pt idx="536">
                  <c:v>106.7846</c:v>
                </c:pt>
                <c:pt idx="537">
                  <c:v>106.9068</c:v>
                </c:pt>
                <c:pt idx="538">
                  <c:v>107.02970000000001</c:v>
                </c:pt>
                <c:pt idx="539">
                  <c:v>107.15300000000001</c:v>
                </c:pt>
                <c:pt idx="540">
                  <c:v>107.2769</c:v>
                </c:pt>
                <c:pt idx="541">
                  <c:v>107.4014</c:v>
                </c:pt>
                <c:pt idx="542">
                  <c:v>107.52630000000001</c:v>
                </c:pt>
                <c:pt idx="543">
                  <c:v>107.6519</c:v>
                </c:pt>
                <c:pt idx="544">
                  <c:v>107.7779</c:v>
                </c:pt>
                <c:pt idx="545">
                  <c:v>107.9045</c:v>
                </c:pt>
                <c:pt idx="546">
                  <c:v>108.0317</c:v>
                </c:pt>
                <c:pt idx="547">
                  <c:v>108.15940000000001</c:v>
                </c:pt>
                <c:pt idx="548">
                  <c:v>108.2876</c:v>
                </c:pt>
                <c:pt idx="549">
                  <c:v>108.4164</c:v>
                </c:pt>
                <c:pt idx="550">
                  <c:v>108.5457</c:v>
                </c:pt>
                <c:pt idx="551">
                  <c:v>108.6755</c:v>
                </c:pt>
                <c:pt idx="552">
                  <c:v>108.80589999999999</c:v>
                </c:pt>
                <c:pt idx="553">
                  <c:v>108.93680000000001</c:v>
                </c:pt>
                <c:pt idx="554">
                  <c:v>109.0682</c:v>
                </c:pt>
                <c:pt idx="555">
                  <c:v>109.2002</c:v>
                </c:pt>
                <c:pt idx="556">
                  <c:v>109.3327</c:v>
                </c:pt>
                <c:pt idx="557">
                  <c:v>109.4657</c:v>
                </c:pt>
                <c:pt idx="558">
                  <c:v>109.5993</c:v>
                </c:pt>
                <c:pt idx="559">
                  <c:v>109.7334</c:v>
                </c:pt>
                <c:pt idx="560">
                  <c:v>109.86799999999999</c:v>
                </c:pt>
                <c:pt idx="561">
                  <c:v>110.00320000000001</c:v>
                </c:pt>
                <c:pt idx="562">
                  <c:v>110.13890000000001</c:v>
                </c:pt>
                <c:pt idx="563">
                  <c:v>110.27509999999999</c:v>
                </c:pt>
                <c:pt idx="564">
                  <c:v>110.4118</c:v>
                </c:pt>
                <c:pt idx="565">
                  <c:v>110.5491</c:v>
                </c:pt>
                <c:pt idx="566">
                  <c:v>110.68689999999999</c:v>
                </c:pt>
                <c:pt idx="567">
                  <c:v>110.8252</c:v>
                </c:pt>
                <c:pt idx="568">
                  <c:v>110.9641</c:v>
                </c:pt>
                <c:pt idx="569">
                  <c:v>111.10339999999999</c:v>
                </c:pt>
                <c:pt idx="570">
                  <c:v>111.2433</c:v>
                </c:pt>
                <c:pt idx="571">
                  <c:v>111.3837</c:v>
                </c:pt>
                <c:pt idx="572">
                  <c:v>111.5247</c:v>
                </c:pt>
                <c:pt idx="573">
                  <c:v>111.6661</c:v>
                </c:pt>
                <c:pt idx="574">
                  <c:v>111.8081</c:v>
                </c:pt>
                <c:pt idx="575">
                  <c:v>111.95059999999999</c:v>
                </c:pt>
                <c:pt idx="576">
                  <c:v>112.0936</c:v>
                </c:pt>
                <c:pt idx="577">
                  <c:v>112.2371</c:v>
                </c:pt>
                <c:pt idx="578">
                  <c:v>112.3811</c:v>
                </c:pt>
                <c:pt idx="579">
                  <c:v>112.5256</c:v>
                </c:pt>
                <c:pt idx="580">
                  <c:v>112.6707</c:v>
                </c:pt>
                <c:pt idx="581">
                  <c:v>112.8163</c:v>
                </c:pt>
                <c:pt idx="582">
                  <c:v>112.9623</c:v>
                </c:pt>
                <c:pt idx="583">
                  <c:v>113.10890000000001</c:v>
                </c:pt>
                <c:pt idx="584">
                  <c:v>113.256</c:v>
                </c:pt>
                <c:pt idx="585">
                  <c:v>113.4036</c:v>
                </c:pt>
                <c:pt idx="586">
                  <c:v>113.5518</c:v>
                </c:pt>
                <c:pt idx="587">
                  <c:v>113.7004</c:v>
                </c:pt>
                <c:pt idx="588">
                  <c:v>113.84950000000001</c:v>
                </c:pt>
                <c:pt idx="589">
                  <c:v>113.9991</c:v>
                </c:pt>
                <c:pt idx="590">
                  <c:v>114.1493</c:v>
                </c:pt>
                <c:pt idx="591">
                  <c:v>114.29989999999999</c:v>
                </c:pt>
                <c:pt idx="592">
                  <c:v>114.45099999999999</c:v>
                </c:pt>
                <c:pt idx="593">
                  <c:v>114.6027</c:v>
                </c:pt>
                <c:pt idx="594">
                  <c:v>114.7548</c:v>
                </c:pt>
                <c:pt idx="595">
                  <c:v>114.9075</c:v>
                </c:pt>
                <c:pt idx="596">
                  <c:v>115.06059999999999</c:v>
                </c:pt>
                <c:pt idx="597">
                  <c:v>115.21420000000001</c:v>
                </c:pt>
                <c:pt idx="598">
                  <c:v>115.36839999999999</c:v>
                </c:pt>
                <c:pt idx="599">
                  <c:v>115.523</c:v>
                </c:pt>
                <c:pt idx="600">
                  <c:v>115.6781</c:v>
                </c:pt>
                <c:pt idx="601">
                  <c:v>115.83369999999999</c:v>
                </c:pt>
                <c:pt idx="602">
                  <c:v>115.98990000000001</c:v>
                </c:pt>
                <c:pt idx="603">
                  <c:v>116.1465</c:v>
                </c:pt>
                <c:pt idx="604">
                  <c:v>116.3036</c:v>
                </c:pt>
                <c:pt idx="605">
                  <c:v>116.4611</c:v>
                </c:pt>
                <c:pt idx="606">
                  <c:v>116.61920000000001</c:v>
                </c:pt>
                <c:pt idx="607">
                  <c:v>116.7778</c:v>
                </c:pt>
                <c:pt idx="608">
                  <c:v>116.93680000000001</c:v>
                </c:pt>
                <c:pt idx="609">
                  <c:v>117.0964</c:v>
                </c:pt>
                <c:pt idx="610">
                  <c:v>117.2564</c:v>
                </c:pt>
                <c:pt idx="611">
                  <c:v>117.4169</c:v>
                </c:pt>
                <c:pt idx="612">
                  <c:v>117.5779</c:v>
                </c:pt>
                <c:pt idx="613">
                  <c:v>117.7394</c:v>
                </c:pt>
                <c:pt idx="614">
                  <c:v>117.90130000000001</c:v>
                </c:pt>
                <c:pt idx="615">
                  <c:v>118.0638</c:v>
                </c:pt>
                <c:pt idx="616">
                  <c:v>118.22669999999999</c:v>
                </c:pt>
                <c:pt idx="617">
                  <c:v>118.3901</c:v>
                </c:pt>
                <c:pt idx="618">
                  <c:v>118.554</c:v>
                </c:pt>
                <c:pt idx="619">
                  <c:v>118.7184</c:v>
                </c:pt>
                <c:pt idx="620">
                  <c:v>118.8832</c:v>
                </c:pt>
                <c:pt idx="621">
                  <c:v>119.0485</c:v>
                </c:pt>
                <c:pt idx="622">
                  <c:v>119.21429999999999</c:v>
                </c:pt>
                <c:pt idx="623">
                  <c:v>119.3806</c:v>
                </c:pt>
                <c:pt idx="624">
                  <c:v>119.54730000000001</c:v>
                </c:pt>
                <c:pt idx="625">
                  <c:v>119.7145</c:v>
                </c:pt>
                <c:pt idx="626">
                  <c:v>119.8822</c:v>
                </c:pt>
                <c:pt idx="627">
                  <c:v>120.0504</c:v>
                </c:pt>
                <c:pt idx="628">
                  <c:v>120.21899999999999</c:v>
                </c:pt>
                <c:pt idx="629">
                  <c:v>120.3882</c:v>
                </c:pt>
                <c:pt idx="630">
                  <c:v>120.5577</c:v>
                </c:pt>
                <c:pt idx="631">
                  <c:v>120.7278</c:v>
                </c:pt>
                <c:pt idx="632">
                  <c:v>120.89830000000001</c:v>
                </c:pt>
                <c:pt idx="633">
                  <c:v>121.0693</c:v>
                </c:pt>
                <c:pt idx="634">
                  <c:v>121.2407</c:v>
                </c:pt>
                <c:pt idx="635">
                  <c:v>121.4127</c:v>
                </c:pt>
                <c:pt idx="636">
                  <c:v>121.58499999999999</c:v>
                </c:pt>
                <c:pt idx="637">
                  <c:v>121.75790000000001</c:v>
                </c:pt>
                <c:pt idx="638">
                  <c:v>121.9312</c:v>
                </c:pt>
                <c:pt idx="639">
                  <c:v>122.105</c:v>
                </c:pt>
                <c:pt idx="640">
                  <c:v>122.2792</c:v>
                </c:pt>
                <c:pt idx="641">
                  <c:v>122.4539</c:v>
                </c:pt>
                <c:pt idx="642">
                  <c:v>122.62909999999999</c:v>
                </c:pt>
                <c:pt idx="643">
                  <c:v>122.8047</c:v>
                </c:pt>
                <c:pt idx="644">
                  <c:v>122.9807</c:v>
                </c:pt>
                <c:pt idx="645">
                  <c:v>123.15730000000001</c:v>
                </c:pt>
                <c:pt idx="646">
                  <c:v>123.3342</c:v>
                </c:pt>
                <c:pt idx="647">
                  <c:v>123.5117</c:v>
                </c:pt>
                <c:pt idx="648">
                  <c:v>123.6896</c:v>
                </c:pt>
                <c:pt idx="649">
                  <c:v>123.86790000000001</c:v>
                </c:pt>
                <c:pt idx="650">
                  <c:v>124.0467</c:v>
                </c:pt>
                <c:pt idx="651">
                  <c:v>124.226</c:v>
                </c:pt>
                <c:pt idx="652">
                  <c:v>124.4057</c:v>
                </c:pt>
                <c:pt idx="653">
                  <c:v>124.58580000000001</c:v>
                </c:pt>
                <c:pt idx="654">
                  <c:v>124.7664</c:v>
                </c:pt>
                <c:pt idx="655">
                  <c:v>124.9474</c:v>
                </c:pt>
                <c:pt idx="656">
                  <c:v>125.1289</c:v>
                </c:pt>
                <c:pt idx="657">
                  <c:v>125.3108</c:v>
                </c:pt>
                <c:pt idx="658">
                  <c:v>125.4932</c:v>
                </c:pt>
                <c:pt idx="659">
                  <c:v>125.676</c:v>
                </c:pt>
                <c:pt idx="660">
                  <c:v>125.8593</c:v>
                </c:pt>
                <c:pt idx="661">
                  <c:v>126.04300000000001</c:v>
                </c:pt>
                <c:pt idx="662">
                  <c:v>126.22709999999999</c:v>
                </c:pt>
                <c:pt idx="663">
                  <c:v>126.4117</c:v>
                </c:pt>
                <c:pt idx="664">
                  <c:v>126.5966</c:v>
                </c:pt>
                <c:pt idx="665">
                  <c:v>126.7821</c:v>
                </c:pt>
                <c:pt idx="666">
                  <c:v>126.968</c:v>
                </c:pt>
                <c:pt idx="667">
                  <c:v>127.15430000000001</c:v>
                </c:pt>
                <c:pt idx="668">
                  <c:v>127.34099999999999</c:v>
                </c:pt>
                <c:pt idx="669">
                  <c:v>127.52809999999999</c:v>
                </c:pt>
                <c:pt idx="670">
                  <c:v>127.7157</c:v>
                </c:pt>
                <c:pt idx="671">
                  <c:v>127.9037</c:v>
                </c:pt>
                <c:pt idx="672">
                  <c:v>128.09219999999999</c:v>
                </c:pt>
                <c:pt idx="673">
                  <c:v>128.28110000000001</c:v>
                </c:pt>
                <c:pt idx="674">
                  <c:v>128.47030000000001</c:v>
                </c:pt>
                <c:pt idx="675">
                  <c:v>128.66</c:v>
                </c:pt>
                <c:pt idx="676">
                  <c:v>128.8502</c:v>
                </c:pt>
                <c:pt idx="677">
                  <c:v>129.04069999999999</c:v>
                </c:pt>
                <c:pt idx="678">
                  <c:v>129.23169999999999</c:v>
                </c:pt>
                <c:pt idx="679">
                  <c:v>129.42310000000001</c:v>
                </c:pt>
                <c:pt idx="680">
                  <c:v>129.61490000000001</c:v>
                </c:pt>
                <c:pt idx="681">
                  <c:v>129.80709999999999</c:v>
                </c:pt>
                <c:pt idx="682">
                  <c:v>129.99969999999999</c:v>
                </c:pt>
                <c:pt idx="683">
                  <c:v>130.1927</c:v>
                </c:pt>
                <c:pt idx="684">
                  <c:v>130.3861</c:v>
                </c:pt>
                <c:pt idx="685">
                  <c:v>130.58000000000001</c:v>
                </c:pt>
                <c:pt idx="686">
                  <c:v>130.77420000000001</c:v>
                </c:pt>
                <c:pt idx="687">
                  <c:v>130.96889999999999</c:v>
                </c:pt>
                <c:pt idx="688">
                  <c:v>131.16390000000001</c:v>
                </c:pt>
                <c:pt idx="689">
                  <c:v>131.35939999999999</c:v>
                </c:pt>
                <c:pt idx="690">
                  <c:v>131.55520000000001</c:v>
                </c:pt>
                <c:pt idx="691">
                  <c:v>131.75149999999999</c:v>
                </c:pt>
                <c:pt idx="692">
                  <c:v>131.94810000000001</c:v>
                </c:pt>
                <c:pt idx="693">
                  <c:v>132.14519999999999</c:v>
                </c:pt>
                <c:pt idx="694">
                  <c:v>132.3426</c:v>
                </c:pt>
                <c:pt idx="695">
                  <c:v>132.54040000000001</c:v>
                </c:pt>
                <c:pt idx="696">
                  <c:v>132.73859999999999</c:v>
                </c:pt>
                <c:pt idx="697">
                  <c:v>132.93719999999999</c:v>
                </c:pt>
                <c:pt idx="698">
                  <c:v>133.1362</c:v>
                </c:pt>
                <c:pt idx="699">
                  <c:v>133.3356</c:v>
                </c:pt>
                <c:pt idx="700">
                  <c:v>133.53530000000001</c:v>
                </c:pt>
                <c:pt idx="701">
                  <c:v>133.7354</c:v>
                </c:pt>
                <c:pt idx="702">
                  <c:v>133.9359</c:v>
                </c:pt>
                <c:pt idx="703">
                  <c:v>134.13679999999999</c:v>
                </c:pt>
                <c:pt idx="704">
                  <c:v>134.3381</c:v>
                </c:pt>
                <c:pt idx="705">
                  <c:v>134.53970000000001</c:v>
                </c:pt>
                <c:pt idx="706">
                  <c:v>134.74170000000001</c:v>
                </c:pt>
                <c:pt idx="707">
                  <c:v>134.94409999999999</c:v>
                </c:pt>
                <c:pt idx="708">
                  <c:v>135.14689999999999</c:v>
                </c:pt>
                <c:pt idx="709">
                  <c:v>135.35</c:v>
                </c:pt>
                <c:pt idx="710">
                  <c:v>135.55340000000001</c:v>
                </c:pt>
                <c:pt idx="711">
                  <c:v>135.75729999999999</c:v>
                </c:pt>
                <c:pt idx="712">
                  <c:v>135.9615</c:v>
                </c:pt>
                <c:pt idx="713">
                  <c:v>136.1661</c:v>
                </c:pt>
                <c:pt idx="714">
                  <c:v>136.37100000000001</c:v>
                </c:pt>
                <c:pt idx="715">
                  <c:v>136.5763</c:v>
                </c:pt>
                <c:pt idx="716">
                  <c:v>136.78190000000001</c:v>
                </c:pt>
                <c:pt idx="717">
                  <c:v>136.9879</c:v>
                </c:pt>
                <c:pt idx="718">
                  <c:v>137.1942</c:v>
                </c:pt>
                <c:pt idx="719">
                  <c:v>137.40100000000001</c:v>
                </c:pt>
                <c:pt idx="720">
                  <c:v>137.608</c:v>
                </c:pt>
                <c:pt idx="721">
                  <c:v>137.81540000000001</c:v>
                </c:pt>
                <c:pt idx="722">
                  <c:v>138.0231</c:v>
                </c:pt>
                <c:pt idx="723">
                  <c:v>138.2312</c:v>
                </c:pt>
                <c:pt idx="724">
                  <c:v>138.43969999999999</c:v>
                </c:pt>
                <c:pt idx="725">
                  <c:v>138.64840000000001</c:v>
                </c:pt>
                <c:pt idx="726">
                  <c:v>138.85749999999999</c:v>
                </c:pt>
                <c:pt idx="727">
                  <c:v>139.06700000000001</c:v>
                </c:pt>
                <c:pt idx="728">
                  <c:v>139.27680000000001</c:v>
                </c:pt>
                <c:pt idx="729">
                  <c:v>139.48689999999999</c:v>
                </c:pt>
                <c:pt idx="730">
                  <c:v>139.69739999999999</c:v>
                </c:pt>
                <c:pt idx="731">
                  <c:v>139.90819999999999</c:v>
                </c:pt>
                <c:pt idx="732">
                  <c:v>140.11930000000001</c:v>
                </c:pt>
                <c:pt idx="733">
                  <c:v>140.33070000000001</c:v>
                </c:pt>
                <c:pt idx="734">
                  <c:v>140.54249999999999</c:v>
                </c:pt>
                <c:pt idx="735">
                  <c:v>140.75470000000001</c:v>
                </c:pt>
                <c:pt idx="736">
                  <c:v>140.96709999999999</c:v>
                </c:pt>
                <c:pt idx="737">
                  <c:v>141.1799</c:v>
                </c:pt>
                <c:pt idx="738">
                  <c:v>141.3929</c:v>
                </c:pt>
                <c:pt idx="739">
                  <c:v>141.60640000000001</c:v>
                </c:pt>
                <c:pt idx="740">
                  <c:v>141.8201</c:v>
                </c:pt>
                <c:pt idx="741">
                  <c:v>142.0341</c:v>
                </c:pt>
                <c:pt idx="742">
                  <c:v>142.24850000000001</c:v>
                </c:pt>
                <c:pt idx="743">
                  <c:v>142.4632</c:v>
                </c:pt>
                <c:pt idx="744">
                  <c:v>142.6781</c:v>
                </c:pt>
                <c:pt idx="745">
                  <c:v>142.89340000000001</c:v>
                </c:pt>
                <c:pt idx="746">
                  <c:v>143.10910000000001</c:v>
                </c:pt>
                <c:pt idx="747">
                  <c:v>143.32499999999999</c:v>
                </c:pt>
                <c:pt idx="748">
                  <c:v>143.5412</c:v>
                </c:pt>
                <c:pt idx="749">
                  <c:v>143.7577</c:v>
                </c:pt>
                <c:pt idx="750">
                  <c:v>143.97460000000001</c:v>
                </c:pt>
                <c:pt idx="751">
                  <c:v>144.1917</c:v>
                </c:pt>
                <c:pt idx="752">
                  <c:v>144.4091</c:v>
                </c:pt>
                <c:pt idx="753">
                  <c:v>144.62690000000001</c:v>
                </c:pt>
                <c:pt idx="754">
                  <c:v>144.8449</c:v>
                </c:pt>
                <c:pt idx="755">
                  <c:v>145.06319999999999</c:v>
                </c:pt>
                <c:pt idx="756">
                  <c:v>145.28190000000001</c:v>
                </c:pt>
                <c:pt idx="757">
                  <c:v>145.5008</c:v>
                </c:pt>
                <c:pt idx="758">
                  <c:v>145.72</c:v>
                </c:pt>
                <c:pt idx="759">
                  <c:v>145.93950000000001</c:v>
                </c:pt>
                <c:pt idx="760">
                  <c:v>146.1593</c:v>
                </c:pt>
                <c:pt idx="761">
                  <c:v>146.3793</c:v>
                </c:pt>
                <c:pt idx="762">
                  <c:v>146.59970000000001</c:v>
                </c:pt>
                <c:pt idx="763">
                  <c:v>146.8203</c:v>
                </c:pt>
                <c:pt idx="764">
                  <c:v>147.04130000000001</c:v>
                </c:pt>
                <c:pt idx="765">
                  <c:v>147.26249999999999</c:v>
                </c:pt>
                <c:pt idx="766">
                  <c:v>147.48390000000001</c:v>
                </c:pt>
                <c:pt idx="767">
                  <c:v>147.70570000000001</c:v>
                </c:pt>
                <c:pt idx="768">
                  <c:v>147.92769999999999</c:v>
                </c:pt>
                <c:pt idx="769">
                  <c:v>148.15</c:v>
                </c:pt>
                <c:pt idx="770">
                  <c:v>148.37260000000001</c:v>
                </c:pt>
                <c:pt idx="771">
                  <c:v>148.59540000000001</c:v>
                </c:pt>
                <c:pt idx="772">
                  <c:v>148.8185</c:v>
                </c:pt>
                <c:pt idx="773">
                  <c:v>149.0419</c:v>
                </c:pt>
                <c:pt idx="774">
                  <c:v>149.2655</c:v>
                </c:pt>
                <c:pt idx="775">
                  <c:v>149.48939999999999</c:v>
                </c:pt>
                <c:pt idx="776">
                  <c:v>149.71350000000001</c:v>
                </c:pt>
                <c:pt idx="777">
                  <c:v>149.93790000000001</c:v>
                </c:pt>
                <c:pt idx="778">
                  <c:v>150.1626</c:v>
                </c:pt>
                <c:pt idx="779">
                  <c:v>150.38749999999999</c:v>
                </c:pt>
                <c:pt idx="780">
                  <c:v>150.61259999999999</c:v>
                </c:pt>
                <c:pt idx="781">
                  <c:v>150.83799999999999</c:v>
                </c:pt>
                <c:pt idx="782">
                  <c:v>151.06370000000001</c:v>
                </c:pt>
                <c:pt idx="783">
                  <c:v>151.28960000000001</c:v>
                </c:pt>
                <c:pt idx="784">
                  <c:v>151.51570000000001</c:v>
                </c:pt>
                <c:pt idx="785">
                  <c:v>151.74209999999999</c:v>
                </c:pt>
                <c:pt idx="786">
                  <c:v>151.96870000000001</c:v>
                </c:pt>
                <c:pt idx="787">
                  <c:v>152.19550000000001</c:v>
                </c:pt>
                <c:pt idx="788">
                  <c:v>152.42259999999999</c:v>
                </c:pt>
                <c:pt idx="789">
                  <c:v>152.6499</c:v>
                </c:pt>
                <c:pt idx="790">
                  <c:v>152.87739999999999</c:v>
                </c:pt>
                <c:pt idx="791">
                  <c:v>153.10509999999999</c:v>
                </c:pt>
                <c:pt idx="792">
                  <c:v>153.3331</c:v>
                </c:pt>
                <c:pt idx="793">
                  <c:v>153.56129999999999</c:v>
                </c:pt>
                <c:pt idx="794">
                  <c:v>153.78970000000001</c:v>
                </c:pt>
                <c:pt idx="795">
                  <c:v>154.01840000000001</c:v>
                </c:pt>
                <c:pt idx="796">
                  <c:v>154.24719999999999</c:v>
                </c:pt>
                <c:pt idx="797">
                  <c:v>154.47620000000001</c:v>
                </c:pt>
                <c:pt idx="798">
                  <c:v>154.7055</c:v>
                </c:pt>
                <c:pt idx="799">
                  <c:v>154.935</c:v>
                </c:pt>
                <c:pt idx="800">
                  <c:v>155.16460000000001</c:v>
                </c:pt>
                <c:pt idx="801">
                  <c:v>155.39449999999999</c:v>
                </c:pt>
                <c:pt idx="802">
                  <c:v>155.62459999999999</c:v>
                </c:pt>
                <c:pt idx="803">
                  <c:v>155.85480000000001</c:v>
                </c:pt>
                <c:pt idx="804">
                  <c:v>156.08529999999999</c:v>
                </c:pt>
                <c:pt idx="805">
                  <c:v>156.3159</c:v>
                </c:pt>
                <c:pt idx="806">
                  <c:v>156.54679999999999</c:v>
                </c:pt>
                <c:pt idx="807">
                  <c:v>156.77780000000001</c:v>
                </c:pt>
                <c:pt idx="808">
                  <c:v>157.00899999999999</c:v>
                </c:pt>
                <c:pt idx="809">
                  <c:v>157.24039999999999</c:v>
                </c:pt>
                <c:pt idx="810">
                  <c:v>157.47200000000001</c:v>
                </c:pt>
                <c:pt idx="811">
                  <c:v>157.7037</c:v>
                </c:pt>
                <c:pt idx="812">
                  <c:v>157.93559999999999</c:v>
                </c:pt>
                <c:pt idx="813">
                  <c:v>158.1677</c:v>
                </c:pt>
                <c:pt idx="814">
                  <c:v>158.4</c:v>
                </c:pt>
                <c:pt idx="815">
                  <c:v>158.63239999999999</c:v>
                </c:pt>
                <c:pt idx="816">
                  <c:v>158.86500000000001</c:v>
                </c:pt>
                <c:pt idx="817">
                  <c:v>159.09780000000001</c:v>
                </c:pt>
                <c:pt idx="818">
                  <c:v>159.33070000000001</c:v>
                </c:pt>
                <c:pt idx="819">
                  <c:v>159.56379999999999</c:v>
                </c:pt>
                <c:pt idx="820">
                  <c:v>159.797</c:v>
                </c:pt>
                <c:pt idx="821">
                  <c:v>160.03030000000001</c:v>
                </c:pt>
                <c:pt idx="822">
                  <c:v>160.26390000000001</c:v>
                </c:pt>
                <c:pt idx="823">
                  <c:v>160.49760000000001</c:v>
                </c:pt>
                <c:pt idx="824">
                  <c:v>160.73140000000001</c:v>
                </c:pt>
                <c:pt idx="825">
                  <c:v>160.96539999999999</c:v>
                </c:pt>
                <c:pt idx="826">
                  <c:v>161.1995</c:v>
                </c:pt>
                <c:pt idx="827">
                  <c:v>161.43369999999999</c:v>
                </c:pt>
                <c:pt idx="828">
                  <c:v>161.66810000000001</c:v>
                </c:pt>
                <c:pt idx="829">
                  <c:v>161.90260000000001</c:v>
                </c:pt>
                <c:pt idx="830">
                  <c:v>162.13730000000001</c:v>
                </c:pt>
                <c:pt idx="831">
                  <c:v>162.37209999999999</c:v>
                </c:pt>
                <c:pt idx="832">
                  <c:v>162.607</c:v>
                </c:pt>
                <c:pt idx="833">
                  <c:v>162.84200000000001</c:v>
                </c:pt>
                <c:pt idx="834">
                  <c:v>163.0771</c:v>
                </c:pt>
                <c:pt idx="835">
                  <c:v>163.3124</c:v>
                </c:pt>
                <c:pt idx="836">
                  <c:v>163.5478</c:v>
                </c:pt>
                <c:pt idx="837">
                  <c:v>163.7833</c:v>
                </c:pt>
                <c:pt idx="838">
                  <c:v>164.0189</c:v>
                </c:pt>
                <c:pt idx="839">
                  <c:v>164.25470000000001</c:v>
                </c:pt>
                <c:pt idx="840">
                  <c:v>164.4905</c:v>
                </c:pt>
                <c:pt idx="841">
                  <c:v>164.72649999999999</c:v>
                </c:pt>
                <c:pt idx="842">
                  <c:v>164.96250000000001</c:v>
                </c:pt>
                <c:pt idx="843">
                  <c:v>165.1987</c:v>
                </c:pt>
                <c:pt idx="844">
                  <c:v>165.435</c:v>
                </c:pt>
                <c:pt idx="845">
                  <c:v>165.6713</c:v>
                </c:pt>
                <c:pt idx="846">
                  <c:v>165.90780000000001</c:v>
                </c:pt>
                <c:pt idx="847">
                  <c:v>166.14429999999999</c:v>
                </c:pt>
                <c:pt idx="848">
                  <c:v>166.381</c:v>
                </c:pt>
                <c:pt idx="849">
                  <c:v>166.61770000000001</c:v>
                </c:pt>
                <c:pt idx="850">
                  <c:v>166.8546</c:v>
                </c:pt>
                <c:pt idx="851">
                  <c:v>167.0915</c:v>
                </c:pt>
                <c:pt idx="852">
                  <c:v>167.32849999999999</c:v>
                </c:pt>
                <c:pt idx="853">
                  <c:v>167.56559999999999</c:v>
                </c:pt>
                <c:pt idx="854">
                  <c:v>167.80279999999999</c:v>
                </c:pt>
                <c:pt idx="855">
                  <c:v>168.04</c:v>
                </c:pt>
                <c:pt idx="856">
                  <c:v>168.2774</c:v>
                </c:pt>
                <c:pt idx="857">
                  <c:v>168.51480000000001</c:v>
                </c:pt>
                <c:pt idx="858">
                  <c:v>168.75229999999999</c:v>
                </c:pt>
                <c:pt idx="859">
                  <c:v>168.9898</c:v>
                </c:pt>
                <c:pt idx="860">
                  <c:v>169.22749999999999</c:v>
                </c:pt>
                <c:pt idx="861">
                  <c:v>169.46520000000001</c:v>
                </c:pt>
                <c:pt idx="862">
                  <c:v>169.703</c:v>
                </c:pt>
                <c:pt idx="863">
                  <c:v>169.9408</c:v>
                </c:pt>
                <c:pt idx="864">
                  <c:v>170.17869999999999</c:v>
                </c:pt>
                <c:pt idx="865">
                  <c:v>170.41669999999999</c:v>
                </c:pt>
                <c:pt idx="866">
                  <c:v>170.65479999999999</c:v>
                </c:pt>
                <c:pt idx="867">
                  <c:v>170.8929</c:v>
                </c:pt>
                <c:pt idx="868">
                  <c:v>171.1311</c:v>
                </c:pt>
                <c:pt idx="869">
                  <c:v>171.36930000000001</c:v>
                </c:pt>
                <c:pt idx="870">
                  <c:v>171.60759999999999</c:v>
                </c:pt>
                <c:pt idx="871">
                  <c:v>171.8459</c:v>
                </c:pt>
                <c:pt idx="872">
                  <c:v>172.08439999999999</c:v>
                </c:pt>
                <c:pt idx="873">
                  <c:v>172.3228</c:v>
                </c:pt>
                <c:pt idx="874">
                  <c:v>172.56129999999999</c:v>
                </c:pt>
                <c:pt idx="875">
                  <c:v>172.79990000000001</c:v>
                </c:pt>
                <c:pt idx="876">
                  <c:v>173.0385</c:v>
                </c:pt>
                <c:pt idx="877">
                  <c:v>173.27709999999999</c:v>
                </c:pt>
                <c:pt idx="878">
                  <c:v>173.51589999999999</c:v>
                </c:pt>
                <c:pt idx="879">
                  <c:v>173.75460000000001</c:v>
                </c:pt>
                <c:pt idx="880">
                  <c:v>173.99340000000001</c:v>
                </c:pt>
                <c:pt idx="881">
                  <c:v>174.23220000000001</c:v>
                </c:pt>
                <c:pt idx="882">
                  <c:v>174.47110000000001</c:v>
                </c:pt>
                <c:pt idx="883">
                  <c:v>174.71</c:v>
                </c:pt>
                <c:pt idx="884">
                  <c:v>174.94900000000001</c:v>
                </c:pt>
                <c:pt idx="885">
                  <c:v>175.18799999999999</c:v>
                </c:pt>
                <c:pt idx="886">
                  <c:v>175.42699999999999</c:v>
                </c:pt>
                <c:pt idx="887">
                  <c:v>175.6661</c:v>
                </c:pt>
                <c:pt idx="888">
                  <c:v>175.90520000000001</c:v>
                </c:pt>
                <c:pt idx="889">
                  <c:v>176.14429999999999</c:v>
                </c:pt>
                <c:pt idx="890">
                  <c:v>176.3835</c:v>
                </c:pt>
                <c:pt idx="891">
                  <c:v>176.62270000000001</c:v>
                </c:pt>
                <c:pt idx="892">
                  <c:v>176.86189999999999</c:v>
                </c:pt>
                <c:pt idx="893">
                  <c:v>177.10120000000001</c:v>
                </c:pt>
                <c:pt idx="894">
                  <c:v>177.34039999999999</c:v>
                </c:pt>
                <c:pt idx="895">
                  <c:v>177.5797</c:v>
                </c:pt>
                <c:pt idx="896">
                  <c:v>177.81909999999999</c:v>
                </c:pt>
                <c:pt idx="897">
                  <c:v>178.05840000000001</c:v>
                </c:pt>
                <c:pt idx="898">
                  <c:v>178.2978</c:v>
                </c:pt>
                <c:pt idx="899">
                  <c:v>178.53720000000001</c:v>
                </c:pt>
                <c:pt idx="900">
                  <c:v>178.7766</c:v>
                </c:pt>
                <c:pt idx="901">
                  <c:v>179.01599999999999</c:v>
                </c:pt>
                <c:pt idx="902">
                  <c:v>179.25540000000001</c:v>
                </c:pt>
                <c:pt idx="903">
                  <c:v>179.4949</c:v>
                </c:pt>
                <c:pt idx="904">
                  <c:v>179.73429999999999</c:v>
                </c:pt>
                <c:pt idx="905">
                  <c:v>179.97380000000001</c:v>
                </c:pt>
                <c:pt idx="906">
                  <c:v>180.2133</c:v>
                </c:pt>
                <c:pt idx="907">
                  <c:v>180.4528</c:v>
                </c:pt>
                <c:pt idx="908">
                  <c:v>180.69229999999999</c:v>
                </c:pt>
                <c:pt idx="909">
                  <c:v>180.93180000000001</c:v>
                </c:pt>
                <c:pt idx="910">
                  <c:v>181.1713</c:v>
                </c:pt>
                <c:pt idx="911">
                  <c:v>181.4109</c:v>
                </c:pt>
                <c:pt idx="912">
                  <c:v>181.65039999999999</c:v>
                </c:pt>
                <c:pt idx="913">
                  <c:v>181.88990000000001</c:v>
                </c:pt>
                <c:pt idx="914">
                  <c:v>182.1294</c:v>
                </c:pt>
                <c:pt idx="915">
                  <c:v>182.369</c:v>
                </c:pt>
                <c:pt idx="916">
                  <c:v>182.60849999999999</c:v>
                </c:pt>
                <c:pt idx="917">
                  <c:v>182.84800000000001</c:v>
                </c:pt>
                <c:pt idx="918">
                  <c:v>183.08750000000001</c:v>
                </c:pt>
                <c:pt idx="919">
                  <c:v>183.327</c:v>
                </c:pt>
                <c:pt idx="920">
                  <c:v>183.56649999999999</c:v>
                </c:pt>
                <c:pt idx="921">
                  <c:v>183.80600000000001</c:v>
                </c:pt>
                <c:pt idx="922">
                  <c:v>184.0455</c:v>
                </c:pt>
                <c:pt idx="923">
                  <c:v>184.285</c:v>
                </c:pt>
                <c:pt idx="924">
                  <c:v>184.52449999999999</c:v>
                </c:pt>
                <c:pt idx="925">
                  <c:v>184.76390000000001</c:v>
                </c:pt>
                <c:pt idx="926">
                  <c:v>185.0033</c:v>
                </c:pt>
                <c:pt idx="927">
                  <c:v>185.24279999999999</c:v>
                </c:pt>
                <c:pt idx="928">
                  <c:v>185.48220000000001</c:v>
                </c:pt>
                <c:pt idx="929">
                  <c:v>185.72149999999999</c:v>
                </c:pt>
                <c:pt idx="930">
                  <c:v>185.96090000000001</c:v>
                </c:pt>
                <c:pt idx="931">
                  <c:v>186.2002</c:v>
                </c:pt>
                <c:pt idx="932">
                  <c:v>186.43960000000001</c:v>
                </c:pt>
                <c:pt idx="933">
                  <c:v>186.6789</c:v>
                </c:pt>
                <c:pt idx="934">
                  <c:v>186.91810000000001</c:v>
                </c:pt>
                <c:pt idx="935">
                  <c:v>187.1574</c:v>
                </c:pt>
                <c:pt idx="936">
                  <c:v>187.39660000000001</c:v>
                </c:pt>
                <c:pt idx="937">
                  <c:v>187.63579999999999</c:v>
                </c:pt>
                <c:pt idx="938">
                  <c:v>187.8749</c:v>
                </c:pt>
                <c:pt idx="939">
                  <c:v>188.11410000000001</c:v>
                </c:pt>
                <c:pt idx="940">
                  <c:v>188.35310000000001</c:v>
                </c:pt>
                <c:pt idx="941">
                  <c:v>188.59219999999999</c:v>
                </c:pt>
                <c:pt idx="942">
                  <c:v>188.8312</c:v>
                </c:pt>
                <c:pt idx="943">
                  <c:v>189.0702</c:v>
                </c:pt>
                <c:pt idx="944">
                  <c:v>189.3092</c:v>
                </c:pt>
                <c:pt idx="945">
                  <c:v>189.54810000000001</c:v>
                </c:pt>
                <c:pt idx="946">
                  <c:v>189.7869</c:v>
                </c:pt>
                <c:pt idx="947">
                  <c:v>190.0258</c:v>
                </c:pt>
                <c:pt idx="948">
                  <c:v>190.2645</c:v>
                </c:pt>
                <c:pt idx="949">
                  <c:v>190.5033</c:v>
                </c:pt>
                <c:pt idx="950">
                  <c:v>190.74199999999999</c:v>
                </c:pt>
                <c:pt idx="951">
                  <c:v>190.98060000000001</c:v>
                </c:pt>
                <c:pt idx="952">
                  <c:v>191.2192</c:v>
                </c:pt>
                <c:pt idx="953">
                  <c:v>191.45769999999999</c:v>
                </c:pt>
                <c:pt idx="954">
                  <c:v>191.6962</c:v>
                </c:pt>
                <c:pt idx="955">
                  <c:v>191.93469999999999</c:v>
                </c:pt>
                <c:pt idx="956">
                  <c:v>192.173</c:v>
                </c:pt>
                <c:pt idx="957">
                  <c:v>192.41139999999999</c:v>
                </c:pt>
                <c:pt idx="958">
                  <c:v>192.6497</c:v>
                </c:pt>
                <c:pt idx="959">
                  <c:v>192.8879</c:v>
                </c:pt>
                <c:pt idx="960">
                  <c:v>193.12610000000001</c:v>
                </c:pt>
                <c:pt idx="961">
                  <c:v>193.36420000000001</c:v>
                </c:pt>
                <c:pt idx="962">
                  <c:v>193.60220000000001</c:v>
                </c:pt>
                <c:pt idx="963">
                  <c:v>193.84020000000001</c:v>
                </c:pt>
                <c:pt idx="964">
                  <c:v>194.07820000000001</c:v>
                </c:pt>
                <c:pt idx="965">
                  <c:v>194.316</c:v>
                </c:pt>
                <c:pt idx="966">
                  <c:v>194.5538</c:v>
                </c:pt>
                <c:pt idx="967">
                  <c:v>194.79159999999999</c:v>
                </c:pt>
                <c:pt idx="968">
                  <c:v>195.02930000000001</c:v>
                </c:pt>
                <c:pt idx="969">
                  <c:v>195.26689999999999</c:v>
                </c:pt>
                <c:pt idx="970">
                  <c:v>195.5044</c:v>
                </c:pt>
                <c:pt idx="971">
                  <c:v>195.74189999999999</c:v>
                </c:pt>
                <c:pt idx="972">
                  <c:v>195.97929999999999</c:v>
                </c:pt>
                <c:pt idx="973">
                  <c:v>196.2167</c:v>
                </c:pt>
                <c:pt idx="974">
                  <c:v>196.4539</c:v>
                </c:pt>
                <c:pt idx="975">
                  <c:v>196.69110000000001</c:v>
                </c:pt>
                <c:pt idx="976">
                  <c:v>196.92830000000001</c:v>
                </c:pt>
                <c:pt idx="977">
                  <c:v>197.16540000000001</c:v>
                </c:pt>
                <c:pt idx="978">
                  <c:v>197.4023</c:v>
                </c:pt>
                <c:pt idx="979">
                  <c:v>197.63929999999999</c:v>
                </c:pt>
                <c:pt idx="980">
                  <c:v>197.87610000000001</c:v>
                </c:pt>
                <c:pt idx="981">
                  <c:v>198.1129</c:v>
                </c:pt>
                <c:pt idx="982">
                  <c:v>198.34960000000001</c:v>
                </c:pt>
                <c:pt idx="983">
                  <c:v>198.58619999999999</c:v>
                </c:pt>
                <c:pt idx="984">
                  <c:v>198.8228</c:v>
                </c:pt>
                <c:pt idx="985">
                  <c:v>199.0592</c:v>
                </c:pt>
                <c:pt idx="986">
                  <c:v>199.29570000000001</c:v>
                </c:pt>
                <c:pt idx="987">
                  <c:v>199.53200000000001</c:v>
                </c:pt>
                <c:pt idx="988">
                  <c:v>199.76820000000001</c:v>
                </c:pt>
                <c:pt idx="989">
                  <c:v>200.0044</c:v>
                </c:pt>
                <c:pt idx="990">
                  <c:v>200.2405</c:v>
                </c:pt>
                <c:pt idx="991">
                  <c:v>200.47649999999999</c:v>
                </c:pt>
                <c:pt idx="992">
                  <c:v>200.7124</c:v>
                </c:pt>
                <c:pt idx="993">
                  <c:v>200.94820000000001</c:v>
                </c:pt>
                <c:pt idx="994">
                  <c:v>201.184</c:v>
                </c:pt>
                <c:pt idx="995">
                  <c:v>201.41970000000001</c:v>
                </c:pt>
                <c:pt idx="996">
                  <c:v>201.65530000000001</c:v>
                </c:pt>
                <c:pt idx="997">
                  <c:v>201.89080000000001</c:v>
                </c:pt>
                <c:pt idx="998">
                  <c:v>202.12629999999999</c:v>
                </c:pt>
                <c:pt idx="999">
                  <c:v>202.36160000000001</c:v>
                </c:pt>
                <c:pt idx="1000">
                  <c:v>202.59690000000001</c:v>
                </c:pt>
                <c:pt idx="1001">
                  <c:v>202.8321</c:v>
                </c:pt>
                <c:pt idx="1002">
                  <c:v>203.06720000000001</c:v>
                </c:pt>
                <c:pt idx="1003">
                  <c:v>203.3022</c:v>
                </c:pt>
                <c:pt idx="1004">
                  <c:v>203.53710000000001</c:v>
                </c:pt>
                <c:pt idx="1005">
                  <c:v>203.77199999999999</c:v>
                </c:pt>
                <c:pt idx="1006">
                  <c:v>204.0067</c:v>
                </c:pt>
                <c:pt idx="1007">
                  <c:v>204.2414</c:v>
                </c:pt>
                <c:pt idx="1008">
                  <c:v>204.476</c:v>
                </c:pt>
                <c:pt idx="1009">
                  <c:v>204.7105</c:v>
                </c:pt>
                <c:pt idx="1010">
                  <c:v>204.94499999999999</c:v>
                </c:pt>
                <c:pt idx="1011">
                  <c:v>205.17930000000001</c:v>
                </c:pt>
                <c:pt idx="1012">
                  <c:v>205.4136</c:v>
                </c:pt>
                <c:pt idx="1013">
                  <c:v>205.64769999999999</c:v>
                </c:pt>
                <c:pt idx="1014">
                  <c:v>205.8818</c:v>
                </c:pt>
                <c:pt idx="1015">
                  <c:v>206.11580000000001</c:v>
                </c:pt>
                <c:pt idx="1016">
                  <c:v>206.34970000000001</c:v>
                </c:pt>
                <c:pt idx="1017">
                  <c:v>206.58349999999999</c:v>
                </c:pt>
                <c:pt idx="1018">
                  <c:v>206.81729999999999</c:v>
                </c:pt>
                <c:pt idx="1019">
                  <c:v>207.05090000000001</c:v>
                </c:pt>
                <c:pt idx="1020">
                  <c:v>207.28450000000001</c:v>
                </c:pt>
                <c:pt idx="1021">
                  <c:v>207.518</c:v>
                </c:pt>
                <c:pt idx="1022">
                  <c:v>207.75139999999999</c:v>
                </c:pt>
                <c:pt idx="1023">
                  <c:v>207.9847</c:v>
                </c:pt>
                <c:pt idx="1024">
                  <c:v>208.21789999999999</c:v>
                </c:pt>
                <c:pt idx="1025">
                  <c:v>208.45099999999999</c:v>
                </c:pt>
                <c:pt idx="1026">
                  <c:v>208.6841</c:v>
                </c:pt>
                <c:pt idx="1027">
                  <c:v>208.917</c:v>
                </c:pt>
                <c:pt idx="1028">
                  <c:v>209.1499</c:v>
                </c:pt>
                <c:pt idx="1029">
                  <c:v>209.3827</c:v>
                </c:pt>
                <c:pt idx="1030">
                  <c:v>209.61539999999999</c:v>
                </c:pt>
                <c:pt idx="1031">
                  <c:v>209.84809999999999</c:v>
                </c:pt>
                <c:pt idx="1032">
                  <c:v>210.0806</c:v>
                </c:pt>
                <c:pt idx="1033">
                  <c:v>210.31309999999999</c:v>
                </c:pt>
                <c:pt idx="1034">
                  <c:v>210.5455</c:v>
                </c:pt>
                <c:pt idx="1035">
                  <c:v>210.77780000000001</c:v>
                </c:pt>
                <c:pt idx="1036">
                  <c:v>211.01</c:v>
                </c:pt>
                <c:pt idx="1037">
                  <c:v>211.24209999999999</c:v>
                </c:pt>
                <c:pt idx="1038">
                  <c:v>211.4742</c:v>
                </c:pt>
                <c:pt idx="1039">
                  <c:v>211.7062</c:v>
                </c:pt>
                <c:pt idx="1040">
                  <c:v>211.93809999999999</c:v>
                </c:pt>
                <c:pt idx="1041">
                  <c:v>212.16990000000001</c:v>
                </c:pt>
                <c:pt idx="1042">
                  <c:v>212.40170000000001</c:v>
                </c:pt>
                <c:pt idx="1043">
                  <c:v>212.63329999999999</c:v>
                </c:pt>
                <c:pt idx="1044">
                  <c:v>212.86490000000001</c:v>
                </c:pt>
                <c:pt idx="1045">
                  <c:v>213.09649999999999</c:v>
                </c:pt>
                <c:pt idx="1046">
                  <c:v>213.3279</c:v>
                </c:pt>
                <c:pt idx="1047">
                  <c:v>213.55930000000001</c:v>
                </c:pt>
                <c:pt idx="1048">
                  <c:v>213.79060000000001</c:v>
                </c:pt>
                <c:pt idx="1049">
                  <c:v>214.02189999999999</c:v>
                </c:pt>
                <c:pt idx="1050">
                  <c:v>214.25309999999999</c:v>
                </c:pt>
                <c:pt idx="1051">
                  <c:v>214.48419999999999</c:v>
                </c:pt>
                <c:pt idx="1052">
                  <c:v>214.71520000000001</c:v>
                </c:pt>
                <c:pt idx="1053">
                  <c:v>214.9462</c:v>
                </c:pt>
                <c:pt idx="1054">
                  <c:v>215.1771</c:v>
                </c:pt>
                <c:pt idx="1055">
                  <c:v>215.40790000000001</c:v>
                </c:pt>
                <c:pt idx="1056">
                  <c:v>215.6387</c:v>
                </c:pt>
                <c:pt idx="1057">
                  <c:v>215.86940000000001</c:v>
                </c:pt>
                <c:pt idx="1058">
                  <c:v>216.1001</c:v>
                </c:pt>
                <c:pt idx="1059">
                  <c:v>216.33070000000001</c:v>
                </c:pt>
                <c:pt idx="1060">
                  <c:v>216.56120000000001</c:v>
                </c:pt>
                <c:pt idx="1061">
                  <c:v>216.79169999999999</c:v>
                </c:pt>
                <c:pt idx="1062">
                  <c:v>217.0222</c:v>
                </c:pt>
                <c:pt idx="1063">
                  <c:v>217.2525</c:v>
                </c:pt>
                <c:pt idx="1064">
                  <c:v>217.4829</c:v>
                </c:pt>
                <c:pt idx="1065">
                  <c:v>217.7131</c:v>
                </c:pt>
                <c:pt idx="1066">
                  <c:v>217.94329999999999</c:v>
                </c:pt>
                <c:pt idx="1067">
                  <c:v>218.17349999999999</c:v>
                </c:pt>
                <c:pt idx="1068">
                  <c:v>218.40360000000001</c:v>
                </c:pt>
                <c:pt idx="1069">
                  <c:v>218.6337</c:v>
                </c:pt>
                <c:pt idx="1070">
                  <c:v>218.86369999999999</c:v>
                </c:pt>
                <c:pt idx="1071">
                  <c:v>219.09360000000001</c:v>
                </c:pt>
                <c:pt idx="1072">
                  <c:v>219.3236</c:v>
                </c:pt>
                <c:pt idx="1073">
                  <c:v>219.55340000000001</c:v>
                </c:pt>
                <c:pt idx="1074">
                  <c:v>219.78319999999999</c:v>
                </c:pt>
                <c:pt idx="1075">
                  <c:v>220.01300000000001</c:v>
                </c:pt>
                <c:pt idx="1076">
                  <c:v>220.24279999999999</c:v>
                </c:pt>
                <c:pt idx="1077">
                  <c:v>220.4725</c:v>
                </c:pt>
                <c:pt idx="1078">
                  <c:v>220.7021</c:v>
                </c:pt>
                <c:pt idx="1079">
                  <c:v>220.93170000000001</c:v>
                </c:pt>
                <c:pt idx="1080">
                  <c:v>221.16130000000001</c:v>
                </c:pt>
                <c:pt idx="1081">
                  <c:v>221.39080000000001</c:v>
                </c:pt>
                <c:pt idx="1082">
                  <c:v>221.62029999999999</c:v>
                </c:pt>
                <c:pt idx="1083">
                  <c:v>221.84979999999999</c:v>
                </c:pt>
                <c:pt idx="1084">
                  <c:v>222.07919999999999</c:v>
                </c:pt>
                <c:pt idx="1085">
                  <c:v>222.30860000000001</c:v>
                </c:pt>
                <c:pt idx="1086">
                  <c:v>222.53790000000001</c:v>
                </c:pt>
                <c:pt idx="1087">
                  <c:v>222.76730000000001</c:v>
                </c:pt>
                <c:pt idx="1088">
                  <c:v>222.9965</c:v>
                </c:pt>
                <c:pt idx="1089">
                  <c:v>223.22579999999999</c:v>
                </c:pt>
                <c:pt idx="1090">
                  <c:v>223.45500000000001</c:v>
                </c:pt>
                <c:pt idx="1091">
                  <c:v>223.6842</c:v>
                </c:pt>
                <c:pt idx="1092">
                  <c:v>223.91329999999999</c:v>
                </c:pt>
                <c:pt idx="1093">
                  <c:v>224.14240000000001</c:v>
                </c:pt>
                <c:pt idx="1094">
                  <c:v>224.3715</c:v>
                </c:pt>
                <c:pt idx="1095">
                  <c:v>224.60059999999999</c:v>
                </c:pt>
                <c:pt idx="1096">
                  <c:v>224.8296</c:v>
                </c:pt>
                <c:pt idx="1097">
                  <c:v>225.05860000000001</c:v>
                </c:pt>
                <c:pt idx="1098">
                  <c:v>225.2876</c:v>
                </c:pt>
                <c:pt idx="1099">
                  <c:v>225.51650000000001</c:v>
                </c:pt>
                <c:pt idx="1100">
                  <c:v>225.74539999999999</c:v>
                </c:pt>
                <c:pt idx="1101">
                  <c:v>225.9743</c:v>
                </c:pt>
                <c:pt idx="1102">
                  <c:v>226.20310000000001</c:v>
                </c:pt>
                <c:pt idx="1103">
                  <c:v>226.43190000000001</c:v>
                </c:pt>
                <c:pt idx="1104">
                  <c:v>226.66069999999999</c:v>
                </c:pt>
                <c:pt idx="1105">
                  <c:v>226.8895</c:v>
                </c:pt>
                <c:pt idx="1106">
                  <c:v>227.1182</c:v>
                </c:pt>
                <c:pt idx="1107">
                  <c:v>227.34690000000001</c:v>
                </c:pt>
                <c:pt idx="1108">
                  <c:v>227.57560000000001</c:v>
                </c:pt>
                <c:pt idx="1109">
                  <c:v>227.80420000000001</c:v>
                </c:pt>
                <c:pt idx="1110">
                  <c:v>228.03280000000001</c:v>
                </c:pt>
                <c:pt idx="1111">
                  <c:v>228.26140000000001</c:v>
                </c:pt>
                <c:pt idx="1112">
                  <c:v>228.48990000000001</c:v>
                </c:pt>
                <c:pt idx="1113">
                  <c:v>228.7184</c:v>
                </c:pt>
                <c:pt idx="1114">
                  <c:v>228.9469</c:v>
                </c:pt>
                <c:pt idx="1115">
                  <c:v>229.1754</c:v>
                </c:pt>
                <c:pt idx="1116">
                  <c:v>229.40379999999999</c:v>
                </c:pt>
                <c:pt idx="1117">
                  <c:v>229.63220000000001</c:v>
                </c:pt>
                <c:pt idx="1118">
                  <c:v>229.8605</c:v>
                </c:pt>
                <c:pt idx="1119">
                  <c:v>230.08879999999999</c:v>
                </c:pt>
                <c:pt idx="1120">
                  <c:v>230.31710000000001</c:v>
                </c:pt>
                <c:pt idx="1121">
                  <c:v>230.5453</c:v>
                </c:pt>
                <c:pt idx="1122">
                  <c:v>230.77350000000001</c:v>
                </c:pt>
                <c:pt idx="1123">
                  <c:v>231.0017</c:v>
                </c:pt>
                <c:pt idx="1124">
                  <c:v>231.22980000000001</c:v>
                </c:pt>
                <c:pt idx="1125">
                  <c:v>231.45779999999999</c:v>
                </c:pt>
                <c:pt idx="1126">
                  <c:v>231.6859</c:v>
                </c:pt>
                <c:pt idx="1127">
                  <c:v>231.91380000000001</c:v>
                </c:pt>
                <c:pt idx="1128">
                  <c:v>232.14179999999999</c:v>
                </c:pt>
                <c:pt idx="1129">
                  <c:v>232.36959999999999</c:v>
                </c:pt>
                <c:pt idx="1130">
                  <c:v>232.5975</c:v>
                </c:pt>
                <c:pt idx="1131">
                  <c:v>232.8252</c:v>
                </c:pt>
                <c:pt idx="1132">
                  <c:v>233.05289999999999</c:v>
                </c:pt>
                <c:pt idx="1133">
                  <c:v>233.28059999999999</c:v>
                </c:pt>
                <c:pt idx="1134">
                  <c:v>233.50819999999999</c:v>
                </c:pt>
                <c:pt idx="1135">
                  <c:v>233.73570000000001</c:v>
                </c:pt>
                <c:pt idx="1136">
                  <c:v>233.9632</c:v>
                </c:pt>
                <c:pt idx="1137">
                  <c:v>234.19059999999999</c:v>
                </c:pt>
                <c:pt idx="1138">
                  <c:v>234.41800000000001</c:v>
                </c:pt>
                <c:pt idx="1139">
                  <c:v>234.64519999999999</c:v>
                </c:pt>
                <c:pt idx="1140">
                  <c:v>234.8724</c:v>
                </c:pt>
                <c:pt idx="1141">
                  <c:v>235.09960000000001</c:v>
                </c:pt>
                <c:pt idx="1142">
                  <c:v>235.32660000000001</c:v>
                </c:pt>
                <c:pt idx="1143">
                  <c:v>235.55359999999999</c:v>
                </c:pt>
                <c:pt idx="1144">
                  <c:v>235.78039999999999</c:v>
                </c:pt>
                <c:pt idx="1145">
                  <c:v>236.00720000000001</c:v>
                </c:pt>
                <c:pt idx="1146">
                  <c:v>236.23390000000001</c:v>
                </c:pt>
                <c:pt idx="1147">
                  <c:v>236.4605</c:v>
                </c:pt>
                <c:pt idx="1148">
                  <c:v>236.68700000000001</c:v>
                </c:pt>
                <c:pt idx="1149">
                  <c:v>236.9134</c:v>
                </c:pt>
                <c:pt idx="1150">
                  <c:v>237.1397</c:v>
                </c:pt>
                <c:pt idx="1151">
                  <c:v>237.36590000000001</c:v>
                </c:pt>
                <c:pt idx="1152">
                  <c:v>237.59200000000001</c:v>
                </c:pt>
                <c:pt idx="1153">
                  <c:v>237.81800000000001</c:v>
                </c:pt>
                <c:pt idx="1154">
                  <c:v>238.0438</c:v>
                </c:pt>
                <c:pt idx="1155">
                  <c:v>238.2696</c:v>
                </c:pt>
                <c:pt idx="1156">
                  <c:v>238.49520000000001</c:v>
                </c:pt>
                <c:pt idx="1157">
                  <c:v>238.72069999999999</c:v>
                </c:pt>
                <c:pt idx="1158">
                  <c:v>238.946</c:v>
                </c:pt>
                <c:pt idx="1159">
                  <c:v>239.1712</c:v>
                </c:pt>
                <c:pt idx="1160">
                  <c:v>239.3963</c:v>
                </c:pt>
                <c:pt idx="1161">
                  <c:v>239.62129999999999</c:v>
                </c:pt>
                <c:pt idx="1162">
                  <c:v>239.84610000000001</c:v>
                </c:pt>
                <c:pt idx="1163">
                  <c:v>240.07069999999999</c:v>
                </c:pt>
                <c:pt idx="1164">
                  <c:v>240.29519999999999</c:v>
                </c:pt>
                <c:pt idx="1165">
                  <c:v>240.51949999999999</c:v>
                </c:pt>
                <c:pt idx="1166">
                  <c:v>240.74369999999999</c:v>
                </c:pt>
                <c:pt idx="1167">
                  <c:v>240.96770000000001</c:v>
                </c:pt>
                <c:pt idx="1168">
                  <c:v>241.19149999999999</c:v>
                </c:pt>
                <c:pt idx="1169">
                  <c:v>241.4152</c:v>
                </c:pt>
                <c:pt idx="1170">
                  <c:v>241.6386</c:v>
                </c:pt>
                <c:pt idx="1171">
                  <c:v>241.86189999999999</c:v>
                </c:pt>
                <c:pt idx="1172">
                  <c:v>242.08500000000001</c:v>
                </c:pt>
                <c:pt idx="1173">
                  <c:v>242.30799999999999</c:v>
                </c:pt>
                <c:pt idx="1174">
                  <c:v>242.5307</c:v>
                </c:pt>
                <c:pt idx="1175">
                  <c:v>242.75319999999999</c:v>
                </c:pt>
                <c:pt idx="1176">
                  <c:v>242.97550000000001</c:v>
                </c:pt>
                <c:pt idx="1177">
                  <c:v>243.19759999999999</c:v>
                </c:pt>
                <c:pt idx="1178">
                  <c:v>243.4195</c:v>
                </c:pt>
                <c:pt idx="1179">
                  <c:v>243.6412</c:v>
                </c:pt>
                <c:pt idx="1180">
                  <c:v>243.86269999999999</c:v>
                </c:pt>
                <c:pt idx="1181">
                  <c:v>244.0839</c:v>
                </c:pt>
                <c:pt idx="1182">
                  <c:v>244.30500000000001</c:v>
                </c:pt>
                <c:pt idx="1183">
                  <c:v>244.5258</c:v>
                </c:pt>
                <c:pt idx="1184">
                  <c:v>244.74629999999999</c:v>
                </c:pt>
                <c:pt idx="1185">
                  <c:v>244.9666</c:v>
                </c:pt>
                <c:pt idx="1186">
                  <c:v>245.1867</c:v>
                </c:pt>
                <c:pt idx="1187">
                  <c:v>245.4066</c:v>
                </c:pt>
                <c:pt idx="1188">
                  <c:v>245.62610000000001</c:v>
                </c:pt>
                <c:pt idx="1189">
                  <c:v>245.84549999999999</c:v>
                </c:pt>
                <c:pt idx="1190">
                  <c:v>246.06460000000001</c:v>
                </c:pt>
                <c:pt idx="1191">
                  <c:v>246.2834</c:v>
                </c:pt>
                <c:pt idx="1192">
                  <c:v>246.50200000000001</c:v>
                </c:pt>
                <c:pt idx="1193">
                  <c:v>246.72030000000001</c:v>
                </c:pt>
                <c:pt idx="1194">
                  <c:v>246.9383</c:v>
                </c:pt>
                <c:pt idx="1195">
                  <c:v>247.15610000000001</c:v>
                </c:pt>
                <c:pt idx="1196">
                  <c:v>247.37360000000001</c:v>
                </c:pt>
                <c:pt idx="1197">
                  <c:v>247.5908</c:v>
                </c:pt>
                <c:pt idx="1198">
                  <c:v>247.80779999999999</c:v>
                </c:pt>
                <c:pt idx="1199">
                  <c:v>248.02440000000001</c:v>
                </c:pt>
                <c:pt idx="1200">
                  <c:v>248.24080000000001</c:v>
                </c:pt>
                <c:pt idx="1201">
                  <c:v>248.45689999999999</c:v>
                </c:pt>
                <c:pt idx="1202">
                  <c:v>248.67269999999999</c:v>
                </c:pt>
                <c:pt idx="1203">
                  <c:v>248.88829999999999</c:v>
                </c:pt>
                <c:pt idx="1204">
                  <c:v>249.1035</c:v>
                </c:pt>
                <c:pt idx="1205">
                  <c:v>249.3185</c:v>
                </c:pt>
                <c:pt idx="1206">
                  <c:v>249.53309999999999</c:v>
                </c:pt>
                <c:pt idx="1207">
                  <c:v>249.7475</c:v>
                </c:pt>
                <c:pt idx="1208">
                  <c:v>249.9616</c:v>
                </c:pt>
                <c:pt idx="1209">
                  <c:v>250.1754</c:v>
                </c:pt>
                <c:pt idx="1210">
                  <c:v>250.38890000000001</c:v>
                </c:pt>
                <c:pt idx="1211">
                  <c:v>250.60210000000001</c:v>
                </c:pt>
                <c:pt idx="1212">
                  <c:v>250.81489999999999</c:v>
                </c:pt>
                <c:pt idx="1213">
                  <c:v>251.0275</c:v>
                </c:pt>
                <c:pt idx="1214">
                  <c:v>251.2398</c:v>
                </c:pt>
                <c:pt idx="1215">
                  <c:v>251.45179999999999</c:v>
                </c:pt>
                <c:pt idx="1216">
                  <c:v>251.6635</c:v>
                </c:pt>
                <c:pt idx="1217">
                  <c:v>251.8749</c:v>
                </c:pt>
                <c:pt idx="1218">
                  <c:v>252.08600000000001</c:v>
                </c:pt>
                <c:pt idx="1219">
                  <c:v>252.29679999999999</c:v>
                </c:pt>
                <c:pt idx="1220">
                  <c:v>252.50720000000001</c:v>
                </c:pt>
                <c:pt idx="1221">
                  <c:v>252.7174</c:v>
                </c:pt>
                <c:pt idx="1222">
                  <c:v>252.9273</c:v>
                </c:pt>
                <c:pt idx="1223">
                  <c:v>253.1369</c:v>
                </c:pt>
                <c:pt idx="1224">
                  <c:v>253.34620000000001</c:v>
                </c:pt>
                <c:pt idx="1225">
                  <c:v>253.55520000000001</c:v>
                </c:pt>
                <c:pt idx="1226">
                  <c:v>253.7638</c:v>
                </c:pt>
                <c:pt idx="1227">
                  <c:v>253.97219999999999</c:v>
                </c:pt>
                <c:pt idx="1228">
                  <c:v>254.18029999999999</c:v>
                </c:pt>
                <c:pt idx="1229">
                  <c:v>254.38810000000001</c:v>
                </c:pt>
                <c:pt idx="1230">
                  <c:v>254.59559999999999</c:v>
                </c:pt>
                <c:pt idx="1231">
                  <c:v>254.80279999999999</c:v>
                </c:pt>
                <c:pt idx="1232">
                  <c:v>255.00970000000001</c:v>
                </c:pt>
                <c:pt idx="1233">
                  <c:v>255.21639999999999</c:v>
                </c:pt>
                <c:pt idx="1234">
                  <c:v>255.42269999999999</c:v>
                </c:pt>
                <c:pt idx="1235">
                  <c:v>255.62870000000001</c:v>
                </c:pt>
                <c:pt idx="1236">
                  <c:v>255.83449999999999</c:v>
                </c:pt>
                <c:pt idx="1237">
                  <c:v>256.03989999999999</c:v>
                </c:pt>
                <c:pt idx="1238">
                  <c:v>256.24509999999998</c:v>
                </c:pt>
                <c:pt idx="1239">
                  <c:v>256.45</c:v>
                </c:pt>
                <c:pt idx="1240">
                  <c:v>256.65469999999999</c:v>
                </c:pt>
                <c:pt idx="1241">
                  <c:v>256.85899999999998</c:v>
                </c:pt>
                <c:pt idx="1242">
                  <c:v>257.06299999999999</c:v>
                </c:pt>
                <c:pt idx="1243">
                  <c:v>257.26679999999999</c:v>
                </c:pt>
                <c:pt idx="1244">
                  <c:v>257.47030000000001</c:v>
                </c:pt>
                <c:pt idx="1245">
                  <c:v>257.67360000000002</c:v>
                </c:pt>
                <c:pt idx="1246">
                  <c:v>257.87650000000002</c:v>
                </c:pt>
                <c:pt idx="1247">
                  <c:v>258.07920000000001</c:v>
                </c:pt>
                <c:pt idx="1248">
                  <c:v>258.2817</c:v>
                </c:pt>
                <c:pt idx="1249">
                  <c:v>258.48379999999997</c:v>
                </c:pt>
                <c:pt idx="1250">
                  <c:v>258.6857</c:v>
                </c:pt>
                <c:pt idx="1251">
                  <c:v>258.88740000000001</c:v>
                </c:pt>
                <c:pt idx="1252">
                  <c:v>259.08870000000002</c:v>
                </c:pt>
                <c:pt idx="1253">
                  <c:v>259.28989999999999</c:v>
                </c:pt>
                <c:pt idx="1254">
                  <c:v>259.4907</c:v>
                </c:pt>
                <c:pt idx="1255">
                  <c:v>259.69130000000001</c:v>
                </c:pt>
                <c:pt idx="1256">
                  <c:v>259.89170000000001</c:v>
                </c:pt>
                <c:pt idx="1257">
                  <c:v>260.09179999999998</c:v>
                </c:pt>
                <c:pt idx="1258">
                  <c:v>260.29169999999999</c:v>
                </c:pt>
                <c:pt idx="1259">
                  <c:v>260.49130000000002</c:v>
                </c:pt>
                <c:pt idx="1260">
                  <c:v>260.69069999999999</c:v>
                </c:pt>
                <c:pt idx="1261">
                  <c:v>260.88979999999998</c:v>
                </c:pt>
                <c:pt idx="1262">
                  <c:v>261.08870000000002</c:v>
                </c:pt>
                <c:pt idx="1263">
                  <c:v>261.28739999999999</c:v>
                </c:pt>
                <c:pt idx="1264">
                  <c:v>261.48579999999998</c:v>
                </c:pt>
                <c:pt idx="1265">
                  <c:v>261.6841</c:v>
                </c:pt>
                <c:pt idx="1266">
                  <c:v>261.88200000000001</c:v>
                </c:pt>
                <c:pt idx="1267">
                  <c:v>262.0797</c:v>
                </c:pt>
                <c:pt idx="1268">
                  <c:v>262.27730000000003</c:v>
                </c:pt>
                <c:pt idx="1269">
                  <c:v>262.47460000000001</c:v>
                </c:pt>
                <c:pt idx="1270">
                  <c:v>262.67169999999999</c:v>
                </c:pt>
                <c:pt idx="1271">
                  <c:v>262.86849999999998</c:v>
                </c:pt>
                <c:pt idx="1272">
                  <c:v>263.0652</c:v>
                </c:pt>
                <c:pt idx="1273">
                  <c:v>263.26159999999999</c:v>
                </c:pt>
                <c:pt idx="1274">
                  <c:v>263.45780000000002</c:v>
                </c:pt>
                <c:pt idx="1275">
                  <c:v>263.65379999999999</c:v>
                </c:pt>
                <c:pt idx="1276">
                  <c:v>263.84960000000001</c:v>
                </c:pt>
                <c:pt idx="1277">
                  <c:v>264.04520000000002</c:v>
                </c:pt>
                <c:pt idx="1278">
                  <c:v>264.2405</c:v>
                </c:pt>
                <c:pt idx="1279">
                  <c:v>264.4357</c:v>
                </c:pt>
                <c:pt idx="1280">
                  <c:v>264.63069999999999</c:v>
                </c:pt>
                <c:pt idx="1281">
                  <c:v>264.82549999999998</c:v>
                </c:pt>
                <c:pt idx="1282">
                  <c:v>265.02010000000001</c:v>
                </c:pt>
                <c:pt idx="1283">
                  <c:v>265.21440000000001</c:v>
                </c:pt>
                <c:pt idx="1284">
                  <c:v>265.40859999999998</c:v>
                </c:pt>
                <c:pt idx="1285">
                  <c:v>265.6026</c:v>
                </c:pt>
                <c:pt idx="1286">
                  <c:v>265.79640000000001</c:v>
                </c:pt>
                <c:pt idx="1287">
                  <c:v>265.99009999999998</c:v>
                </c:pt>
                <c:pt idx="1288">
                  <c:v>266.18349999999998</c:v>
                </c:pt>
                <c:pt idx="1289">
                  <c:v>266.3768</c:v>
                </c:pt>
                <c:pt idx="1290">
                  <c:v>266.56979999999999</c:v>
                </c:pt>
                <c:pt idx="1291">
                  <c:v>266.7627</c:v>
                </c:pt>
                <c:pt idx="1292">
                  <c:v>266.9554</c:v>
                </c:pt>
                <c:pt idx="1293">
                  <c:v>267.14789999999999</c:v>
                </c:pt>
                <c:pt idx="1294">
                  <c:v>267.34030000000001</c:v>
                </c:pt>
                <c:pt idx="1295">
                  <c:v>267.53250000000003</c:v>
                </c:pt>
                <c:pt idx="1296">
                  <c:v>267.72449999999998</c:v>
                </c:pt>
                <c:pt idx="1297">
                  <c:v>267.91629999999998</c:v>
                </c:pt>
                <c:pt idx="1298">
                  <c:v>268.10789999999997</c:v>
                </c:pt>
                <c:pt idx="1299">
                  <c:v>268.29939999999999</c:v>
                </c:pt>
                <c:pt idx="1300">
                  <c:v>268.49079999999998</c:v>
                </c:pt>
                <c:pt idx="1301">
                  <c:v>268.68189999999998</c:v>
                </c:pt>
                <c:pt idx="1302">
                  <c:v>268.87290000000002</c:v>
                </c:pt>
                <c:pt idx="1303">
                  <c:v>269.06369999999998</c:v>
                </c:pt>
                <c:pt idx="1304">
                  <c:v>269.25439999999998</c:v>
                </c:pt>
                <c:pt idx="1305">
                  <c:v>269.44490000000002</c:v>
                </c:pt>
                <c:pt idx="1306">
                  <c:v>269.6352</c:v>
                </c:pt>
                <c:pt idx="1307">
                  <c:v>269.82530000000003</c:v>
                </c:pt>
                <c:pt idx="1308">
                  <c:v>270.0154</c:v>
                </c:pt>
                <c:pt idx="1309">
                  <c:v>270.20519999999999</c:v>
                </c:pt>
                <c:pt idx="1310">
                  <c:v>270.39490000000001</c:v>
                </c:pt>
                <c:pt idx="1311">
                  <c:v>270.58440000000002</c:v>
                </c:pt>
                <c:pt idx="1312">
                  <c:v>270.77379999999999</c:v>
                </c:pt>
                <c:pt idx="1313">
                  <c:v>270.9631</c:v>
                </c:pt>
                <c:pt idx="1314">
                  <c:v>271.15219999999999</c:v>
                </c:pt>
                <c:pt idx="1315">
                  <c:v>271.34109999999998</c:v>
                </c:pt>
                <c:pt idx="1316">
                  <c:v>271.5299</c:v>
                </c:pt>
                <c:pt idx="1317">
                  <c:v>271.71850000000001</c:v>
                </c:pt>
                <c:pt idx="1318">
                  <c:v>271.90699999999998</c:v>
                </c:pt>
                <c:pt idx="1319">
                  <c:v>272.09530000000001</c:v>
                </c:pt>
                <c:pt idx="1320">
                  <c:v>272.2835</c:v>
                </c:pt>
                <c:pt idx="1321">
                  <c:v>272.47160000000002</c:v>
                </c:pt>
                <c:pt idx="1322">
                  <c:v>272.65949999999998</c:v>
                </c:pt>
                <c:pt idx="1323">
                  <c:v>272.84719999999999</c:v>
                </c:pt>
                <c:pt idx="1324">
                  <c:v>273.03489999999999</c:v>
                </c:pt>
                <c:pt idx="1325">
                  <c:v>273.22230000000002</c:v>
                </c:pt>
                <c:pt idx="1326">
                  <c:v>273.40960000000001</c:v>
                </c:pt>
                <c:pt idx="1327">
                  <c:v>273.59679999999997</c:v>
                </c:pt>
                <c:pt idx="1328">
                  <c:v>273.78390000000002</c:v>
                </c:pt>
                <c:pt idx="1329">
                  <c:v>273.9708</c:v>
                </c:pt>
                <c:pt idx="1330">
                  <c:v>274.1576</c:v>
                </c:pt>
                <c:pt idx="1331">
                  <c:v>274.3442</c:v>
                </c:pt>
                <c:pt idx="1332">
                  <c:v>274.53070000000002</c:v>
                </c:pt>
                <c:pt idx="1333">
                  <c:v>274.71710000000002</c:v>
                </c:pt>
                <c:pt idx="1334">
                  <c:v>274.9033</c:v>
                </c:pt>
                <c:pt idx="1335">
                  <c:v>275.08940000000001</c:v>
                </c:pt>
                <c:pt idx="1336">
                  <c:v>275.27539999999999</c:v>
                </c:pt>
                <c:pt idx="1337">
                  <c:v>275.46120000000002</c:v>
                </c:pt>
                <c:pt idx="1338">
                  <c:v>275.64690000000002</c:v>
                </c:pt>
                <c:pt idx="1339">
                  <c:v>275.83240000000001</c:v>
                </c:pt>
                <c:pt idx="1340">
                  <c:v>276.0179</c:v>
                </c:pt>
                <c:pt idx="1341">
                  <c:v>276.20319999999998</c:v>
                </c:pt>
                <c:pt idx="1342">
                  <c:v>276.38830000000002</c:v>
                </c:pt>
                <c:pt idx="1343">
                  <c:v>276.57339999999999</c:v>
                </c:pt>
                <c:pt idx="1344">
                  <c:v>276.75830000000002</c:v>
                </c:pt>
                <c:pt idx="1345">
                  <c:v>276.94310000000002</c:v>
                </c:pt>
                <c:pt idx="1346">
                  <c:v>277.1277</c:v>
                </c:pt>
                <c:pt idx="1347">
                  <c:v>277.31229999999999</c:v>
                </c:pt>
                <c:pt idx="1348">
                  <c:v>277.49669999999998</c:v>
                </c:pt>
                <c:pt idx="1349">
                  <c:v>277.68090000000001</c:v>
                </c:pt>
                <c:pt idx="1350">
                  <c:v>277.86509999999998</c:v>
                </c:pt>
                <c:pt idx="1351">
                  <c:v>278.04910000000001</c:v>
                </c:pt>
                <c:pt idx="1352">
                  <c:v>278.233</c:v>
                </c:pt>
                <c:pt idx="1353">
                  <c:v>278.41680000000002</c:v>
                </c:pt>
                <c:pt idx="1354">
                  <c:v>278.60050000000001</c:v>
                </c:pt>
                <c:pt idx="1355">
                  <c:v>278.78399999999999</c:v>
                </c:pt>
                <c:pt idx="1356">
                  <c:v>278.9674</c:v>
                </c:pt>
                <c:pt idx="1357">
                  <c:v>279.15069999999997</c:v>
                </c:pt>
                <c:pt idx="1358">
                  <c:v>279.3338</c:v>
                </c:pt>
                <c:pt idx="1359">
                  <c:v>279.51690000000002</c:v>
                </c:pt>
                <c:pt idx="1360">
                  <c:v>279.69979999999998</c:v>
                </c:pt>
                <c:pt idx="1361">
                  <c:v>279.88260000000002</c:v>
                </c:pt>
                <c:pt idx="1362">
                  <c:v>280.0652</c:v>
                </c:pt>
                <c:pt idx="1363">
                  <c:v>280.24779999999998</c:v>
                </c:pt>
                <c:pt idx="1364">
                  <c:v>280.43020000000001</c:v>
                </c:pt>
                <c:pt idx="1365">
                  <c:v>280.61250000000001</c:v>
                </c:pt>
                <c:pt idx="1366">
                  <c:v>280.79469999999998</c:v>
                </c:pt>
                <c:pt idx="1367">
                  <c:v>280.97680000000003</c:v>
                </c:pt>
                <c:pt idx="1368">
                  <c:v>281.15879999999999</c:v>
                </c:pt>
                <c:pt idx="1369">
                  <c:v>281.34059999999999</c:v>
                </c:pt>
                <c:pt idx="1370">
                  <c:v>281.52229999999997</c:v>
                </c:pt>
                <c:pt idx="1371">
                  <c:v>281.70389999999998</c:v>
                </c:pt>
                <c:pt idx="1372">
                  <c:v>281.8854</c:v>
                </c:pt>
                <c:pt idx="1373">
                  <c:v>282.0668</c:v>
                </c:pt>
                <c:pt idx="1374">
                  <c:v>282.24799999999999</c:v>
                </c:pt>
                <c:pt idx="1375">
                  <c:v>282.42910000000001</c:v>
                </c:pt>
                <c:pt idx="1376">
                  <c:v>282.61009999999999</c:v>
                </c:pt>
                <c:pt idx="1377">
                  <c:v>282.791</c:v>
                </c:pt>
                <c:pt idx="1378">
                  <c:v>282.97179999999997</c:v>
                </c:pt>
                <c:pt idx="1379">
                  <c:v>283.1524</c:v>
                </c:pt>
                <c:pt idx="1380">
                  <c:v>283.33300000000003</c:v>
                </c:pt>
                <c:pt idx="1381">
                  <c:v>283.51339999999999</c:v>
                </c:pt>
                <c:pt idx="1382">
                  <c:v>283.69369999999998</c:v>
                </c:pt>
                <c:pt idx="1383">
                  <c:v>283.87389999999999</c:v>
                </c:pt>
                <c:pt idx="1384">
                  <c:v>284.05399999999997</c:v>
                </c:pt>
                <c:pt idx="1385">
                  <c:v>284.23390000000001</c:v>
                </c:pt>
                <c:pt idx="1386">
                  <c:v>284.41379999999998</c:v>
                </c:pt>
                <c:pt idx="1387">
                  <c:v>284.59350000000001</c:v>
                </c:pt>
                <c:pt idx="1388">
                  <c:v>284.7731</c:v>
                </c:pt>
                <c:pt idx="1389">
                  <c:v>284.95260000000002</c:v>
                </c:pt>
                <c:pt idx="1390">
                  <c:v>285.13200000000001</c:v>
                </c:pt>
                <c:pt idx="1391">
                  <c:v>285.31119999999999</c:v>
                </c:pt>
                <c:pt idx="1392">
                  <c:v>285.49040000000002</c:v>
                </c:pt>
                <c:pt idx="1393">
                  <c:v>285.6694</c:v>
                </c:pt>
                <c:pt idx="1394">
                  <c:v>285.84829999999999</c:v>
                </c:pt>
                <c:pt idx="1395">
                  <c:v>286.02710000000002</c:v>
                </c:pt>
                <c:pt idx="1396">
                  <c:v>286.20580000000001</c:v>
                </c:pt>
                <c:pt idx="1397">
                  <c:v>286.38440000000003</c:v>
                </c:pt>
                <c:pt idx="1398">
                  <c:v>286.56279999999998</c:v>
                </c:pt>
                <c:pt idx="1399">
                  <c:v>286.74119999999999</c:v>
                </c:pt>
                <c:pt idx="1400">
                  <c:v>286.9194</c:v>
                </c:pt>
                <c:pt idx="1401">
                  <c:v>287.09750000000003</c:v>
                </c:pt>
                <c:pt idx="1402">
                  <c:v>287.27550000000002</c:v>
                </c:pt>
                <c:pt idx="1403">
                  <c:v>287.45339999999999</c:v>
                </c:pt>
                <c:pt idx="1404">
                  <c:v>287.63119999999998</c:v>
                </c:pt>
                <c:pt idx="1405">
                  <c:v>287.80889999999999</c:v>
                </c:pt>
                <c:pt idx="1406">
                  <c:v>287.98649999999998</c:v>
                </c:pt>
                <c:pt idx="1407">
                  <c:v>288.16390000000001</c:v>
                </c:pt>
                <c:pt idx="1408">
                  <c:v>288.34120000000001</c:v>
                </c:pt>
                <c:pt idx="1409">
                  <c:v>288.51850000000002</c:v>
                </c:pt>
                <c:pt idx="1410">
                  <c:v>288.69560000000001</c:v>
                </c:pt>
                <c:pt idx="1411">
                  <c:v>288.87259999999998</c:v>
                </c:pt>
                <c:pt idx="1412">
                  <c:v>289.04950000000002</c:v>
                </c:pt>
                <c:pt idx="1413">
                  <c:v>289.22629999999998</c:v>
                </c:pt>
                <c:pt idx="1414">
                  <c:v>289.40300000000002</c:v>
                </c:pt>
                <c:pt idx="1415">
                  <c:v>289.5795</c:v>
                </c:pt>
                <c:pt idx="1416">
                  <c:v>289.75599999999997</c:v>
                </c:pt>
                <c:pt idx="1417">
                  <c:v>289.9323</c:v>
                </c:pt>
                <c:pt idx="1418">
                  <c:v>290.10860000000002</c:v>
                </c:pt>
                <c:pt idx="1419">
                  <c:v>290.28469999999999</c:v>
                </c:pt>
                <c:pt idx="1420">
                  <c:v>290.46080000000001</c:v>
                </c:pt>
                <c:pt idx="1421">
                  <c:v>290.63670000000002</c:v>
                </c:pt>
                <c:pt idx="1422">
                  <c:v>290.81259999999997</c:v>
                </c:pt>
                <c:pt idx="1423">
                  <c:v>290.98829999999998</c:v>
                </c:pt>
                <c:pt idx="1424">
                  <c:v>291.16390000000001</c:v>
                </c:pt>
                <c:pt idx="1425">
                  <c:v>291.33940000000001</c:v>
                </c:pt>
                <c:pt idx="1426">
                  <c:v>291.51490000000001</c:v>
                </c:pt>
                <c:pt idx="1427">
                  <c:v>291.6902</c:v>
                </c:pt>
                <c:pt idx="1428">
                  <c:v>291.86540000000002</c:v>
                </c:pt>
                <c:pt idx="1429">
                  <c:v>292.04050000000001</c:v>
                </c:pt>
                <c:pt idx="1430">
                  <c:v>292.21550000000002</c:v>
                </c:pt>
                <c:pt idx="1431">
                  <c:v>292.3904</c:v>
                </c:pt>
                <c:pt idx="1432">
                  <c:v>292.56529999999998</c:v>
                </c:pt>
                <c:pt idx="1433">
                  <c:v>292.74</c:v>
                </c:pt>
                <c:pt idx="1434">
                  <c:v>292.91460000000001</c:v>
                </c:pt>
                <c:pt idx="1435">
                  <c:v>293.08909999999997</c:v>
                </c:pt>
                <c:pt idx="1436">
                  <c:v>293.2636</c:v>
                </c:pt>
                <c:pt idx="1437">
                  <c:v>293.43790000000001</c:v>
                </c:pt>
                <c:pt idx="1438">
                  <c:v>293.61219999999997</c:v>
                </c:pt>
                <c:pt idx="1439">
                  <c:v>293.78629999999998</c:v>
                </c:pt>
                <c:pt idx="1440">
                  <c:v>293.96039999999999</c:v>
                </c:pt>
                <c:pt idx="1441">
                  <c:v>294.1343</c:v>
                </c:pt>
                <c:pt idx="1442">
                  <c:v>294.3082</c:v>
                </c:pt>
                <c:pt idx="1443">
                  <c:v>294.48200000000003</c:v>
                </c:pt>
                <c:pt idx="1444">
                  <c:v>294.65570000000002</c:v>
                </c:pt>
                <c:pt idx="1445">
                  <c:v>294.82929999999999</c:v>
                </c:pt>
                <c:pt idx="1446">
                  <c:v>295.00279999999998</c:v>
                </c:pt>
                <c:pt idx="1447">
                  <c:v>295.17619999999999</c:v>
                </c:pt>
                <c:pt idx="1448">
                  <c:v>295.34949999999998</c:v>
                </c:pt>
                <c:pt idx="1449">
                  <c:v>295.52280000000002</c:v>
                </c:pt>
                <c:pt idx="1450">
                  <c:v>295.69589999999999</c:v>
                </c:pt>
                <c:pt idx="1451">
                  <c:v>295.86900000000003</c:v>
                </c:pt>
                <c:pt idx="1452">
                  <c:v>296.04199999999997</c:v>
                </c:pt>
                <c:pt idx="1453">
                  <c:v>296.2149</c:v>
                </c:pt>
                <c:pt idx="1454">
                  <c:v>296.3877</c:v>
                </c:pt>
                <c:pt idx="1455">
                  <c:v>296.56040000000002</c:v>
                </c:pt>
                <c:pt idx="1456">
                  <c:v>296.73309999999998</c:v>
                </c:pt>
                <c:pt idx="1457">
                  <c:v>296.90559999999999</c:v>
                </c:pt>
                <c:pt idx="1458">
                  <c:v>297.07810000000001</c:v>
                </c:pt>
                <c:pt idx="1459">
                  <c:v>297.25049999999999</c:v>
                </c:pt>
                <c:pt idx="1460">
                  <c:v>297.42290000000003</c:v>
                </c:pt>
                <c:pt idx="1461">
                  <c:v>297.5951</c:v>
                </c:pt>
                <c:pt idx="1462">
                  <c:v>297.7672</c:v>
                </c:pt>
                <c:pt idx="1463">
                  <c:v>297.9393</c:v>
                </c:pt>
                <c:pt idx="1464">
                  <c:v>298.1114</c:v>
                </c:pt>
                <c:pt idx="1465">
                  <c:v>298.2833</c:v>
                </c:pt>
                <c:pt idx="1466">
                  <c:v>298.45510000000002</c:v>
                </c:pt>
                <c:pt idx="1467">
                  <c:v>298.62689999999998</c:v>
                </c:pt>
                <c:pt idx="1468">
                  <c:v>298.79860000000002</c:v>
                </c:pt>
                <c:pt idx="1469">
                  <c:v>298.97030000000001</c:v>
                </c:pt>
                <c:pt idx="1470">
                  <c:v>299.14179999999999</c:v>
                </c:pt>
                <c:pt idx="1471">
                  <c:v>299.31330000000003</c:v>
                </c:pt>
                <c:pt idx="1472">
                  <c:v>299.48469999999998</c:v>
                </c:pt>
                <c:pt idx="1473">
                  <c:v>299.65609999999998</c:v>
                </c:pt>
                <c:pt idx="1474">
                  <c:v>299.82740000000001</c:v>
                </c:pt>
                <c:pt idx="1475">
                  <c:v>299.99860000000001</c:v>
                </c:pt>
                <c:pt idx="1476">
                  <c:v>300.16969999999998</c:v>
                </c:pt>
                <c:pt idx="1477">
                  <c:v>300.3408</c:v>
                </c:pt>
                <c:pt idx="1478">
                  <c:v>300.51179999999999</c:v>
                </c:pt>
                <c:pt idx="1479">
                  <c:v>300.68270000000001</c:v>
                </c:pt>
                <c:pt idx="1480">
                  <c:v>300.8535</c:v>
                </c:pt>
                <c:pt idx="1481">
                  <c:v>301.02440000000001</c:v>
                </c:pt>
                <c:pt idx="1482">
                  <c:v>301.19510000000002</c:v>
                </c:pt>
                <c:pt idx="1483">
                  <c:v>301.3657</c:v>
                </c:pt>
                <c:pt idx="1484">
                  <c:v>301.53629999999998</c:v>
                </c:pt>
                <c:pt idx="1485">
                  <c:v>301.70679999999999</c:v>
                </c:pt>
                <c:pt idx="1486">
                  <c:v>301.87729999999999</c:v>
                </c:pt>
                <c:pt idx="1487">
                  <c:v>302.04770000000002</c:v>
                </c:pt>
                <c:pt idx="1488">
                  <c:v>302.21800000000002</c:v>
                </c:pt>
                <c:pt idx="1489">
                  <c:v>302.38830000000002</c:v>
                </c:pt>
                <c:pt idx="1490">
                  <c:v>302.55849999999998</c:v>
                </c:pt>
                <c:pt idx="1491">
                  <c:v>302.72859999999997</c:v>
                </c:pt>
                <c:pt idx="1492">
                  <c:v>302.89870000000002</c:v>
                </c:pt>
                <c:pt idx="1493">
                  <c:v>303.06869999999998</c:v>
                </c:pt>
                <c:pt idx="1494">
                  <c:v>303.23860000000002</c:v>
                </c:pt>
                <c:pt idx="1495">
                  <c:v>303.4085</c:v>
                </c:pt>
                <c:pt idx="1496">
                  <c:v>303.57830000000001</c:v>
                </c:pt>
                <c:pt idx="1497">
                  <c:v>303.74799999999999</c:v>
                </c:pt>
                <c:pt idx="1498">
                  <c:v>303.91770000000002</c:v>
                </c:pt>
                <c:pt idx="1499">
                  <c:v>304.08730000000003</c:v>
                </c:pt>
                <c:pt idx="1500">
                  <c:v>304.25689999999997</c:v>
                </c:pt>
                <c:pt idx="1501">
                  <c:v>304.4264</c:v>
                </c:pt>
                <c:pt idx="1502">
                  <c:v>304.5958</c:v>
                </c:pt>
                <c:pt idx="1503">
                  <c:v>304.76519999999999</c:v>
                </c:pt>
                <c:pt idx="1504">
                  <c:v>304.93450000000001</c:v>
                </c:pt>
                <c:pt idx="1505">
                  <c:v>305.1037</c:v>
                </c:pt>
                <c:pt idx="1506">
                  <c:v>305.27289999999999</c:v>
                </c:pt>
                <c:pt idx="1507">
                  <c:v>305.44200000000001</c:v>
                </c:pt>
                <c:pt idx="1508">
                  <c:v>305.61110000000002</c:v>
                </c:pt>
                <c:pt idx="1509">
                  <c:v>305.7801</c:v>
                </c:pt>
                <c:pt idx="1510">
                  <c:v>305.94900000000001</c:v>
                </c:pt>
                <c:pt idx="1511">
                  <c:v>306.11790000000002</c:v>
                </c:pt>
                <c:pt idx="1512">
                  <c:v>306.2867</c:v>
                </c:pt>
                <c:pt idx="1513">
                  <c:v>306.4554</c:v>
                </c:pt>
                <c:pt idx="1514">
                  <c:v>306.6241</c:v>
                </c:pt>
                <c:pt idx="1515">
                  <c:v>306.79270000000002</c:v>
                </c:pt>
                <c:pt idx="1516">
                  <c:v>306.96129999999999</c:v>
                </c:pt>
                <c:pt idx="1517">
                  <c:v>307.12979999999999</c:v>
                </c:pt>
                <c:pt idx="1518">
                  <c:v>307.29820000000001</c:v>
                </c:pt>
                <c:pt idx="1519">
                  <c:v>307.46660000000003</c:v>
                </c:pt>
                <c:pt idx="1520">
                  <c:v>307.63490000000002</c:v>
                </c:pt>
                <c:pt idx="1521">
                  <c:v>307.80309999999997</c:v>
                </c:pt>
                <c:pt idx="1522">
                  <c:v>307.97129999999999</c:v>
                </c:pt>
                <c:pt idx="1523">
                  <c:v>308.13940000000002</c:v>
                </c:pt>
                <c:pt idx="1524">
                  <c:v>308.3075</c:v>
                </c:pt>
                <c:pt idx="1525">
                  <c:v>308.47550000000001</c:v>
                </c:pt>
                <c:pt idx="1526">
                  <c:v>308.64339999999999</c:v>
                </c:pt>
                <c:pt idx="1527">
                  <c:v>308.81119999999999</c:v>
                </c:pt>
                <c:pt idx="1528">
                  <c:v>308.97910000000002</c:v>
                </c:pt>
                <c:pt idx="1529">
                  <c:v>309.14679999999998</c:v>
                </c:pt>
                <c:pt idx="1530">
                  <c:v>309.31450000000001</c:v>
                </c:pt>
                <c:pt idx="1531">
                  <c:v>309.4821</c:v>
                </c:pt>
                <c:pt idx="1532">
                  <c:v>309.6497</c:v>
                </c:pt>
                <c:pt idx="1533">
                  <c:v>309.81720000000001</c:v>
                </c:pt>
                <c:pt idx="1534">
                  <c:v>309.9846</c:v>
                </c:pt>
                <c:pt idx="1535">
                  <c:v>310.15199999999999</c:v>
                </c:pt>
                <c:pt idx="1536">
                  <c:v>310.3193</c:v>
                </c:pt>
                <c:pt idx="1537">
                  <c:v>310.48649999999998</c:v>
                </c:pt>
                <c:pt idx="1538">
                  <c:v>310.65370000000001</c:v>
                </c:pt>
                <c:pt idx="1539">
                  <c:v>310.82089999999999</c:v>
                </c:pt>
                <c:pt idx="1540">
                  <c:v>310.98790000000002</c:v>
                </c:pt>
                <c:pt idx="1541">
                  <c:v>311.15499999999997</c:v>
                </c:pt>
                <c:pt idx="1542">
                  <c:v>311.32190000000003</c:v>
                </c:pt>
                <c:pt idx="1543">
                  <c:v>311.48880000000003</c:v>
                </c:pt>
                <c:pt idx="1544">
                  <c:v>311.65559999999999</c:v>
                </c:pt>
                <c:pt idx="1545">
                  <c:v>311.82240000000002</c:v>
                </c:pt>
                <c:pt idx="1546">
                  <c:v>311.98910000000001</c:v>
                </c:pt>
                <c:pt idx="1547">
                  <c:v>312.1558</c:v>
                </c:pt>
                <c:pt idx="1548">
                  <c:v>312.32240000000002</c:v>
                </c:pt>
                <c:pt idx="1549">
                  <c:v>312.4889</c:v>
                </c:pt>
                <c:pt idx="1550">
                  <c:v>312.65539999999999</c:v>
                </c:pt>
                <c:pt idx="1551">
                  <c:v>312.8218</c:v>
                </c:pt>
                <c:pt idx="1552">
                  <c:v>312.98820000000001</c:v>
                </c:pt>
                <c:pt idx="1553">
                  <c:v>313.15449999999998</c:v>
                </c:pt>
                <c:pt idx="1554">
                  <c:v>313.32080000000002</c:v>
                </c:pt>
                <c:pt idx="1555">
                  <c:v>313.48700000000002</c:v>
                </c:pt>
                <c:pt idx="1556">
                  <c:v>313.65320000000003</c:v>
                </c:pt>
                <c:pt idx="1557">
                  <c:v>313.8193</c:v>
                </c:pt>
                <c:pt idx="1558">
                  <c:v>313.9853</c:v>
                </c:pt>
                <c:pt idx="1559">
                  <c:v>314.15129999999999</c:v>
                </c:pt>
                <c:pt idx="1560">
                  <c:v>314.31729999999999</c:v>
                </c:pt>
                <c:pt idx="1561">
                  <c:v>314.48320000000001</c:v>
                </c:pt>
                <c:pt idx="1562">
                  <c:v>314.649</c:v>
                </c:pt>
                <c:pt idx="1563">
                  <c:v>314.81479999999999</c:v>
                </c:pt>
                <c:pt idx="1564">
                  <c:v>314.98050000000001</c:v>
                </c:pt>
                <c:pt idx="1565">
                  <c:v>315.14620000000002</c:v>
                </c:pt>
                <c:pt idx="1566">
                  <c:v>315.31189999999998</c:v>
                </c:pt>
                <c:pt idx="1567">
                  <c:v>315.47739999999999</c:v>
                </c:pt>
                <c:pt idx="1568">
                  <c:v>315.64299999999997</c:v>
                </c:pt>
                <c:pt idx="1569">
                  <c:v>315.80849999999998</c:v>
                </c:pt>
                <c:pt idx="1570">
                  <c:v>315.97390000000001</c:v>
                </c:pt>
                <c:pt idx="1571">
                  <c:v>316.13929999999999</c:v>
                </c:pt>
                <c:pt idx="1572">
                  <c:v>316.30470000000003</c:v>
                </c:pt>
                <c:pt idx="1573">
                  <c:v>316.47000000000003</c:v>
                </c:pt>
                <c:pt idx="1574">
                  <c:v>316.63529999999997</c:v>
                </c:pt>
                <c:pt idx="1575">
                  <c:v>316.8005</c:v>
                </c:pt>
                <c:pt idx="1576">
                  <c:v>316.96570000000003</c:v>
                </c:pt>
                <c:pt idx="1577">
                  <c:v>317.1309</c:v>
                </c:pt>
                <c:pt idx="1578">
                  <c:v>317.29599999999999</c:v>
                </c:pt>
                <c:pt idx="1579">
                  <c:v>317.46100000000001</c:v>
                </c:pt>
                <c:pt idx="1580">
                  <c:v>317.62599999999998</c:v>
                </c:pt>
                <c:pt idx="1581">
                  <c:v>317.791</c:v>
                </c:pt>
                <c:pt idx="1582">
                  <c:v>317.95600000000002</c:v>
                </c:pt>
                <c:pt idx="1583">
                  <c:v>318.12079999999997</c:v>
                </c:pt>
                <c:pt idx="1584">
                  <c:v>318.28570000000002</c:v>
                </c:pt>
                <c:pt idx="1585">
                  <c:v>318.45049999999998</c:v>
                </c:pt>
                <c:pt idx="1586">
                  <c:v>318.61529999999999</c:v>
                </c:pt>
                <c:pt idx="1587">
                  <c:v>318.7801</c:v>
                </c:pt>
                <c:pt idx="1588">
                  <c:v>318.94479999999999</c:v>
                </c:pt>
                <c:pt idx="1589">
                  <c:v>319.10950000000003</c:v>
                </c:pt>
                <c:pt idx="1590">
                  <c:v>319.27409999999998</c:v>
                </c:pt>
                <c:pt idx="1591">
                  <c:v>319.43869999999998</c:v>
                </c:pt>
                <c:pt idx="1592">
                  <c:v>319.60329999999999</c:v>
                </c:pt>
                <c:pt idx="1593">
                  <c:v>319.76780000000002</c:v>
                </c:pt>
                <c:pt idx="1594">
                  <c:v>319.9323</c:v>
                </c:pt>
                <c:pt idx="1595">
                  <c:v>320.09679999999997</c:v>
                </c:pt>
                <c:pt idx="1596">
                  <c:v>320.26119999999997</c:v>
                </c:pt>
                <c:pt idx="1597">
                  <c:v>320.42559999999997</c:v>
                </c:pt>
                <c:pt idx="1598">
                  <c:v>320.58999999999997</c:v>
                </c:pt>
                <c:pt idx="1599">
                  <c:v>320.7543</c:v>
                </c:pt>
                <c:pt idx="1600">
                  <c:v>320.91860000000003</c:v>
                </c:pt>
                <c:pt idx="1601">
                  <c:v>321.0829</c:v>
                </c:pt>
                <c:pt idx="1602">
                  <c:v>321.24720000000002</c:v>
                </c:pt>
                <c:pt idx="1603">
                  <c:v>321.41140000000001</c:v>
                </c:pt>
                <c:pt idx="1604">
                  <c:v>321.57560000000001</c:v>
                </c:pt>
                <c:pt idx="1605">
                  <c:v>321.73970000000003</c:v>
                </c:pt>
                <c:pt idx="1606">
                  <c:v>321.90390000000002</c:v>
                </c:pt>
                <c:pt idx="1607">
                  <c:v>322.06799999999998</c:v>
                </c:pt>
                <c:pt idx="1608">
                  <c:v>322.2321</c:v>
                </c:pt>
                <c:pt idx="1609">
                  <c:v>322.39609999999999</c:v>
                </c:pt>
                <c:pt idx="1610">
                  <c:v>322.56020000000001</c:v>
                </c:pt>
                <c:pt idx="1611">
                  <c:v>322.7242</c:v>
                </c:pt>
                <c:pt idx="1612">
                  <c:v>322.88819999999998</c:v>
                </c:pt>
                <c:pt idx="1613">
                  <c:v>323.0521</c:v>
                </c:pt>
                <c:pt idx="1614">
                  <c:v>323.21600000000001</c:v>
                </c:pt>
                <c:pt idx="1615">
                  <c:v>323.37990000000002</c:v>
                </c:pt>
                <c:pt idx="1616">
                  <c:v>323.54379999999998</c:v>
                </c:pt>
                <c:pt idx="1617">
                  <c:v>323.70769999999999</c:v>
                </c:pt>
                <c:pt idx="1618">
                  <c:v>323.87150000000003</c:v>
                </c:pt>
                <c:pt idx="1619">
                  <c:v>324.03530000000001</c:v>
                </c:pt>
                <c:pt idx="1620">
                  <c:v>324.19909999999999</c:v>
                </c:pt>
                <c:pt idx="1621">
                  <c:v>324.36290000000002</c:v>
                </c:pt>
                <c:pt idx="1622">
                  <c:v>324.52659999999997</c:v>
                </c:pt>
                <c:pt idx="1623">
                  <c:v>324.69029999999998</c:v>
                </c:pt>
                <c:pt idx="1624">
                  <c:v>324.85399999999998</c:v>
                </c:pt>
                <c:pt idx="1625">
                  <c:v>325.01769999999999</c:v>
                </c:pt>
                <c:pt idx="1626">
                  <c:v>325.1814</c:v>
                </c:pt>
                <c:pt idx="1627">
                  <c:v>325.34500000000003</c:v>
                </c:pt>
                <c:pt idx="1628">
                  <c:v>325.5086</c:v>
                </c:pt>
                <c:pt idx="1629">
                  <c:v>325.67219999999998</c:v>
                </c:pt>
                <c:pt idx="1630">
                  <c:v>325.83580000000001</c:v>
                </c:pt>
                <c:pt idx="1631">
                  <c:v>325.99939999999998</c:v>
                </c:pt>
                <c:pt idx="1632">
                  <c:v>326.16289999999998</c:v>
                </c:pt>
                <c:pt idx="1633">
                  <c:v>326.32639999999998</c:v>
                </c:pt>
                <c:pt idx="1634">
                  <c:v>326.48989999999998</c:v>
                </c:pt>
                <c:pt idx="1635">
                  <c:v>326.65339999999998</c:v>
                </c:pt>
                <c:pt idx="1636">
                  <c:v>326.81689999999998</c:v>
                </c:pt>
                <c:pt idx="1637">
                  <c:v>326.9803</c:v>
                </c:pt>
                <c:pt idx="1638">
                  <c:v>327.1438</c:v>
                </c:pt>
                <c:pt idx="1639">
                  <c:v>327.30720000000002</c:v>
                </c:pt>
                <c:pt idx="1640">
                  <c:v>327.47059999999999</c:v>
                </c:pt>
                <c:pt idx="1641">
                  <c:v>327.63400000000001</c:v>
                </c:pt>
                <c:pt idx="1642">
                  <c:v>327.79739999999998</c:v>
                </c:pt>
                <c:pt idx="1643">
                  <c:v>327.96069999999997</c:v>
                </c:pt>
                <c:pt idx="1644">
                  <c:v>328.1241</c:v>
                </c:pt>
                <c:pt idx="1645">
                  <c:v>328.28739999999999</c:v>
                </c:pt>
                <c:pt idx="1646">
                  <c:v>328.45069999999998</c:v>
                </c:pt>
                <c:pt idx="1647">
                  <c:v>328.61399999999998</c:v>
                </c:pt>
                <c:pt idx="1648">
                  <c:v>328.77730000000003</c:v>
                </c:pt>
                <c:pt idx="1649">
                  <c:v>328.94049999999999</c:v>
                </c:pt>
                <c:pt idx="1650">
                  <c:v>329.10379999999998</c:v>
                </c:pt>
                <c:pt idx="1651">
                  <c:v>329.267</c:v>
                </c:pt>
                <c:pt idx="1652">
                  <c:v>329.43029999999999</c:v>
                </c:pt>
                <c:pt idx="1653">
                  <c:v>329.59350000000001</c:v>
                </c:pt>
                <c:pt idx="1654">
                  <c:v>329.75670000000002</c:v>
                </c:pt>
                <c:pt idx="1655">
                  <c:v>329.91989999999998</c:v>
                </c:pt>
                <c:pt idx="1656">
                  <c:v>330.08300000000003</c:v>
                </c:pt>
                <c:pt idx="1657">
                  <c:v>330.24619999999999</c:v>
                </c:pt>
                <c:pt idx="1658">
                  <c:v>330.40929999999997</c:v>
                </c:pt>
                <c:pt idx="1659">
                  <c:v>330.57249999999999</c:v>
                </c:pt>
                <c:pt idx="1660">
                  <c:v>330.73559999999998</c:v>
                </c:pt>
                <c:pt idx="1661">
                  <c:v>330.89870000000002</c:v>
                </c:pt>
                <c:pt idx="1662">
                  <c:v>331.06180000000001</c:v>
                </c:pt>
                <c:pt idx="1663">
                  <c:v>331.22489999999999</c:v>
                </c:pt>
                <c:pt idx="1664">
                  <c:v>331.38799999999998</c:v>
                </c:pt>
                <c:pt idx="1665">
                  <c:v>331.55110000000002</c:v>
                </c:pt>
                <c:pt idx="1666">
                  <c:v>331.71409999999997</c:v>
                </c:pt>
                <c:pt idx="1667">
                  <c:v>331.87720000000002</c:v>
                </c:pt>
                <c:pt idx="1668">
                  <c:v>332.0403</c:v>
                </c:pt>
                <c:pt idx="1669">
                  <c:v>332.20330000000001</c:v>
                </c:pt>
                <c:pt idx="1670">
                  <c:v>332.36630000000002</c:v>
                </c:pt>
                <c:pt idx="1671">
                  <c:v>332.52929999999998</c:v>
                </c:pt>
                <c:pt idx="1672">
                  <c:v>332.69229999999999</c:v>
                </c:pt>
                <c:pt idx="1673">
                  <c:v>332.8553</c:v>
                </c:pt>
                <c:pt idx="1674">
                  <c:v>333.01830000000001</c:v>
                </c:pt>
                <c:pt idx="1675">
                  <c:v>333.18130000000002</c:v>
                </c:pt>
                <c:pt idx="1676">
                  <c:v>333.3442</c:v>
                </c:pt>
                <c:pt idx="1677">
                  <c:v>333.50720000000001</c:v>
                </c:pt>
                <c:pt idx="1678">
                  <c:v>333.67020000000002</c:v>
                </c:pt>
                <c:pt idx="1679">
                  <c:v>333.8331</c:v>
                </c:pt>
                <c:pt idx="1680">
                  <c:v>333.99599999999998</c:v>
                </c:pt>
                <c:pt idx="1681">
                  <c:v>334.15899999999999</c:v>
                </c:pt>
                <c:pt idx="1682">
                  <c:v>334.32190000000003</c:v>
                </c:pt>
                <c:pt idx="1683">
                  <c:v>334.48480000000001</c:v>
                </c:pt>
                <c:pt idx="1684">
                  <c:v>334.64769999999999</c:v>
                </c:pt>
                <c:pt idx="1685">
                  <c:v>334.81060000000002</c:v>
                </c:pt>
                <c:pt idx="1686">
                  <c:v>334.9735</c:v>
                </c:pt>
                <c:pt idx="1687">
                  <c:v>335.13639999999998</c:v>
                </c:pt>
                <c:pt idx="1688">
                  <c:v>335.29930000000002</c:v>
                </c:pt>
                <c:pt idx="1689">
                  <c:v>335.46210000000002</c:v>
                </c:pt>
                <c:pt idx="1690">
                  <c:v>335.625</c:v>
                </c:pt>
                <c:pt idx="1691">
                  <c:v>335.7878</c:v>
                </c:pt>
                <c:pt idx="1692">
                  <c:v>335.95069999999998</c:v>
                </c:pt>
                <c:pt idx="1693">
                  <c:v>336.11349999999999</c:v>
                </c:pt>
                <c:pt idx="1694">
                  <c:v>336.27629999999999</c:v>
                </c:pt>
                <c:pt idx="1695">
                  <c:v>336.4391</c:v>
                </c:pt>
                <c:pt idx="1696">
                  <c:v>336.6019</c:v>
                </c:pt>
                <c:pt idx="1697">
                  <c:v>336.7647</c:v>
                </c:pt>
                <c:pt idx="1698">
                  <c:v>336.92759999999998</c:v>
                </c:pt>
                <c:pt idx="1699">
                  <c:v>337.09030000000001</c:v>
                </c:pt>
                <c:pt idx="1700">
                  <c:v>337.25310000000002</c:v>
                </c:pt>
                <c:pt idx="1701">
                  <c:v>337.41590000000002</c:v>
                </c:pt>
                <c:pt idx="1702">
                  <c:v>337.57859999999999</c:v>
                </c:pt>
                <c:pt idx="1703">
                  <c:v>337.7414</c:v>
                </c:pt>
                <c:pt idx="1704">
                  <c:v>337.90410000000003</c:v>
                </c:pt>
                <c:pt idx="1705">
                  <c:v>338.06689999999998</c:v>
                </c:pt>
                <c:pt idx="1706">
                  <c:v>338.2296</c:v>
                </c:pt>
                <c:pt idx="1707">
                  <c:v>338.39229999999998</c:v>
                </c:pt>
                <c:pt idx="1708">
                  <c:v>338.55509999999998</c:v>
                </c:pt>
                <c:pt idx="1709">
                  <c:v>338.71769999999998</c:v>
                </c:pt>
                <c:pt idx="1710">
                  <c:v>338.88040000000001</c:v>
                </c:pt>
                <c:pt idx="1711">
                  <c:v>339.04309999999998</c:v>
                </c:pt>
                <c:pt idx="1712">
                  <c:v>339.20580000000001</c:v>
                </c:pt>
                <c:pt idx="1713">
                  <c:v>339.36849999999998</c:v>
                </c:pt>
                <c:pt idx="1714">
                  <c:v>339.53109999999998</c:v>
                </c:pt>
                <c:pt idx="1715">
                  <c:v>339.69380000000001</c:v>
                </c:pt>
                <c:pt idx="1716">
                  <c:v>339.85640000000001</c:v>
                </c:pt>
                <c:pt idx="1717">
                  <c:v>340.01900000000001</c:v>
                </c:pt>
                <c:pt idx="1718">
                  <c:v>340.18169999999998</c:v>
                </c:pt>
                <c:pt idx="1719">
                  <c:v>340.34429999999998</c:v>
                </c:pt>
                <c:pt idx="1720">
                  <c:v>340.50689999999997</c:v>
                </c:pt>
                <c:pt idx="1721">
                  <c:v>340.6694</c:v>
                </c:pt>
                <c:pt idx="1722">
                  <c:v>340.83199999999999</c:v>
                </c:pt>
                <c:pt idx="1723">
                  <c:v>340.99459999999999</c:v>
                </c:pt>
                <c:pt idx="1724">
                  <c:v>341.15710000000001</c:v>
                </c:pt>
                <c:pt idx="1725">
                  <c:v>341.31970000000001</c:v>
                </c:pt>
                <c:pt idx="1726">
                  <c:v>341.48219999999998</c:v>
                </c:pt>
                <c:pt idx="1727">
                  <c:v>341.6447</c:v>
                </c:pt>
                <c:pt idx="1728">
                  <c:v>341.80720000000002</c:v>
                </c:pt>
                <c:pt idx="1729">
                  <c:v>341.96969999999999</c:v>
                </c:pt>
                <c:pt idx="1730">
                  <c:v>342.13220000000001</c:v>
                </c:pt>
                <c:pt idx="1731">
                  <c:v>342.2946</c:v>
                </c:pt>
                <c:pt idx="1732">
                  <c:v>342.45710000000003</c:v>
                </c:pt>
                <c:pt idx="1733">
                  <c:v>342.61950000000002</c:v>
                </c:pt>
                <c:pt idx="1734">
                  <c:v>342.78199999999998</c:v>
                </c:pt>
                <c:pt idx="1735">
                  <c:v>342.9443</c:v>
                </c:pt>
                <c:pt idx="1736">
                  <c:v>343.10669999999999</c:v>
                </c:pt>
                <c:pt idx="1737">
                  <c:v>343.26909999999998</c:v>
                </c:pt>
                <c:pt idx="1738">
                  <c:v>343.43150000000003</c:v>
                </c:pt>
                <c:pt idx="1739">
                  <c:v>343.59379999999999</c:v>
                </c:pt>
                <c:pt idx="1740">
                  <c:v>343.7561</c:v>
                </c:pt>
                <c:pt idx="1741">
                  <c:v>343.91849999999999</c:v>
                </c:pt>
                <c:pt idx="1742">
                  <c:v>344.08069999999998</c:v>
                </c:pt>
                <c:pt idx="1743">
                  <c:v>344.24299999999999</c:v>
                </c:pt>
                <c:pt idx="1744">
                  <c:v>344.40530000000001</c:v>
                </c:pt>
                <c:pt idx="1745">
                  <c:v>344.56760000000003</c:v>
                </c:pt>
                <c:pt idx="1746">
                  <c:v>344.72980000000001</c:v>
                </c:pt>
                <c:pt idx="1747">
                  <c:v>344.892</c:v>
                </c:pt>
                <c:pt idx="1748">
                  <c:v>345.05419999999998</c:v>
                </c:pt>
                <c:pt idx="1749">
                  <c:v>345.21640000000002</c:v>
                </c:pt>
                <c:pt idx="1750">
                  <c:v>345.37860000000001</c:v>
                </c:pt>
                <c:pt idx="1751">
                  <c:v>345.54070000000002</c:v>
                </c:pt>
                <c:pt idx="1752">
                  <c:v>345.7029</c:v>
                </c:pt>
                <c:pt idx="1753">
                  <c:v>345.86500000000001</c:v>
                </c:pt>
                <c:pt idx="1754">
                  <c:v>346.02710000000002</c:v>
                </c:pt>
                <c:pt idx="1755">
                  <c:v>346.1891</c:v>
                </c:pt>
                <c:pt idx="1756">
                  <c:v>346.35120000000001</c:v>
                </c:pt>
                <c:pt idx="1757">
                  <c:v>346.51319999999998</c:v>
                </c:pt>
                <c:pt idx="1758">
                  <c:v>346.67529999999999</c:v>
                </c:pt>
                <c:pt idx="1759">
                  <c:v>346.83730000000003</c:v>
                </c:pt>
                <c:pt idx="1760">
                  <c:v>346.99930000000001</c:v>
                </c:pt>
                <c:pt idx="1761">
                  <c:v>347.16129999999998</c:v>
                </c:pt>
                <c:pt idx="1762">
                  <c:v>347.32319999999999</c:v>
                </c:pt>
                <c:pt idx="1763">
                  <c:v>347.48520000000002</c:v>
                </c:pt>
                <c:pt idx="1764">
                  <c:v>347.64710000000002</c:v>
                </c:pt>
                <c:pt idx="1765">
                  <c:v>347.80900000000003</c:v>
                </c:pt>
                <c:pt idx="1766">
                  <c:v>347.97089999999997</c:v>
                </c:pt>
                <c:pt idx="1767">
                  <c:v>348.13279999999997</c:v>
                </c:pt>
                <c:pt idx="1768">
                  <c:v>348.2946</c:v>
                </c:pt>
                <c:pt idx="1769">
                  <c:v>348.45650000000001</c:v>
                </c:pt>
                <c:pt idx="1770">
                  <c:v>348.61829999999998</c:v>
                </c:pt>
                <c:pt idx="1771">
                  <c:v>348.78019999999998</c:v>
                </c:pt>
                <c:pt idx="1772">
                  <c:v>348.94200000000001</c:v>
                </c:pt>
                <c:pt idx="1773">
                  <c:v>349.1037</c:v>
                </c:pt>
                <c:pt idx="1774">
                  <c:v>349.26549999999997</c:v>
                </c:pt>
                <c:pt idx="1775">
                  <c:v>349.42720000000003</c:v>
                </c:pt>
                <c:pt idx="1776">
                  <c:v>349.589</c:v>
                </c:pt>
                <c:pt idx="1777">
                  <c:v>349.75069999999999</c:v>
                </c:pt>
                <c:pt idx="1778">
                  <c:v>349.91239999999999</c:v>
                </c:pt>
                <c:pt idx="1779">
                  <c:v>350.07409999999999</c:v>
                </c:pt>
                <c:pt idx="1780">
                  <c:v>350.23579999999998</c:v>
                </c:pt>
                <c:pt idx="1781">
                  <c:v>350.3974</c:v>
                </c:pt>
                <c:pt idx="1782">
                  <c:v>350.5591</c:v>
                </c:pt>
                <c:pt idx="1783">
                  <c:v>350.72070000000002</c:v>
                </c:pt>
                <c:pt idx="1784">
                  <c:v>350.88240000000002</c:v>
                </c:pt>
                <c:pt idx="1785">
                  <c:v>351.04390000000001</c:v>
                </c:pt>
                <c:pt idx="1786">
                  <c:v>351.2056</c:v>
                </c:pt>
                <c:pt idx="1787">
                  <c:v>351.36720000000003</c:v>
                </c:pt>
                <c:pt idx="1788">
                  <c:v>351.52870000000001</c:v>
                </c:pt>
                <c:pt idx="1789">
                  <c:v>351.69029999999998</c:v>
                </c:pt>
                <c:pt idx="1790">
                  <c:v>351.8519</c:v>
                </c:pt>
                <c:pt idx="1791">
                  <c:v>352.01339999999999</c:v>
                </c:pt>
                <c:pt idx="1792">
                  <c:v>352.17489999999998</c:v>
                </c:pt>
                <c:pt idx="1793">
                  <c:v>352.3365</c:v>
                </c:pt>
                <c:pt idx="1794">
                  <c:v>352.49799999999999</c:v>
                </c:pt>
                <c:pt idx="1795">
                  <c:v>352.65949999999998</c:v>
                </c:pt>
                <c:pt idx="1796">
                  <c:v>352.82100000000003</c:v>
                </c:pt>
                <c:pt idx="1797">
                  <c:v>352.98250000000002</c:v>
                </c:pt>
                <c:pt idx="1798">
                  <c:v>353.14400000000001</c:v>
                </c:pt>
                <c:pt idx="1799">
                  <c:v>353.30549999999999</c:v>
                </c:pt>
                <c:pt idx="1800">
                  <c:v>353.46690000000001</c:v>
                </c:pt>
                <c:pt idx="1801">
                  <c:v>353.6284</c:v>
                </c:pt>
                <c:pt idx="1802">
                  <c:v>353.78989999999999</c:v>
                </c:pt>
                <c:pt idx="1803">
                  <c:v>353.9513</c:v>
                </c:pt>
                <c:pt idx="1804">
                  <c:v>354.11279999999999</c:v>
                </c:pt>
                <c:pt idx="1805">
                  <c:v>354.27420000000001</c:v>
                </c:pt>
                <c:pt idx="1806">
                  <c:v>354.43560000000002</c:v>
                </c:pt>
                <c:pt idx="1807">
                  <c:v>354.59710000000001</c:v>
                </c:pt>
                <c:pt idx="1808">
                  <c:v>354.75850000000003</c:v>
                </c:pt>
                <c:pt idx="1809">
                  <c:v>354.92</c:v>
                </c:pt>
                <c:pt idx="1810">
                  <c:v>355.08139999999997</c:v>
                </c:pt>
                <c:pt idx="1811">
                  <c:v>355.24279999999999</c:v>
                </c:pt>
                <c:pt idx="1812">
                  <c:v>355.4042</c:v>
                </c:pt>
                <c:pt idx="1813">
                  <c:v>355.56560000000002</c:v>
                </c:pt>
                <c:pt idx="1814">
                  <c:v>355.72710000000001</c:v>
                </c:pt>
                <c:pt idx="1815">
                  <c:v>355.88850000000002</c:v>
                </c:pt>
                <c:pt idx="1816">
                  <c:v>356.04989999999998</c:v>
                </c:pt>
                <c:pt idx="1817">
                  <c:v>356.21129999999999</c:v>
                </c:pt>
                <c:pt idx="1818">
                  <c:v>356.37279999999998</c:v>
                </c:pt>
                <c:pt idx="1819">
                  <c:v>356.5342</c:v>
                </c:pt>
                <c:pt idx="1820">
                  <c:v>356.69560000000001</c:v>
                </c:pt>
                <c:pt idx="1821">
                  <c:v>356.8571</c:v>
                </c:pt>
                <c:pt idx="1822">
                  <c:v>357.01850000000002</c:v>
                </c:pt>
                <c:pt idx="1823">
                  <c:v>357.17989999999998</c:v>
                </c:pt>
                <c:pt idx="1824">
                  <c:v>357.34140000000002</c:v>
                </c:pt>
                <c:pt idx="1825">
                  <c:v>357.50279999999998</c:v>
                </c:pt>
                <c:pt idx="1826">
                  <c:v>357.66419999999999</c:v>
                </c:pt>
                <c:pt idx="1827">
                  <c:v>357.82569999999998</c:v>
                </c:pt>
                <c:pt idx="1828">
                  <c:v>357.98719999999997</c:v>
                </c:pt>
                <c:pt idx="1829">
                  <c:v>358.14859999999999</c:v>
                </c:pt>
                <c:pt idx="1830">
                  <c:v>358.31009999999998</c:v>
                </c:pt>
                <c:pt idx="1831">
                  <c:v>358.47160000000002</c:v>
                </c:pt>
                <c:pt idx="1832">
                  <c:v>358.63299999999998</c:v>
                </c:pt>
                <c:pt idx="1833">
                  <c:v>358.79450000000003</c:v>
                </c:pt>
                <c:pt idx="1834">
                  <c:v>358.95600000000002</c:v>
                </c:pt>
                <c:pt idx="1835">
                  <c:v>359.11750000000001</c:v>
                </c:pt>
                <c:pt idx="1836">
                  <c:v>359.279</c:v>
                </c:pt>
                <c:pt idx="1837">
                  <c:v>359.44049999999999</c:v>
                </c:pt>
                <c:pt idx="1838">
                  <c:v>359.60199999999998</c:v>
                </c:pt>
                <c:pt idx="1839">
                  <c:v>359.76350000000002</c:v>
                </c:pt>
                <c:pt idx="1840">
                  <c:v>359.92500000000001</c:v>
                </c:pt>
                <c:pt idx="1841">
                  <c:v>360.08659999999998</c:v>
                </c:pt>
                <c:pt idx="1842">
                  <c:v>360.24810000000002</c:v>
                </c:pt>
                <c:pt idx="1843">
                  <c:v>360.40960000000001</c:v>
                </c:pt>
                <c:pt idx="1844">
                  <c:v>360.57119999999998</c:v>
                </c:pt>
                <c:pt idx="1845">
                  <c:v>360.7328</c:v>
                </c:pt>
                <c:pt idx="1846">
                  <c:v>360.89429999999999</c:v>
                </c:pt>
                <c:pt idx="1847">
                  <c:v>361.05590000000001</c:v>
                </c:pt>
                <c:pt idx="1848">
                  <c:v>361.21749999999997</c:v>
                </c:pt>
                <c:pt idx="1849">
                  <c:v>361.37909999999999</c:v>
                </c:pt>
                <c:pt idx="1850">
                  <c:v>361.54059999999998</c:v>
                </c:pt>
                <c:pt idx="1851">
                  <c:v>361.70229999999998</c:v>
                </c:pt>
                <c:pt idx="1852">
                  <c:v>361.8639</c:v>
                </c:pt>
                <c:pt idx="1853">
                  <c:v>362.02550000000002</c:v>
                </c:pt>
                <c:pt idx="1854">
                  <c:v>362.18709999999999</c:v>
                </c:pt>
                <c:pt idx="1855">
                  <c:v>362.34870000000001</c:v>
                </c:pt>
                <c:pt idx="1856">
                  <c:v>362.5104</c:v>
                </c:pt>
                <c:pt idx="1857">
                  <c:v>362.67200000000003</c:v>
                </c:pt>
                <c:pt idx="1858">
                  <c:v>362.83359999999999</c:v>
                </c:pt>
                <c:pt idx="1859">
                  <c:v>362.99529999999999</c:v>
                </c:pt>
                <c:pt idx="1860">
                  <c:v>363.15699999999998</c:v>
                </c:pt>
                <c:pt idx="1861">
                  <c:v>363.3186</c:v>
                </c:pt>
                <c:pt idx="1862">
                  <c:v>363.4803</c:v>
                </c:pt>
                <c:pt idx="1863">
                  <c:v>363.642</c:v>
                </c:pt>
                <c:pt idx="1864">
                  <c:v>363.80369999999999</c:v>
                </c:pt>
                <c:pt idx="1865">
                  <c:v>363.96539999999999</c:v>
                </c:pt>
                <c:pt idx="1866">
                  <c:v>364.12700000000001</c:v>
                </c:pt>
                <c:pt idx="1867">
                  <c:v>364.28879999999998</c:v>
                </c:pt>
                <c:pt idx="1868">
                  <c:v>364.45049999999998</c:v>
                </c:pt>
                <c:pt idx="1869">
                  <c:v>364.61219999999997</c:v>
                </c:pt>
                <c:pt idx="1870">
                  <c:v>364.77390000000003</c:v>
                </c:pt>
                <c:pt idx="1871">
                  <c:v>364.93560000000002</c:v>
                </c:pt>
                <c:pt idx="1872">
                  <c:v>365.09739999999999</c:v>
                </c:pt>
                <c:pt idx="1873">
                  <c:v>365.25909999999999</c:v>
                </c:pt>
                <c:pt idx="1874">
                  <c:v>365.42079999999999</c:v>
                </c:pt>
                <c:pt idx="1875">
                  <c:v>365.58260000000001</c:v>
                </c:pt>
                <c:pt idx="1876">
                  <c:v>365.74430000000001</c:v>
                </c:pt>
                <c:pt idx="1877">
                  <c:v>365.90609999999998</c:v>
                </c:pt>
                <c:pt idx="1878">
                  <c:v>366.06779999999998</c:v>
                </c:pt>
                <c:pt idx="1879">
                  <c:v>366.2296</c:v>
                </c:pt>
                <c:pt idx="1880">
                  <c:v>366.39139999999998</c:v>
                </c:pt>
                <c:pt idx="1881">
                  <c:v>366.55309999999997</c:v>
                </c:pt>
                <c:pt idx="1882">
                  <c:v>366.7149</c:v>
                </c:pt>
                <c:pt idx="1883">
                  <c:v>366.87670000000003</c:v>
                </c:pt>
                <c:pt idx="1884">
                  <c:v>367.0385</c:v>
                </c:pt>
                <c:pt idx="1885">
                  <c:v>367.20030000000003</c:v>
                </c:pt>
                <c:pt idx="1886">
                  <c:v>367.3621</c:v>
                </c:pt>
                <c:pt idx="1887">
                  <c:v>367.52390000000003</c:v>
                </c:pt>
                <c:pt idx="1888">
                  <c:v>367.6857</c:v>
                </c:pt>
                <c:pt idx="1889">
                  <c:v>367.84750000000003</c:v>
                </c:pt>
                <c:pt idx="1890">
                  <c:v>368.0093</c:v>
                </c:pt>
                <c:pt idx="1891">
                  <c:v>368.17110000000002</c:v>
                </c:pt>
                <c:pt idx="1892">
                  <c:v>368.3329</c:v>
                </c:pt>
                <c:pt idx="1893">
                  <c:v>368.4948</c:v>
                </c:pt>
                <c:pt idx="1894">
                  <c:v>368.65660000000003</c:v>
                </c:pt>
                <c:pt idx="1895">
                  <c:v>368.8184</c:v>
                </c:pt>
                <c:pt idx="1896">
                  <c:v>368.9803</c:v>
                </c:pt>
                <c:pt idx="1897">
                  <c:v>369.14210000000003</c:v>
                </c:pt>
                <c:pt idx="1898">
                  <c:v>369.30399999999997</c:v>
                </c:pt>
                <c:pt idx="1899">
                  <c:v>369.4658</c:v>
                </c:pt>
                <c:pt idx="1900">
                  <c:v>369.6277</c:v>
                </c:pt>
                <c:pt idx="1901">
                  <c:v>369.78960000000001</c:v>
                </c:pt>
                <c:pt idx="1902">
                  <c:v>369.95139999999998</c:v>
                </c:pt>
                <c:pt idx="1903">
                  <c:v>370.11329999999998</c:v>
                </c:pt>
                <c:pt idx="1904">
                  <c:v>370.27519999999998</c:v>
                </c:pt>
                <c:pt idx="1905">
                  <c:v>370.43709999999999</c:v>
                </c:pt>
                <c:pt idx="1906">
                  <c:v>370.59899999999999</c:v>
                </c:pt>
                <c:pt idx="1907">
                  <c:v>370.76089999999999</c:v>
                </c:pt>
                <c:pt idx="1908">
                  <c:v>370.9228</c:v>
                </c:pt>
                <c:pt idx="1909">
                  <c:v>371.0847</c:v>
                </c:pt>
                <c:pt idx="1910">
                  <c:v>371.2466</c:v>
                </c:pt>
                <c:pt idx="1911">
                  <c:v>371.4085</c:v>
                </c:pt>
                <c:pt idx="1912">
                  <c:v>371.57049999999998</c:v>
                </c:pt>
                <c:pt idx="1913">
                  <c:v>371.73239999999998</c:v>
                </c:pt>
                <c:pt idx="1914">
                  <c:v>371.89429999999999</c:v>
                </c:pt>
                <c:pt idx="1915">
                  <c:v>372.05630000000002</c:v>
                </c:pt>
                <c:pt idx="1916">
                  <c:v>372.2183</c:v>
                </c:pt>
                <c:pt idx="1917">
                  <c:v>372.3802</c:v>
                </c:pt>
                <c:pt idx="1918">
                  <c:v>372.54219999999998</c:v>
                </c:pt>
                <c:pt idx="1919">
                  <c:v>372.70420000000001</c:v>
                </c:pt>
                <c:pt idx="1920">
                  <c:v>372.86610000000002</c:v>
                </c:pt>
                <c:pt idx="1921">
                  <c:v>373.02809999999999</c:v>
                </c:pt>
                <c:pt idx="1922">
                  <c:v>373.19009999999997</c:v>
                </c:pt>
                <c:pt idx="1923">
                  <c:v>373.35210000000001</c:v>
                </c:pt>
                <c:pt idx="1924">
                  <c:v>373.51420000000002</c:v>
                </c:pt>
                <c:pt idx="1925">
                  <c:v>373.67619999999999</c:v>
                </c:pt>
                <c:pt idx="1926">
                  <c:v>373.83819999999997</c:v>
                </c:pt>
                <c:pt idx="1927">
                  <c:v>374.00029999999998</c:v>
                </c:pt>
                <c:pt idx="1928">
                  <c:v>374.16230000000002</c:v>
                </c:pt>
                <c:pt idx="1929">
                  <c:v>374.32440000000003</c:v>
                </c:pt>
                <c:pt idx="1930">
                  <c:v>374.48649999999998</c:v>
                </c:pt>
                <c:pt idx="1931">
                  <c:v>374.64850000000001</c:v>
                </c:pt>
                <c:pt idx="1932">
                  <c:v>374.81060000000002</c:v>
                </c:pt>
                <c:pt idx="1933">
                  <c:v>374.97269999999997</c:v>
                </c:pt>
                <c:pt idx="1934">
                  <c:v>375.13479999999998</c:v>
                </c:pt>
                <c:pt idx="1935">
                  <c:v>375.29689999999999</c:v>
                </c:pt>
                <c:pt idx="1936">
                  <c:v>375.45909999999998</c:v>
                </c:pt>
                <c:pt idx="1937">
                  <c:v>375.62119999999999</c:v>
                </c:pt>
                <c:pt idx="1938">
                  <c:v>375.78339999999997</c:v>
                </c:pt>
                <c:pt idx="1939">
                  <c:v>375.94549999999998</c:v>
                </c:pt>
                <c:pt idx="1940">
                  <c:v>376.10770000000002</c:v>
                </c:pt>
                <c:pt idx="1941">
                  <c:v>376.26990000000001</c:v>
                </c:pt>
                <c:pt idx="1942">
                  <c:v>376.43200000000002</c:v>
                </c:pt>
                <c:pt idx="1943">
                  <c:v>376.5942</c:v>
                </c:pt>
                <c:pt idx="1944">
                  <c:v>376.75639999999999</c:v>
                </c:pt>
                <c:pt idx="1945">
                  <c:v>376.9187</c:v>
                </c:pt>
                <c:pt idx="1946">
                  <c:v>377.08089999999999</c:v>
                </c:pt>
                <c:pt idx="1947">
                  <c:v>377.24310000000003</c:v>
                </c:pt>
                <c:pt idx="1948">
                  <c:v>377.40539999999999</c:v>
                </c:pt>
                <c:pt idx="1949">
                  <c:v>377.5677</c:v>
                </c:pt>
                <c:pt idx="1950">
                  <c:v>377.72989999999999</c:v>
                </c:pt>
                <c:pt idx="1951">
                  <c:v>377.8922</c:v>
                </c:pt>
                <c:pt idx="1952">
                  <c:v>378.05450000000002</c:v>
                </c:pt>
                <c:pt idx="1953">
                  <c:v>378.21679999999998</c:v>
                </c:pt>
                <c:pt idx="1954">
                  <c:v>378.37909999999999</c:v>
                </c:pt>
                <c:pt idx="1955">
                  <c:v>378.54140000000001</c:v>
                </c:pt>
                <c:pt idx="1956">
                  <c:v>378.7038</c:v>
                </c:pt>
                <c:pt idx="1957">
                  <c:v>378.86610000000002</c:v>
                </c:pt>
                <c:pt idx="1958">
                  <c:v>379.02850000000001</c:v>
                </c:pt>
                <c:pt idx="1959">
                  <c:v>379.1909</c:v>
                </c:pt>
                <c:pt idx="1960">
                  <c:v>379.35329999999999</c:v>
                </c:pt>
                <c:pt idx="1961">
                  <c:v>379.51569999999998</c:v>
                </c:pt>
                <c:pt idx="1962">
                  <c:v>379.67809999999997</c:v>
                </c:pt>
                <c:pt idx="1963">
                  <c:v>379.84050000000002</c:v>
                </c:pt>
                <c:pt idx="1964">
                  <c:v>380.00290000000001</c:v>
                </c:pt>
                <c:pt idx="1965">
                  <c:v>380.16539999999998</c:v>
                </c:pt>
                <c:pt idx="1966">
                  <c:v>380.32780000000002</c:v>
                </c:pt>
                <c:pt idx="1967">
                  <c:v>380.49029999999999</c:v>
                </c:pt>
                <c:pt idx="1968">
                  <c:v>380.65280000000001</c:v>
                </c:pt>
                <c:pt idx="1969">
                  <c:v>380.81529999999998</c:v>
                </c:pt>
                <c:pt idx="1970">
                  <c:v>380.9778</c:v>
                </c:pt>
                <c:pt idx="1971">
                  <c:v>381.14030000000002</c:v>
                </c:pt>
                <c:pt idx="1972">
                  <c:v>381.30279999999999</c:v>
                </c:pt>
                <c:pt idx="1973">
                  <c:v>381.46530000000001</c:v>
                </c:pt>
                <c:pt idx="1974">
                  <c:v>381.62790000000001</c:v>
                </c:pt>
                <c:pt idx="1975">
                  <c:v>381.79039999999998</c:v>
                </c:pt>
                <c:pt idx="1976">
                  <c:v>381.95299999999997</c:v>
                </c:pt>
                <c:pt idx="1977">
                  <c:v>382.11559999999997</c:v>
                </c:pt>
                <c:pt idx="1978">
                  <c:v>382.27820000000003</c:v>
                </c:pt>
                <c:pt idx="1979">
                  <c:v>382.44080000000002</c:v>
                </c:pt>
                <c:pt idx="1980">
                  <c:v>382.60340000000002</c:v>
                </c:pt>
                <c:pt idx="1981">
                  <c:v>382.76600000000002</c:v>
                </c:pt>
                <c:pt idx="1982">
                  <c:v>382.92860000000002</c:v>
                </c:pt>
                <c:pt idx="1983">
                  <c:v>383.09129999999999</c:v>
                </c:pt>
                <c:pt idx="1984">
                  <c:v>383.25389999999999</c:v>
                </c:pt>
                <c:pt idx="1985">
                  <c:v>383.41660000000002</c:v>
                </c:pt>
                <c:pt idx="1986">
                  <c:v>383.57929999999999</c:v>
                </c:pt>
                <c:pt idx="1987">
                  <c:v>383.74200000000002</c:v>
                </c:pt>
                <c:pt idx="1988">
                  <c:v>383.90469999999999</c:v>
                </c:pt>
                <c:pt idx="1989">
                  <c:v>384.06740000000002</c:v>
                </c:pt>
                <c:pt idx="1990">
                  <c:v>384.23009999999999</c:v>
                </c:pt>
                <c:pt idx="1991">
                  <c:v>384.39280000000002</c:v>
                </c:pt>
                <c:pt idx="1992">
                  <c:v>384.55549999999999</c:v>
                </c:pt>
                <c:pt idx="1993">
                  <c:v>384.7183</c:v>
                </c:pt>
                <c:pt idx="1994">
                  <c:v>384.88099999999997</c:v>
                </c:pt>
                <c:pt idx="1995">
                  <c:v>385.04379999999998</c:v>
                </c:pt>
                <c:pt idx="1996">
                  <c:v>385.20650000000001</c:v>
                </c:pt>
                <c:pt idx="1997">
                  <c:v>385.36930000000001</c:v>
                </c:pt>
                <c:pt idx="1998">
                  <c:v>385.53210000000001</c:v>
                </c:pt>
                <c:pt idx="1999">
                  <c:v>385.69490000000002</c:v>
                </c:pt>
                <c:pt idx="2000">
                  <c:v>385.85770000000002</c:v>
                </c:pt>
                <c:pt idx="2001">
                  <c:v>386.02050000000003</c:v>
                </c:pt>
                <c:pt idx="2002">
                  <c:v>386.18329999999997</c:v>
                </c:pt>
                <c:pt idx="2003">
                  <c:v>386.34620000000001</c:v>
                </c:pt>
                <c:pt idx="2004">
                  <c:v>386.50900000000001</c:v>
                </c:pt>
                <c:pt idx="2005">
                  <c:v>386.67180000000002</c:v>
                </c:pt>
                <c:pt idx="2006">
                  <c:v>386.8347</c:v>
                </c:pt>
                <c:pt idx="2007">
                  <c:v>386.9975</c:v>
                </c:pt>
                <c:pt idx="2008">
                  <c:v>387.16039999999998</c:v>
                </c:pt>
                <c:pt idx="2009">
                  <c:v>387.32319999999999</c:v>
                </c:pt>
                <c:pt idx="2010">
                  <c:v>387.48610000000002</c:v>
                </c:pt>
                <c:pt idx="2011">
                  <c:v>387.649</c:v>
                </c:pt>
                <c:pt idx="2012">
                  <c:v>387.81180000000001</c:v>
                </c:pt>
                <c:pt idx="2013">
                  <c:v>387.97469999999998</c:v>
                </c:pt>
                <c:pt idx="2014">
                  <c:v>388.13760000000002</c:v>
                </c:pt>
                <c:pt idx="2015">
                  <c:v>388.3005</c:v>
                </c:pt>
                <c:pt idx="2016">
                  <c:v>388.4633</c:v>
                </c:pt>
                <c:pt idx="2017">
                  <c:v>388.62630000000001</c:v>
                </c:pt>
                <c:pt idx="2018">
                  <c:v>388.78919999999999</c:v>
                </c:pt>
                <c:pt idx="2019">
                  <c:v>388.952</c:v>
                </c:pt>
                <c:pt idx="2020">
                  <c:v>389.11489999999998</c:v>
                </c:pt>
                <c:pt idx="2021">
                  <c:v>389.27780000000001</c:v>
                </c:pt>
                <c:pt idx="2022">
                  <c:v>389.44069999999999</c:v>
                </c:pt>
                <c:pt idx="2023">
                  <c:v>389.60359999999997</c:v>
                </c:pt>
                <c:pt idx="2024">
                  <c:v>389.76650000000001</c:v>
                </c:pt>
                <c:pt idx="2025">
                  <c:v>389.92939999999999</c:v>
                </c:pt>
                <c:pt idx="2026">
                  <c:v>390.09230000000002</c:v>
                </c:pt>
                <c:pt idx="2027">
                  <c:v>390.2552</c:v>
                </c:pt>
                <c:pt idx="2028">
                  <c:v>390.41809999999998</c:v>
                </c:pt>
                <c:pt idx="2029">
                  <c:v>390.58100000000002</c:v>
                </c:pt>
                <c:pt idx="2030">
                  <c:v>390.7439</c:v>
                </c:pt>
                <c:pt idx="2031">
                  <c:v>390.90679999999998</c:v>
                </c:pt>
                <c:pt idx="2032">
                  <c:v>391.06959999999998</c:v>
                </c:pt>
                <c:pt idx="2033">
                  <c:v>391.23250000000002</c:v>
                </c:pt>
                <c:pt idx="2034">
                  <c:v>391.3954</c:v>
                </c:pt>
                <c:pt idx="2035">
                  <c:v>391.55829999999997</c:v>
                </c:pt>
                <c:pt idx="2036">
                  <c:v>391.72120000000001</c:v>
                </c:pt>
                <c:pt idx="2037">
                  <c:v>391.88400000000001</c:v>
                </c:pt>
                <c:pt idx="2038">
                  <c:v>392.04689999999999</c:v>
                </c:pt>
                <c:pt idx="2039">
                  <c:v>392.2097</c:v>
                </c:pt>
                <c:pt idx="2040">
                  <c:v>392.37259999999998</c:v>
                </c:pt>
                <c:pt idx="2041">
                  <c:v>392.53539999999998</c:v>
                </c:pt>
                <c:pt idx="2042">
                  <c:v>392.69819999999999</c:v>
                </c:pt>
                <c:pt idx="2043">
                  <c:v>392.86099999999999</c:v>
                </c:pt>
                <c:pt idx="2044">
                  <c:v>393.02379999999999</c:v>
                </c:pt>
                <c:pt idx="2045">
                  <c:v>393.1866</c:v>
                </c:pt>
                <c:pt idx="2046">
                  <c:v>393.3494</c:v>
                </c:pt>
                <c:pt idx="2047">
                  <c:v>393.51220000000001</c:v>
                </c:pt>
                <c:pt idx="2048">
                  <c:v>393.67500000000001</c:v>
                </c:pt>
                <c:pt idx="2049">
                  <c:v>393.83780000000002</c:v>
                </c:pt>
                <c:pt idx="2050">
                  <c:v>394.00049999999999</c:v>
                </c:pt>
                <c:pt idx="2051">
                  <c:v>394.16320000000002</c:v>
                </c:pt>
                <c:pt idx="2052">
                  <c:v>394.32600000000002</c:v>
                </c:pt>
                <c:pt idx="2053">
                  <c:v>394.48869999999999</c:v>
                </c:pt>
                <c:pt idx="2054">
                  <c:v>394.65140000000002</c:v>
                </c:pt>
                <c:pt idx="2055">
                  <c:v>394.8141</c:v>
                </c:pt>
                <c:pt idx="2056">
                  <c:v>394.97680000000003</c:v>
                </c:pt>
                <c:pt idx="2057">
                  <c:v>395.1395</c:v>
                </c:pt>
                <c:pt idx="2058">
                  <c:v>395.3021</c:v>
                </c:pt>
                <c:pt idx="2059">
                  <c:v>395.46480000000003</c:v>
                </c:pt>
                <c:pt idx="2060">
                  <c:v>395.62740000000002</c:v>
                </c:pt>
                <c:pt idx="2061">
                  <c:v>395.79</c:v>
                </c:pt>
                <c:pt idx="2062">
                  <c:v>395.95260000000002</c:v>
                </c:pt>
                <c:pt idx="2063">
                  <c:v>396.11520000000002</c:v>
                </c:pt>
                <c:pt idx="2064">
                  <c:v>396.27780000000001</c:v>
                </c:pt>
                <c:pt idx="2065">
                  <c:v>396.44040000000001</c:v>
                </c:pt>
                <c:pt idx="2066">
                  <c:v>396.60289999999998</c:v>
                </c:pt>
                <c:pt idx="2067">
                  <c:v>396.7654</c:v>
                </c:pt>
                <c:pt idx="2068">
                  <c:v>396.928</c:v>
                </c:pt>
                <c:pt idx="2069">
                  <c:v>397.09050000000002</c:v>
                </c:pt>
                <c:pt idx="2070">
                  <c:v>397.25299999999999</c:v>
                </c:pt>
                <c:pt idx="2071">
                  <c:v>397.41550000000001</c:v>
                </c:pt>
                <c:pt idx="2072">
                  <c:v>397.5779</c:v>
                </c:pt>
                <c:pt idx="2073">
                  <c:v>397.74040000000002</c:v>
                </c:pt>
                <c:pt idx="2074">
                  <c:v>397.90289999999999</c:v>
                </c:pt>
                <c:pt idx="2075">
                  <c:v>398.06529999999998</c:v>
                </c:pt>
                <c:pt idx="2076">
                  <c:v>398.22770000000003</c:v>
                </c:pt>
                <c:pt idx="2077">
                  <c:v>398.39010000000002</c:v>
                </c:pt>
                <c:pt idx="2078">
                  <c:v>398.55259999999998</c:v>
                </c:pt>
                <c:pt idx="2079">
                  <c:v>398.7149</c:v>
                </c:pt>
                <c:pt idx="2080">
                  <c:v>398.87729999999999</c:v>
                </c:pt>
                <c:pt idx="2081">
                  <c:v>399.03969999999998</c:v>
                </c:pt>
                <c:pt idx="2082">
                  <c:v>399.20209999999997</c:v>
                </c:pt>
                <c:pt idx="2083">
                  <c:v>399.36439999999999</c:v>
                </c:pt>
                <c:pt idx="2084">
                  <c:v>399.52679999999998</c:v>
                </c:pt>
                <c:pt idx="2085">
                  <c:v>399.6891</c:v>
                </c:pt>
                <c:pt idx="2086">
                  <c:v>399.85140000000001</c:v>
                </c:pt>
                <c:pt idx="2087">
                  <c:v>400.0138</c:v>
                </c:pt>
                <c:pt idx="2088">
                  <c:v>400.17610000000002</c:v>
                </c:pt>
                <c:pt idx="2089">
                  <c:v>400.33839999999998</c:v>
                </c:pt>
                <c:pt idx="2090">
                  <c:v>400.50069999999999</c:v>
                </c:pt>
                <c:pt idx="2091">
                  <c:v>400.66309999999999</c:v>
                </c:pt>
                <c:pt idx="2092">
                  <c:v>400.8254</c:v>
                </c:pt>
                <c:pt idx="2093">
                  <c:v>400.98770000000002</c:v>
                </c:pt>
                <c:pt idx="2094">
                  <c:v>401.15</c:v>
                </c:pt>
                <c:pt idx="2095">
                  <c:v>401.31229999999999</c:v>
                </c:pt>
                <c:pt idx="2096">
                  <c:v>401.47460000000001</c:v>
                </c:pt>
                <c:pt idx="2097">
                  <c:v>401.63690000000003</c:v>
                </c:pt>
                <c:pt idx="2098">
                  <c:v>401.79919999999998</c:v>
                </c:pt>
                <c:pt idx="2099">
                  <c:v>401.9615</c:v>
                </c:pt>
                <c:pt idx="2100">
                  <c:v>402.12389999999999</c:v>
                </c:pt>
                <c:pt idx="2101">
                  <c:v>402.28620000000001</c:v>
                </c:pt>
                <c:pt idx="2102">
                  <c:v>402.44850000000002</c:v>
                </c:pt>
                <c:pt idx="2103">
                  <c:v>402.61079999999998</c:v>
                </c:pt>
                <c:pt idx="2104">
                  <c:v>402.77319999999997</c:v>
                </c:pt>
                <c:pt idx="2105">
                  <c:v>402.93549999999999</c:v>
                </c:pt>
                <c:pt idx="2106">
                  <c:v>403.09789999999998</c:v>
                </c:pt>
                <c:pt idx="2107">
                  <c:v>403.26029999999997</c:v>
                </c:pt>
                <c:pt idx="2108">
                  <c:v>403.42259999999999</c:v>
                </c:pt>
                <c:pt idx="2109">
                  <c:v>403.58499999999998</c:v>
                </c:pt>
                <c:pt idx="2110">
                  <c:v>403.74740000000003</c:v>
                </c:pt>
                <c:pt idx="2111">
                  <c:v>403.90989999999999</c:v>
                </c:pt>
                <c:pt idx="2112">
                  <c:v>404.07229999999998</c:v>
                </c:pt>
                <c:pt idx="2113">
                  <c:v>404.23469999999998</c:v>
                </c:pt>
                <c:pt idx="2114">
                  <c:v>404.3972</c:v>
                </c:pt>
                <c:pt idx="2115">
                  <c:v>404.55959999999999</c:v>
                </c:pt>
                <c:pt idx="2116">
                  <c:v>404.72210000000001</c:v>
                </c:pt>
                <c:pt idx="2117">
                  <c:v>404.88459999999998</c:v>
                </c:pt>
                <c:pt idx="2118">
                  <c:v>405.0471</c:v>
                </c:pt>
                <c:pt idx="2119">
                  <c:v>405.20960000000002</c:v>
                </c:pt>
                <c:pt idx="2120">
                  <c:v>405.37220000000002</c:v>
                </c:pt>
                <c:pt idx="2121">
                  <c:v>405.53469999999999</c:v>
                </c:pt>
                <c:pt idx="2122">
                  <c:v>405.69729999999998</c:v>
                </c:pt>
                <c:pt idx="2123">
                  <c:v>405.85989999999998</c:v>
                </c:pt>
                <c:pt idx="2124">
                  <c:v>406.02249999999998</c:v>
                </c:pt>
                <c:pt idx="2125">
                  <c:v>406.18520000000001</c:v>
                </c:pt>
                <c:pt idx="2126">
                  <c:v>406.34780000000001</c:v>
                </c:pt>
                <c:pt idx="2127">
                  <c:v>406.51049999999998</c:v>
                </c:pt>
                <c:pt idx="2128">
                  <c:v>406.67320000000001</c:v>
                </c:pt>
                <c:pt idx="2129">
                  <c:v>406.83589999999998</c:v>
                </c:pt>
                <c:pt idx="2130">
                  <c:v>406.99869999999999</c:v>
                </c:pt>
                <c:pt idx="2131">
                  <c:v>407.16140000000001</c:v>
                </c:pt>
                <c:pt idx="2132">
                  <c:v>407.32420000000002</c:v>
                </c:pt>
                <c:pt idx="2133">
                  <c:v>407.48700000000002</c:v>
                </c:pt>
                <c:pt idx="2134">
                  <c:v>407.64980000000003</c:v>
                </c:pt>
                <c:pt idx="2135">
                  <c:v>407.81259999999997</c:v>
                </c:pt>
                <c:pt idx="2136">
                  <c:v>407.97550000000001</c:v>
                </c:pt>
                <c:pt idx="2137">
                  <c:v>408.13839999999999</c:v>
                </c:pt>
                <c:pt idx="2138">
                  <c:v>408.30130000000003</c:v>
                </c:pt>
                <c:pt idx="2139">
                  <c:v>408.46420000000001</c:v>
                </c:pt>
                <c:pt idx="2140">
                  <c:v>408.62709999999998</c:v>
                </c:pt>
                <c:pt idx="2141">
                  <c:v>408.7901</c:v>
                </c:pt>
                <c:pt idx="2142">
                  <c:v>408.95310000000001</c:v>
                </c:pt>
                <c:pt idx="2143">
                  <c:v>409.11610000000002</c:v>
                </c:pt>
                <c:pt idx="2144">
                  <c:v>409.27910000000003</c:v>
                </c:pt>
                <c:pt idx="2145">
                  <c:v>409.44209999999998</c:v>
                </c:pt>
                <c:pt idx="2146">
                  <c:v>409.60520000000002</c:v>
                </c:pt>
                <c:pt idx="2147">
                  <c:v>409.76830000000001</c:v>
                </c:pt>
                <c:pt idx="2148">
                  <c:v>409.9314</c:v>
                </c:pt>
                <c:pt idx="2149">
                  <c:v>410.09449999999998</c:v>
                </c:pt>
                <c:pt idx="2150">
                  <c:v>410.2577</c:v>
                </c:pt>
                <c:pt idx="2151">
                  <c:v>410.42079999999999</c:v>
                </c:pt>
                <c:pt idx="2152">
                  <c:v>410.584</c:v>
                </c:pt>
                <c:pt idx="2153">
                  <c:v>410.74720000000002</c:v>
                </c:pt>
                <c:pt idx="2154">
                  <c:v>410.91039999999998</c:v>
                </c:pt>
                <c:pt idx="2155">
                  <c:v>411.07369999999997</c:v>
                </c:pt>
                <c:pt idx="2156">
                  <c:v>411.23689999999999</c:v>
                </c:pt>
                <c:pt idx="2157">
                  <c:v>411.40019999999998</c:v>
                </c:pt>
                <c:pt idx="2158">
                  <c:v>411.56349999999998</c:v>
                </c:pt>
                <c:pt idx="2159">
                  <c:v>411.72680000000003</c:v>
                </c:pt>
                <c:pt idx="2160">
                  <c:v>411.89010000000002</c:v>
                </c:pt>
                <c:pt idx="2161">
                  <c:v>412.05349999999999</c:v>
                </c:pt>
                <c:pt idx="2162">
                  <c:v>412.21690000000001</c:v>
                </c:pt>
                <c:pt idx="2163">
                  <c:v>412.3802</c:v>
                </c:pt>
                <c:pt idx="2164">
                  <c:v>412.54360000000003</c:v>
                </c:pt>
                <c:pt idx="2165">
                  <c:v>412.70699999999999</c:v>
                </c:pt>
                <c:pt idx="2166">
                  <c:v>412.87049999999999</c:v>
                </c:pt>
                <c:pt idx="2167">
                  <c:v>413.03390000000002</c:v>
                </c:pt>
                <c:pt idx="2168">
                  <c:v>413.19740000000002</c:v>
                </c:pt>
                <c:pt idx="2169">
                  <c:v>413.36079999999998</c:v>
                </c:pt>
                <c:pt idx="2170">
                  <c:v>413.52429999999998</c:v>
                </c:pt>
                <c:pt idx="2171">
                  <c:v>413.68779999999998</c:v>
                </c:pt>
                <c:pt idx="2172">
                  <c:v>413.85129999999998</c:v>
                </c:pt>
                <c:pt idx="2173">
                  <c:v>414.01490000000001</c:v>
                </c:pt>
                <c:pt idx="2174">
                  <c:v>414.17840000000001</c:v>
                </c:pt>
                <c:pt idx="2175">
                  <c:v>414.34199999999998</c:v>
                </c:pt>
                <c:pt idx="2176">
                  <c:v>414.50560000000002</c:v>
                </c:pt>
                <c:pt idx="2177">
                  <c:v>414.66910000000001</c:v>
                </c:pt>
                <c:pt idx="2178">
                  <c:v>414.83269999999999</c:v>
                </c:pt>
                <c:pt idx="2179">
                  <c:v>414.99630000000002</c:v>
                </c:pt>
                <c:pt idx="2180">
                  <c:v>415.16</c:v>
                </c:pt>
                <c:pt idx="2181">
                  <c:v>415.3236</c:v>
                </c:pt>
                <c:pt idx="2182">
                  <c:v>415.48719999999997</c:v>
                </c:pt>
                <c:pt idx="2183">
                  <c:v>415.65089999999998</c:v>
                </c:pt>
                <c:pt idx="2184">
                  <c:v>415.81459999999998</c:v>
                </c:pt>
                <c:pt idx="2185">
                  <c:v>415.97829999999999</c:v>
                </c:pt>
                <c:pt idx="2186">
                  <c:v>416.142</c:v>
                </c:pt>
                <c:pt idx="2187">
                  <c:v>416.3057</c:v>
                </c:pt>
                <c:pt idx="2188">
                  <c:v>416.46940000000001</c:v>
                </c:pt>
                <c:pt idx="2189">
                  <c:v>416.63310000000001</c:v>
                </c:pt>
                <c:pt idx="2190">
                  <c:v>416.79689999999999</c:v>
                </c:pt>
                <c:pt idx="2191">
                  <c:v>416.9606</c:v>
                </c:pt>
                <c:pt idx="2192">
                  <c:v>417.12439999999998</c:v>
                </c:pt>
                <c:pt idx="2193">
                  <c:v>417.28820000000002</c:v>
                </c:pt>
                <c:pt idx="2194">
                  <c:v>417.452</c:v>
                </c:pt>
                <c:pt idx="2195">
                  <c:v>417.61579999999998</c:v>
                </c:pt>
                <c:pt idx="2196">
                  <c:v>417.77960000000002</c:v>
                </c:pt>
                <c:pt idx="2197">
                  <c:v>417.9434</c:v>
                </c:pt>
                <c:pt idx="2198">
                  <c:v>418.10730000000001</c:v>
                </c:pt>
                <c:pt idx="2199">
                  <c:v>418.27109999999999</c:v>
                </c:pt>
                <c:pt idx="2200">
                  <c:v>418.435</c:v>
                </c:pt>
                <c:pt idx="2201">
                  <c:v>418.59879999999998</c:v>
                </c:pt>
                <c:pt idx="2202">
                  <c:v>418.7627</c:v>
                </c:pt>
                <c:pt idx="2203">
                  <c:v>418.92660000000001</c:v>
                </c:pt>
                <c:pt idx="2204">
                  <c:v>419.09050000000002</c:v>
                </c:pt>
                <c:pt idx="2205">
                  <c:v>419.25450000000001</c:v>
                </c:pt>
                <c:pt idx="2206">
                  <c:v>419.41840000000002</c:v>
                </c:pt>
                <c:pt idx="2207">
                  <c:v>419.58229999999998</c:v>
                </c:pt>
                <c:pt idx="2208">
                  <c:v>419.74630000000002</c:v>
                </c:pt>
                <c:pt idx="2209">
                  <c:v>419.91030000000001</c:v>
                </c:pt>
                <c:pt idx="2210">
                  <c:v>420.07420000000002</c:v>
                </c:pt>
                <c:pt idx="2211">
                  <c:v>420.23829999999998</c:v>
                </c:pt>
                <c:pt idx="2212">
                  <c:v>420.40230000000003</c:v>
                </c:pt>
                <c:pt idx="2213">
                  <c:v>420.56630000000001</c:v>
                </c:pt>
                <c:pt idx="2214">
                  <c:v>420.7303</c:v>
                </c:pt>
                <c:pt idx="2215">
                  <c:v>420.89440000000002</c:v>
                </c:pt>
                <c:pt idx="2216">
                  <c:v>421.05840000000001</c:v>
                </c:pt>
                <c:pt idx="2217">
                  <c:v>421.22250000000003</c:v>
                </c:pt>
                <c:pt idx="2218">
                  <c:v>421.38659999999999</c:v>
                </c:pt>
                <c:pt idx="2219">
                  <c:v>421.55070000000001</c:v>
                </c:pt>
                <c:pt idx="2220">
                  <c:v>421.71480000000003</c:v>
                </c:pt>
                <c:pt idx="2221">
                  <c:v>421.87889999999999</c:v>
                </c:pt>
                <c:pt idx="2222">
                  <c:v>422.04309999999998</c:v>
                </c:pt>
                <c:pt idx="2223">
                  <c:v>422.2072</c:v>
                </c:pt>
                <c:pt idx="2224">
                  <c:v>422.37139999999999</c:v>
                </c:pt>
                <c:pt idx="2225">
                  <c:v>422.53559999999999</c:v>
                </c:pt>
                <c:pt idx="2226">
                  <c:v>422.69979999999998</c:v>
                </c:pt>
                <c:pt idx="2227">
                  <c:v>422.86399999999998</c:v>
                </c:pt>
                <c:pt idx="2228">
                  <c:v>423.02820000000003</c:v>
                </c:pt>
                <c:pt idx="2229">
                  <c:v>423.1925</c:v>
                </c:pt>
                <c:pt idx="2230">
                  <c:v>423.35680000000002</c:v>
                </c:pt>
                <c:pt idx="2231">
                  <c:v>423.52100000000002</c:v>
                </c:pt>
                <c:pt idx="2232">
                  <c:v>423.68529999999998</c:v>
                </c:pt>
                <c:pt idx="2233">
                  <c:v>423.84960000000001</c:v>
                </c:pt>
                <c:pt idx="2234">
                  <c:v>424.01389999999998</c:v>
                </c:pt>
                <c:pt idx="2235">
                  <c:v>424.1782</c:v>
                </c:pt>
                <c:pt idx="2236">
                  <c:v>424.3426</c:v>
                </c:pt>
                <c:pt idx="2237">
                  <c:v>424.50689999999997</c:v>
                </c:pt>
                <c:pt idx="2238">
                  <c:v>424.67129999999997</c:v>
                </c:pt>
                <c:pt idx="2239">
                  <c:v>424.83569999999997</c:v>
                </c:pt>
                <c:pt idx="2240">
                  <c:v>425</c:v>
                </c:pt>
                <c:pt idx="2241">
                  <c:v>425.1644</c:v>
                </c:pt>
                <c:pt idx="2242">
                  <c:v>425.32889999999998</c:v>
                </c:pt>
                <c:pt idx="2243">
                  <c:v>425.49329999999998</c:v>
                </c:pt>
                <c:pt idx="2244">
                  <c:v>425.65769999999998</c:v>
                </c:pt>
                <c:pt idx="2245">
                  <c:v>425.82220000000001</c:v>
                </c:pt>
                <c:pt idx="2246">
                  <c:v>425.98660000000001</c:v>
                </c:pt>
                <c:pt idx="2247">
                  <c:v>426.15109999999999</c:v>
                </c:pt>
                <c:pt idx="2248">
                  <c:v>426.31560000000002</c:v>
                </c:pt>
                <c:pt idx="2249">
                  <c:v>426.48</c:v>
                </c:pt>
                <c:pt idx="2250">
                  <c:v>426.64460000000003</c:v>
                </c:pt>
                <c:pt idx="2251">
                  <c:v>426.8091</c:v>
                </c:pt>
                <c:pt idx="2252">
                  <c:v>426.97359999999998</c:v>
                </c:pt>
                <c:pt idx="2253">
                  <c:v>427.13810000000001</c:v>
                </c:pt>
                <c:pt idx="2254">
                  <c:v>427.30259999999998</c:v>
                </c:pt>
                <c:pt idx="2255">
                  <c:v>427.46719999999999</c:v>
                </c:pt>
                <c:pt idx="2256">
                  <c:v>427.63170000000002</c:v>
                </c:pt>
                <c:pt idx="2257">
                  <c:v>427.7962</c:v>
                </c:pt>
                <c:pt idx="2258">
                  <c:v>427.96080000000001</c:v>
                </c:pt>
                <c:pt idx="2259">
                  <c:v>428.12540000000001</c:v>
                </c:pt>
                <c:pt idx="2260">
                  <c:v>428.28989999999999</c:v>
                </c:pt>
                <c:pt idx="2261">
                  <c:v>428.4545</c:v>
                </c:pt>
                <c:pt idx="2262">
                  <c:v>428.6191</c:v>
                </c:pt>
                <c:pt idx="2263">
                  <c:v>428.78370000000001</c:v>
                </c:pt>
                <c:pt idx="2264">
                  <c:v>428.94819999999999</c:v>
                </c:pt>
                <c:pt idx="2265">
                  <c:v>429.11279999999999</c:v>
                </c:pt>
                <c:pt idx="2266">
                  <c:v>429.2774</c:v>
                </c:pt>
                <c:pt idx="2267">
                  <c:v>429.44200000000001</c:v>
                </c:pt>
                <c:pt idx="2268">
                  <c:v>429.60660000000001</c:v>
                </c:pt>
                <c:pt idx="2269">
                  <c:v>429.77120000000002</c:v>
                </c:pt>
                <c:pt idx="2270">
                  <c:v>429.93579999999997</c:v>
                </c:pt>
                <c:pt idx="2271">
                  <c:v>430.10039999999998</c:v>
                </c:pt>
                <c:pt idx="2272">
                  <c:v>430.26499999999999</c:v>
                </c:pt>
                <c:pt idx="2273">
                  <c:v>430.42950000000002</c:v>
                </c:pt>
                <c:pt idx="2274">
                  <c:v>430.59410000000003</c:v>
                </c:pt>
                <c:pt idx="2275">
                  <c:v>430.75869999999998</c:v>
                </c:pt>
                <c:pt idx="2276">
                  <c:v>430.92329999999998</c:v>
                </c:pt>
                <c:pt idx="2277">
                  <c:v>431.08789999999999</c:v>
                </c:pt>
                <c:pt idx="2278">
                  <c:v>431.2525</c:v>
                </c:pt>
                <c:pt idx="2279">
                  <c:v>431.4171</c:v>
                </c:pt>
                <c:pt idx="2280">
                  <c:v>431.58159999999998</c:v>
                </c:pt>
                <c:pt idx="2281">
                  <c:v>431.74619999999999</c:v>
                </c:pt>
                <c:pt idx="2282">
                  <c:v>431.91079999999999</c:v>
                </c:pt>
                <c:pt idx="2283">
                  <c:v>432.07530000000003</c:v>
                </c:pt>
                <c:pt idx="2284">
                  <c:v>432.23989999999998</c:v>
                </c:pt>
                <c:pt idx="2285">
                  <c:v>432.40449999999998</c:v>
                </c:pt>
                <c:pt idx="2286">
                  <c:v>432.56900000000002</c:v>
                </c:pt>
                <c:pt idx="2287">
                  <c:v>432.73360000000002</c:v>
                </c:pt>
                <c:pt idx="2288">
                  <c:v>432.8981</c:v>
                </c:pt>
                <c:pt idx="2289">
                  <c:v>433.06270000000001</c:v>
                </c:pt>
                <c:pt idx="2290">
                  <c:v>433.22719999999998</c:v>
                </c:pt>
                <c:pt idx="2291">
                  <c:v>433.39170000000001</c:v>
                </c:pt>
                <c:pt idx="2292">
                  <c:v>433.55619999999999</c:v>
                </c:pt>
                <c:pt idx="2293">
                  <c:v>433.72070000000002</c:v>
                </c:pt>
                <c:pt idx="2294">
                  <c:v>433.88529999999997</c:v>
                </c:pt>
                <c:pt idx="2295">
                  <c:v>434.04969999999997</c:v>
                </c:pt>
                <c:pt idx="2296">
                  <c:v>434.21420000000001</c:v>
                </c:pt>
                <c:pt idx="2297">
                  <c:v>434.37869999999998</c:v>
                </c:pt>
                <c:pt idx="2298">
                  <c:v>434.54320000000001</c:v>
                </c:pt>
                <c:pt idx="2299">
                  <c:v>434.70769999999999</c:v>
                </c:pt>
                <c:pt idx="2300">
                  <c:v>434.87209999999999</c:v>
                </c:pt>
                <c:pt idx="2301">
                  <c:v>435.03660000000002</c:v>
                </c:pt>
                <c:pt idx="2302">
                  <c:v>435.20100000000002</c:v>
                </c:pt>
                <c:pt idx="2303">
                  <c:v>435.3655</c:v>
                </c:pt>
                <c:pt idx="2304">
                  <c:v>435.5299</c:v>
                </c:pt>
                <c:pt idx="2305">
                  <c:v>435.6943</c:v>
                </c:pt>
                <c:pt idx="2306">
                  <c:v>435.85879999999997</c:v>
                </c:pt>
                <c:pt idx="2307">
                  <c:v>436.02319999999997</c:v>
                </c:pt>
                <c:pt idx="2308">
                  <c:v>436.18759999999997</c:v>
                </c:pt>
                <c:pt idx="2309">
                  <c:v>436.35199999999998</c:v>
                </c:pt>
                <c:pt idx="2310">
                  <c:v>436.5163</c:v>
                </c:pt>
                <c:pt idx="2311">
                  <c:v>436.6807</c:v>
                </c:pt>
                <c:pt idx="2312">
                  <c:v>436.8451</c:v>
                </c:pt>
                <c:pt idx="2313">
                  <c:v>437.00940000000003</c:v>
                </c:pt>
                <c:pt idx="2314">
                  <c:v>437.17380000000003</c:v>
                </c:pt>
                <c:pt idx="2315">
                  <c:v>437.3381</c:v>
                </c:pt>
                <c:pt idx="2316">
                  <c:v>437.50240000000002</c:v>
                </c:pt>
                <c:pt idx="2317">
                  <c:v>437.66669999999999</c:v>
                </c:pt>
                <c:pt idx="2318">
                  <c:v>437.83100000000002</c:v>
                </c:pt>
                <c:pt idx="2319">
                  <c:v>437.99529999999999</c:v>
                </c:pt>
                <c:pt idx="2320">
                  <c:v>438.15960000000001</c:v>
                </c:pt>
                <c:pt idx="2321">
                  <c:v>438.32389999999998</c:v>
                </c:pt>
                <c:pt idx="2322">
                  <c:v>438.48809999999997</c:v>
                </c:pt>
                <c:pt idx="2323">
                  <c:v>438.6524</c:v>
                </c:pt>
                <c:pt idx="2324">
                  <c:v>438.81659999999999</c:v>
                </c:pt>
                <c:pt idx="2325">
                  <c:v>438.98079999999999</c:v>
                </c:pt>
                <c:pt idx="2326">
                  <c:v>439.14510000000001</c:v>
                </c:pt>
                <c:pt idx="2327">
                  <c:v>439.30930000000001</c:v>
                </c:pt>
                <c:pt idx="2328">
                  <c:v>439.47340000000003</c:v>
                </c:pt>
                <c:pt idx="2329">
                  <c:v>439.63760000000002</c:v>
                </c:pt>
                <c:pt idx="2330">
                  <c:v>439.80180000000001</c:v>
                </c:pt>
                <c:pt idx="2331">
                  <c:v>439.96600000000001</c:v>
                </c:pt>
                <c:pt idx="2332">
                  <c:v>440.13010000000003</c:v>
                </c:pt>
                <c:pt idx="2333">
                  <c:v>440.29430000000002</c:v>
                </c:pt>
                <c:pt idx="2334">
                  <c:v>440.45839999999998</c:v>
                </c:pt>
                <c:pt idx="2335">
                  <c:v>440.6225</c:v>
                </c:pt>
                <c:pt idx="2336">
                  <c:v>440.78660000000002</c:v>
                </c:pt>
                <c:pt idx="2337">
                  <c:v>440.95069999999998</c:v>
                </c:pt>
                <c:pt idx="2338">
                  <c:v>441.11470000000003</c:v>
                </c:pt>
                <c:pt idx="2339">
                  <c:v>441.27879999999999</c:v>
                </c:pt>
                <c:pt idx="2340">
                  <c:v>441.44279999999998</c:v>
                </c:pt>
                <c:pt idx="2341">
                  <c:v>441.6069</c:v>
                </c:pt>
                <c:pt idx="2342">
                  <c:v>441.77089999999998</c:v>
                </c:pt>
                <c:pt idx="2343">
                  <c:v>441.93490000000003</c:v>
                </c:pt>
                <c:pt idx="2344">
                  <c:v>442.09890000000001</c:v>
                </c:pt>
                <c:pt idx="2345">
                  <c:v>442.2629</c:v>
                </c:pt>
                <c:pt idx="2346">
                  <c:v>442.42689999999999</c:v>
                </c:pt>
                <c:pt idx="2347">
                  <c:v>442.59089999999998</c:v>
                </c:pt>
                <c:pt idx="2348">
                  <c:v>442.75479999999999</c:v>
                </c:pt>
                <c:pt idx="2349">
                  <c:v>442.91879999999998</c:v>
                </c:pt>
                <c:pt idx="2350">
                  <c:v>443.08269999999999</c:v>
                </c:pt>
                <c:pt idx="2351">
                  <c:v>443.2466</c:v>
                </c:pt>
                <c:pt idx="2352">
                  <c:v>443.41050000000001</c:v>
                </c:pt>
                <c:pt idx="2353">
                  <c:v>443.57440000000003</c:v>
                </c:pt>
                <c:pt idx="2354">
                  <c:v>443.73829999999998</c:v>
                </c:pt>
                <c:pt idx="2355">
                  <c:v>443.90219999999999</c:v>
                </c:pt>
                <c:pt idx="2356">
                  <c:v>444.06610000000001</c:v>
                </c:pt>
                <c:pt idx="2357">
                  <c:v>444.22989999999999</c:v>
                </c:pt>
                <c:pt idx="2358">
                  <c:v>444.3938</c:v>
                </c:pt>
                <c:pt idx="2359">
                  <c:v>444.55759999999998</c:v>
                </c:pt>
                <c:pt idx="2360">
                  <c:v>444.72149999999999</c:v>
                </c:pt>
                <c:pt idx="2361">
                  <c:v>444.88529999999997</c:v>
                </c:pt>
                <c:pt idx="2362">
                  <c:v>445.04919999999998</c:v>
                </c:pt>
                <c:pt idx="2363">
                  <c:v>445.21300000000002</c:v>
                </c:pt>
                <c:pt idx="2364">
                  <c:v>445.3768</c:v>
                </c:pt>
                <c:pt idx="2365">
                  <c:v>445.54059999999998</c:v>
                </c:pt>
                <c:pt idx="2366">
                  <c:v>445.70440000000002</c:v>
                </c:pt>
                <c:pt idx="2367">
                  <c:v>445.86829999999998</c:v>
                </c:pt>
                <c:pt idx="2368">
                  <c:v>446.03210000000001</c:v>
                </c:pt>
                <c:pt idx="2369">
                  <c:v>446.19589999999999</c:v>
                </c:pt>
                <c:pt idx="2370">
                  <c:v>446.35969999999998</c:v>
                </c:pt>
                <c:pt idx="2371">
                  <c:v>446.52350000000001</c:v>
                </c:pt>
                <c:pt idx="2372">
                  <c:v>446.68729999999999</c:v>
                </c:pt>
                <c:pt idx="2373">
                  <c:v>446.85109999999997</c:v>
                </c:pt>
                <c:pt idx="2374">
                  <c:v>447.01499999999999</c:v>
                </c:pt>
                <c:pt idx="2375">
                  <c:v>447.17880000000002</c:v>
                </c:pt>
                <c:pt idx="2376">
                  <c:v>447.3426</c:v>
                </c:pt>
                <c:pt idx="2377">
                  <c:v>447.50650000000002</c:v>
                </c:pt>
                <c:pt idx="2378">
                  <c:v>447.6703</c:v>
                </c:pt>
                <c:pt idx="2379">
                  <c:v>447.83420000000001</c:v>
                </c:pt>
                <c:pt idx="2380">
                  <c:v>447.99799999999999</c:v>
                </c:pt>
                <c:pt idx="2381">
                  <c:v>448.1619</c:v>
                </c:pt>
                <c:pt idx="2382">
                  <c:v>448.32580000000002</c:v>
                </c:pt>
                <c:pt idx="2383">
                  <c:v>448.48970000000003</c:v>
                </c:pt>
                <c:pt idx="2384">
                  <c:v>448.65370000000001</c:v>
                </c:pt>
                <c:pt idx="2385">
                  <c:v>448.81760000000003</c:v>
                </c:pt>
                <c:pt idx="2386">
                  <c:v>448.98160000000001</c:v>
                </c:pt>
                <c:pt idx="2387">
                  <c:v>449.14550000000003</c:v>
                </c:pt>
                <c:pt idx="2388">
                  <c:v>449.30950000000001</c:v>
                </c:pt>
                <c:pt idx="2389">
                  <c:v>449.47359999999998</c:v>
                </c:pt>
                <c:pt idx="2390">
                  <c:v>449.63760000000002</c:v>
                </c:pt>
                <c:pt idx="2391">
                  <c:v>449.80169999999998</c:v>
                </c:pt>
                <c:pt idx="2392">
                  <c:v>449.9658</c:v>
                </c:pt>
                <c:pt idx="2393">
                  <c:v>450.12990000000002</c:v>
                </c:pt>
                <c:pt idx="2394">
                  <c:v>450.29399999999998</c:v>
                </c:pt>
                <c:pt idx="2395">
                  <c:v>450.45819999999998</c:v>
                </c:pt>
                <c:pt idx="2396">
                  <c:v>450.62240000000003</c:v>
                </c:pt>
                <c:pt idx="2397">
                  <c:v>450.7867</c:v>
                </c:pt>
                <c:pt idx="2398">
                  <c:v>450.95100000000002</c:v>
                </c:pt>
                <c:pt idx="2399">
                  <c:v>451.11529999999999</c:v>
                </c:pt>
                <c:pt idx="2400">
                  <c:v>451.27960000000002</c:v>
                </c:pt>
                <c:pt idx="2401">
                  <c:v>451.44400000000002</c:v>
                </c:pt>
                <c:pt idx="2402">
                  <c:v>451.60840000000002</c:v>
                </c:pt>
                <c:pt idx="2403">
                  <c:v>451.77289999999999</c:v>
                </c:pt>
                <c:pt idx="2404">
                  <c:v>451.93740000000003</c:v>
                </c:pt>
                <c:pt idx="2405">
                  <c:v>452.1019</c:v>
                </c:pt>
                <c:pt idx="2406">
                  <c:v>452.26650000000001</c:v>
                </c:pt>
                <c:pt idx="2407">
                  <c:v>452.43119999999999</c:v>
                </c:pt>
                <c:pt idx="2408">
                  <c:v>452.5958</c:v>
                </c:pt>
                <c:pt idx="2409">
                  <c:v>452.76049999999998</c:v>
                </c:pt>
                <c:pt idx="2410">
                  <c:v>452.92529999999999</c:v>
                </c:pt>
                <c:pt idx="2411">
                  <c:v>453.09010000000001</c:v>
                </c:pt>
                <c:pt idx="2412">
                  <c:v>453.255</c:v>
                </c:pt>
                <c:pt idx="2413">
                  <c:v>453.41989999999998</c:v>
                </c:pt>
                <c:pt idx="2414">
                  <c:v>453.5849</c:v>
                </c:pt>
                <c:pt idx="2415">
                  <c:v>453.74990000000003</c:v>
                </c:pt>
                <c:pt idx="2416">
                  <c:v>453.91500000000002</c:v>
                </c:pt>
                <c:pt idx="2417">
                  <c:v>454.08019999999999</c:v>
                </c:pt>
                <c:pt idx="2418">
                  <c:v>454.24540000000002</c:v>
                </c:pt>
                <c:pt idx="2419">
                  <c:v>454.41059999999999</c:v>
                </c:pt>
                <c:pt idx="2420">
                  <c:v>454.57600000000002</c:v>
                </c:pt>
                <c:pt idx="2421">
                  <c:v>454.7414</c:v>
                </c:pt>
                <c:pt idx="2422">
                  <c:v>454.90679999999998</c:v>
                </c:pt>
                <c:pt idx="2423">
                  <c:v>455.07229999999998</c:v>
                </c:pt>
                <c:pt idx="2424">
                  <c:v>455.23790000000002</c:v>
                </c:pt>
                <c:pt idx="2425">
                  <c:v>455.40350000000001</c:v>
                </c:pt>
                <c:pt idx="2426">
                  <c:v>455.56920000000002</c:v>
                </c:pt>
                <c:pt idx="2427">
                  <c:v>455.73500000000001</c:v>
                </c:pt>
                <c:pt idx="2428">
                  <c:v>455.9008</c:v>
                </c:pt>
                <c:pt idx="2429">
                  <c:v>456.0668</c:v>
                </c:pt>
                <c:pt idx="2430">
                  <c:v>456.2328</c:v>
                </c:pt>
                <c:pt idx="2431">
                  <c:v>456.39879999999999</c:v>
                </c:pt>
                <c:pt idx="2432">
                  <c:v>456.565</c:v>
                </c:pt>
                <c:pt idx="2433">
                  <c:v>456.7312</c:v>
                </c:pt>
                <c:pt idx="2434">
                  <c:v>456.89749999999998</c:v>
                </c:pt>
                <c:pt idx="2435">
                  <c:v>457.06380000000001</c:v>
                </c:pt>
                <c:pt idx="2436">
                  <c:v>457.2303</c:v>
                </c:pt>
                <c:pt idx="2437">
                  <c:v>457.39679999999998</c:v>
                </c:pt>
                <c:pt idx="2438">
                  <c:v>457.5634</c:v>
                </c:pt>
                <c:pt idx="2439">
                  <c:v>457.73009999999999</c:v>
                </c:pt>
                <c:pt idx="2440">
                  <c:v>457.89690000000002</c:v>
                </c:pt>
                <c:pt idx="2441">
                  <c:v>458.06369999999998</c:v>
                </c:pt>
                <c:pt idx="2442">
                  <c:v>458.23070000000001</c:v>
                </c:pt>
                <c:pt idx="2443">
                  <c:v>458.39769999999999</c:v>
                </c:pt>
                <c:pt idx="2444">
                  <c:v>458.56479999999999</c:v>
                </c:pt>
                <c:pt idx="2445">
                  <c:v>458.73200000000003</c:v>
                </c:pt>
                <c:pt idx="2446">
                  <c:v>458.89929999999998</c:v>
                </c:pt>
                <c:pt idx="2447">
                  <c:v>459.06670000000003</c:v>
                </c:pt>
                <c:pt idx="2448">
                  <c:v>459.23410000000001</c:v>
                </c:pt>
                <c:pt idx="2449">
                  <c:v>459.40170000000001</c:v>
                </c:pt>
                <c:pt idx="2450">
                  <c:v>459.5693</c:v>
                </c:pt>
                <c:pt idx="2451">
                  <c:v>459.7371</c:v>
                </c:pt>
                <c:pt idx="2452">
                  <c:v>459.9049</c:v>
                </c:pt>
                <c:pt idx="2453">
                  <c:v>460.07279999999997</c:v>
                </c:pt>
                <c:pt idx="2454">
                  <c:v>460.24090000000001</c:v>
                </c:pt>
                <c:pt idx="2455">
                  <c:v>460.40899999999999</c:v>
                </c:pt>
                <c:pt idx="2456">
                  <c:v>460.5772</c:v>
                </c:pt>
                <c:pt idx="2457">
                  <c:v>460.74560000000002</c:v>
                </c:pt>
                <c:pt idx="2458">
                  <c:v>460.91399999999999</c:v>
                </c:pt>
                <c:pt idx="2459">
                  <c:v>461.08249999999998</c:v>
                </c:pt>
                <c:pt idx="2460">
                  <c:v>461.25110000000001</c:v>
                </c:pt>
                <c:pt idx="2461">
                  <c:v>461.41989999999998</c:v>
                </c:pt>
                <c:pt idx="2462">
                  <c:v>461.58870000000002</c:v>
                </c:pt>
                <c:pt idx="2463">
                  <c:v>461.75760000000002</c:v>
                </c:pt>
                <c:pt idx="2464">
                  <c:v>461.92660000000001</c:v>
                </c:pt>
                <c:pt idx="2465">
                  <c:v>462.0958</c:v>
                </c:pt>
                <c:pt idx="2466">
                  <c:v>462.26499999999999</c:v>
                </c:pt>
                <c:pt idx="2467">
                  <c:v>462.43439999999998</c:v>
                </c:pt>
                <c:pt idx="2468">
                  <c:v>462.60379999999998</c:v>
                </c:pt>
                <c:pt idx="2469">
                  <c:v>462.77330000000001</c:v>
                </c:pt>
                <c:pt idx="2470">
                  <c:v>462.94299999999998</c:v>
                </c:pt>
                <c:pt idx="2471">
                  <c:v>463.11270000000002</c:v>
                </c:pt>
                <c:pt idx="2472">
                  <c:v>463.2826</c:v>
                </c:pt>
                <c:pt idx="2473">
                  <c:v>463.45249999999999</c:v>
                </c:pt>
                <c:pt idx="2474">
                  <c:v>463.62259999999998</c:v>
                </c:pt>
                <c:pt idx="2475">
                  <c:v>463.7928</c:v>
                </c:pt>
                <c:pt idx="2476">
                  <c:v>463.9631</c:v>
                </c:pt>
                <c:pt idx="2477">
                  <c:v>464.13350000000003</c:v>
                </c:pt>
                <c:pt idx="2478">
                  <c:v>464.3039</c:v>
                </c:pt>
                <c:pt idx="2479">
                  <c:v>464.47449999999998</c:v>
                </c:pt>
                <c:pt idx="2480">
                  <c:v>464.64519999999999</c:v>
                </c:pt>
                <c:pt idx="2481">
                  <c:v>464.81599999999997</c:v>
                </c:pt>
                <c:pt idx="2482">
                  <c:v>464.98689999999999</c:v>
                </c:pt>
                <c:pt idx="2483">
                  <c:v>465.15789999999998</c:v>
                </c:pt>
                <c:pt idx="2484">
                  <c:v>465.32900000000001</c:v>
                </c:pt>
                <c:pt idx="2485">
                  <c:v>465.50020000000001</c:v>
                </c:pt>
                <c:pt idx="2486">
                  <c:v>465.67149999999998</c:v>
                </c:pt>
                <c:pt idx="2487">
                  <c:v>465.84289999999999</c:v>
                </c:pt>
                <c:pt idx="2488">
                  <c:v>466.01440000000002</c:v>
                </c:pt>
                <c:pt idx="2489">
                  <c:v>466.18599999999998</c:v>
                </c:pt>
                <c:pt idx="2490">
                  <c:v>466.35770000000002</c:v>
                </c:pt>
                <c:pt idx="2491">
                  <c:v>466.52949999999998</c:v>
                </c:pt>
                <c:pt idx="2492">
                  <c:v>466.70139999999998</c:v>
                </c:pt>
                <c:pt idx="2493">
                  <c:v>466.8734</c:v>
                </c:pt>
                <c:pt idx="2494">
                  <c:v>467.0455</c:v>
                </c:pt>
                <c:pt idx="2495">
                  <c:v>467.21769999999998</c:v>
                </c:pt>
                <c:pt idx="2496">
                  <c:v>467.38990000000001</c:v>
                </c:pt>
                <c:pt idx="2497">
                  <c:v>467.56220000000002</c:v>
                </c:pt>
                <c:pt idx="2498">
                  <c:v>467.73469999999998</c:v>
                </c:pt>
                <c:pt idx="2499">
                  <c:v>467.90719999999999</c:v>
                </c:pt>
                <c:pt idx="2500">
                  <c:v>468.07979999999998</c:v>
                </c:pt>
                <c:pt idx="2501">
                  <c:v>468.2525</c:v>
                </c:pt>
                <c:pt idx="2502">
                  <c:v>468.42520000000002</c:v>
                </c:pt>
                <c:pt idx="2503">
                  <c:v>468.59809999999999</c:v>
                </c:pt>
                <c:pt idx="2504">
                  <c:v>468.77100000000002</c:v>
                </c:pt>
                <c:pt idx="2505">
                  <c:v>468.94400000000002</c:v>
                </c:pt>
                <c:pt idx="2506">
                  <c:v>469.11700000000002</c:v>
                </c:pt>
                <c:pt idx="2507">
                  <c:v>469.2901</c:v>
                </c:pt>
                <c:pt idx="2508">
                  <c:v>469.4633</c:v>
                </c:pt>
                <c:pt idx="2509">
                  <c:v>469.63659999999999</c:v>
                </c:pt>
                <c:pt idx="2510">
                  <c:v>469.80990000000003</c:v>
                </c:pt>
                <c:pt idx="2511">
                  <c:v>469.98329999999999</c:v>
                </c:pt>
                <c:pt idx="2512">
                  <c:v>470.1567</c:v>
                </c:pt>
                <c:pt idx="2513">
                  <c:v>470.33019999999999</c:v>
                </c:pt>
                <c:pt idx="2514">
                  <c:v>470.50380000000001</c:v>
                </c:pt>
                <c:pt idx="2515">
                  <c:v>470.6773</c:v>
                </c:pt>
                <c:pt idx="2516">
                  <c:v>470.851</c:v>
                </c:pt>
                <c:pt idx="2517">
                  <c:v>471.0247</c:v>
                </c:pt>
                <c:pt idx="2518">
                  <c:v>471.19839999999999</c:v>
                </c:pt>
                <c:pt idx="2519">
                  <c:v>471.37209999999999</c:v>
                </c:pt>
                <c:pt idx="2520">
                  <c:v>471.54590000000002</c:v>
                </c:pt>
                <c:pt idx="2521">
                  <c:v>471.71980000000002</c:v>
                </c:pt>
                <c:pt idx="2522">
                  <c:v>471.89359999999999</c:v>
                </c:pt>
                <c:pt idx="2523">
                  <c:v>472.0675</c:v>
                </c:pt>
                <c:pt idx="2524">
                  <c:v>472.2414</c:v>
                </c:pt>
                <c:pt idx="2525">
                  <c:v>472.4153</c:v>
                </c:pt>
                <c:pt idx="2526">
                  <c:v>472.58920000000001</c:v>
                </c:pt>
                <c:pt idx="2527">
                  <c:v>472.76319999999998</c:v>
                </c:pt>
                <c:pt idx="2528">
                  <c:v>472.93709999999999</c:v>
                </c:pt>
                <c:pt idx="2529">
                  <c:v>473.11110000000002</c:v>
                </c:pt>
                <c:pt idx="2530">
                  <c:v>473.28500000000003</c:v>
                </c:pt>
                <c:pt idx="2531">
                  <c:v>473.459</c:v>
                </c:pt>
                <c:pt idx="2532">
                  <c:v>473.63290000000001</c:v>
                </c:pt>
                <c:pt idx="2533">
                  <c:v>473.80689999999998</c:v>
                </c:pt>
                <c:pt idx="2534">
                  <c:v>473.98079999999999</c:v>
                </c:pt>
                <c:pt idx="2535">
                  <c:v>474.15469999999999</c:v>
                </c:pt>
                <c:pt idx="2536">
                  <c:v>474.32859999999999</c:v>
                </c:pt>
                <c:pt idx="2537">
                  <c:v>474.5025</c:v>
                </c:pt>
                <c:pt idx="2538">
                  <c:v>474.6764</c:v>
                </c:pt>
                <c:pt idx="2539">
                  <c:v>474.85019999999997</c:v>
                </c:pt>
                <c:pt idx="2540">
                  <c:v>475.024</c:v>
                </c:pt>
                <c:pt idx="2541">
                  <c:v>475.19779999999997</c:v>
                </c:pt>
                <c:pt idx="2542">
                  <c:v>475.37150000000003</c:v>
                </c:pt>
                <c:pt idx="2543">
                  <c:v>475.54520000000002</c:v>
                </c:pt>
                <c:pt idx="2544">
                  <c:v>475.71879999999999</c:v>
                </c:pt>
                <c:pt idx="2545">
                  <c:v>475.89240000000001</c:v>
                </c:pt>
                <c:pt idx="2546">
                  <c:v>476.0659</c:v>
                </c:pt>
                <c:pt idx="2547">
                  <c:v>476.23939999999999</c:v>
                </c:pt>
                <c:pt idx="2548">
                  <c:v>476.41289999999998</c:v>
                </c:pt>
                <c:pt idx="2549">
                  <c:v>476.58620000000002</c:v>
                </c:pt>
                <c:pt idx="2550">
                  <c:v>476.75959999999998</c:v>
                </c:pt>
                <c:pt idx="2551">
                  <c:v>476.93279999999999</c:v>
                </c:pt>
                <c:pt idx="2552">
                  <c:v>477.10599999999999</c:v>
                </c:pt>
                <c:pt idx="2553">
                  <c:v>477.27910000000003</c:v>
                </c:pt>
                <c:pt idx="2554">
                  <c:v>477.45209999999997</c:v>
                </c:pt>
                <c:pt idx="2555">
                  <c:v>477.62509999999997</c:v>
                </c:pt>
                <c:pt idx="2556">
                  <c:v>477.79790000000003</c:v>
                </c:pt>
                <c:pt idx="2557">
                  <c:v>477.97070000000002</c:v>
                </c:pt>
                <c:pt idx="2558">
                  <c:v>478.14339999999999</c:v>
                </c:pt>
                <c:pt idx="2559">
                  <c:v>478.31599999999997</c:v>
                </c:pt>
                <c:pt idx="2560">
                  <c:v>478.48849999999999</c:v>
                </c:pt>
                <c:pt idx="2561">
                  <c:v>478.66090000000003</c:v>
                </c:pt>
                <c:pt idx="2562">
                  <c:v>478.83330000000001</c:v>
                </c:pt>
                <c:pt idx="2563">
                  <c:v>479.00549999999998</c:v>
                </c:pt>
                <c:pt idx="2564">
                  <c:v>479.17759999999998</c:v>
                </c:pt>
                <c:pt idx="2565">
                  <c:v>479.34960000000001</c:v>
                </c:pt>
                <c:pt idx="2566">
                  <c:v>479.5215</c:v>
                </c:pt>
                <c:pt idx="2567">
                  <c:v>479.69319999999999</c:v>
                </c:pt>
                <c:pt idx="2568">
                  <c:v>479.86489999999998</c:v>
                </c:pt>
                <c:pt idx="2569">
                  <c:v>480.03640000000001</c:v>
                </c:pt>
                <c:pt idx="2570">
                  <c:v>480.2079</c:v>
                </c:pt>
                <c:pt idx="2571">
                  <c:v>480.37920000000003</c:v>
                </c:pt>
                <c:pt idx="2572">
                  <c:v>480.55029999999999</c:v>
                </c:pt>
                <c:pt idx="2573">
                  <c:v>480.72129999999999</c:v>
                </c:pt>
                <c:pt idx="2574">
                  <c:v>480.89229999999998</c:v>
                </c:pt>
                <c:pt idx="2575">
                  <c:v>481.06299999999999</c:v>
                </c:pt>
                <c:pt idx="2576">
                  <c:v>481.2337</c:v>
                </c:pt>
                <c:pt idx="2577">
                  <c:v>481.40410000000003</c:v>
                </c:pt>
                <c:pt idx="2578">
                  <c:v>481.5745</c:v>
                </c:pt>
                <c:pt idx="2579">
                  <c:v>481.74470000000002</c:v>
                </c:pt>
                <c:pt idx="2580">
                  <c:v>481.91469999999998</c:v>
                </c:pt>
                <c:pt idx="2581">
                  <c:v>482.0847</c:v>
                </c:pt>
                <c:pt idx="2582">
                  <c:v>482.25439999999998</c:v>
                </c:pt>
                <c:pt idx="2583">
                  <c:v>482.42399999999998</c:v>
                </c:pt>
                <c:pt idx="2584">
                  <c:v>482.59339999999997</c:v>
                </c:pt>
                <c:pt idx="2585">
                  <c:v>482.7627</c:v>
                </c:pt>
                <c:pt idx="2586">
                  <c:v>482.93180000000001</c:v>
                </c:pt>
                <c:pt idx="2587">
                  <c:v>483.10079999999999</c:v>
                </c:pt>
                <c:pt idx="2588">
                  <c:v>483.26960000000003</c:v>
                </c:pt>
                <c:pt idx="2589">
                  <c:v>483.43819999999999</c:v>
                </c:pt>
                <c:pt idx="2590">
                  <c:v>483.60660000000001</c:v>
                </c:pt>
                <c:pt idx="2591">
                  <c:v>483.7749</c:v>
                </c:pt>
                <c:pt idx="2592">
                  <c:v>483.94299999999998</c:v>
                </c:pt>
                <c:pt idx="2593">
                  <c:v>484.11090000000002</c:v>
                </c:pt>
                <c:pt idx="2594">
                  <c:v>484.27870000000001</c:v>
                </c:pt>
                <c:pt idx="2595">
                  <c:v>484.44630000000001</c:v>
                </c:pt>
                <c:pt idx="2596">
                  <c:v>484.61369999999999</c:v>
                </c:pt>
                <c:pt idx="2597">
                  <c:v>484.78089999999997</c:v>
                </c:pt>
                <c:pt idx="2598">
                  <c:v>484.9479</c:v>
                </c:pt>
                <c:pt idx="2599">
                  <c:v>485.1148</c:v>
                </c:pt>
                <c:pt idx="2600">
                  <c:v>485.28140000000002</c:v>
                </c:pt>
                <c:pt idx="2601">
                  <c:v>485.4479</c:v>
                </c:pt>
                <c:pt idx="2602">
                  <c:v>485.61419999999998</c:v>
                </c:pt>
                <c:pt idx="2603">
                  <c:v>485.78030000000001</c:v>
                </c:pt>
                <c:pt idx="2604">
                  <c:v>485.94630000000001</c:v>
                </c:pt>
                <c:pt idx="2605">
                  <c:v>486.11200000000002</c:v>
                </c:pt>
                <c:pt idx="2606">
                  <c:v>486.27749999999997</c:v>
                </c:pt>
                <c:pt idx="2607">
                  <c:v>486.44290000000001</c:v>
                </c:pt>
                <c:pt idx="2608">
                  <c:v>486.60809999999998</c:v>
                </c:pt>
                <c:pt idx="2609">
                  <c:v>486.77300000000002</c:v>
                </c:pt>
                <c:pt idx="2610">
                  <c:v>486.93779999999998</c:v>
                </c:pt>
                <c:pt idx="2611">
                  <c:v>487.10239999999999</c:v>
                </c:pt>
                <c:pt idx="2612">
                  <c:v>487.26679999999999</c:v>
                </c:pt>
                <c:pt idx="2613">
                  <c:v>487.43099999999998</c:v>
                </c:pt>
                <c:pt idx="2614">
                  <c:v>487.59500000000003</c:v>
                </c:pt>
                <c:pt idx="2615">
                  <c:v>487.75889999999998</c:v>
                </c:pt>
                <c:pt idx="2616">
                  <c:v>487.92250000000001</c:v>
                </c:pt>
                <c:pt idx="2617">
                  <c:v>488.08589999999998</c:v>
                </c:pt>
                <c:pt idx="2618">
                  <c:v>488.2491</c:v>
                </c:pt>
                <c:pt idx="2619">
                  <c:v>488.41219999999998</c:v>
                </c:pt>
                <c:pt idx="2620">
                  <c:v>488.57510000000002</c:v>
                </c:pt>
                <c:pt idx="2621">
                  <c:v>488.73770000000002</c:v>
                </c:pt>
                <c:pt idx="2622">
                  <c:v>488.90019999999998</c:v>
                </c:pt>
                <c:pt idx="2623">
                  <c:v>489.0625</c:v>
                </c:pt>
                <c:pt idx="2624">
                  <c:v>489.22460000000001</c:v>
                </c:pt>
                <c:pt idx="2625">
                  <c:v>489.38650000000001</c:v>
                </c:pt>
                <c:pt idx="2626">
                  <c:v>489.54829999999998</c:v>
                </c:pt>
                <c:pt idx="2627">
                  <c:v>489.70979999999997</c:v>
                </c:pt>
                <c:pt idx="2628">
                  <c:v>489.87119999999999</c:v>
                </c:pt>
                <c:pt idx="2629">
                  <c:v>490.03230000000002</c:v>
                </c:pt>
                <c:pt idx="2630">
                  <c:v>490.19330000000002</c:v>
                </c:pt>
                <c:pt idx="2631">
                  <c:v>490.35410000000002</c:v>
                </c:pt>
                <c:pt idx="2632">
                  <c:v>490.5147</c:v>
                </c:pt>
                <c:pt idx="2633">
                  <c:v>490.67520000000002</c:v>
                </c:pt>
                <c:pt idx="2634">
                  <c:v>490.83539999999999</c:v>
                </c:pt>
                <c:pt idx="2635">
                  <c:v>490.99549999999999</c:v>
                </c:pt>
                <c:pt idx="2636">
                  <c:v>491.15539999999999</c:v>
                </c:pt>
                <c:pt idx="2637">
                  <c:v>491.31509999999997</c:v>
                </c:pt>
                <c:pt idx="2638">
                  <c:v>491.47469999999998</c:v>
                </c:pt>
                <c:pt idx="2639">
                  <c:v>491.63400000000001</c:v>
                </c:pt>
                <c:pt idx="2640">
                  <c:v>491.79320000000001</c:v>
                </c:pt>
                <c:pt idx="2641">
                  <c:v>491.95229999999998</c:v>
                </c:pt>
                <c:pt idx="2642">
                  <c:v>492.11110000000002</c:v>
                </c:pt>
                <c:pt idx="2643">
                  <c:v>492.26979999999998</c:v>
                </c:pt>
                <c:pt idx="2644">
                  <c:v>492.42829999999998</c:v>
                </c:pt>
                <c:pt idx="2645">
                  <c:v>492.58670000000001</c:v>
                </c:pt>
                <c:pt idx="2646">
                  <c:v>492.74489999999997</c:v>
                </c:pt>
                <c:pt idx="2647">
                  <c:v>492.90289999999999</c:v>
                </c:pt>
                <c:pt idx="2648">
                  <c:v>493.06079999999997</c:v>
                </c:pt>
                <c:pt idx="2649">
                  <c:v>493.21850000000001</c:v>
                </c:pt>
                <c:pt idx="2650">
                  <c:v>493.37610000000001</c:v>
                </c:pt>
                <c:pt idx="2651">
                  <c:v>493.53339999999997</c:v>
                </c:pt>
                <c:pt idx="2652">
                  <c:v>493.69069999999999</c:v>
                </c:pt>
                <c:pt idx="2653">
                  <c:v>493.84780000000001</c:v>
                </c:pt>
                <c:pt idx="2654">
                  <c:v>494.00479999999999</c:v>
                </c:pt>
                <c:pt idx="2655">
                  <c:v>494.16160000000002</c:v>
                </c:pt>
                <c:pt idx="2656">
                  <c:v>494.31819999999999</c:v>
                </c:pt>
                <c:pt idx="2657">
                  <c:v>494.47480000000002</c:v>
                </c:pt>
                <c:pt idx="2658">
                  <c:v>494.63119999999998</c:v>
                </c:pt>
                <c:pt idx="2659">
                  <c:v>494.78739999999999</c:v>
                </c:pt>
                <c:pt idx="2660">
                  <c:v>494.94349999999997</c:v>
                </c:pt>
                <c:pt idx="2661">
                  <c:v>495.09949999999998</c:v>
                </c:pt>
                <c:pt idx="2662">
                  <c:v>495.25540000000001</c:v>
                </c:pt>
                <c:pt idx="2663">
                  <c:v>495.41109999999998</c:v>
                </c:pt>
                <c:pt idx="2664">
                  <c:v>495.56670000000003</c:v>
                </c:pt>
                <c:pt idx="2665">
                  <c:v>495.72219999999999</c:v>
                </c:pt>
                <c:pt idx="2666">
                  <c:v>495.87759999999997</c:v>
                </c:pt>
                <c:pt idx="2667">
                  <c:v>496.03280000000001</c:v>
                </c:pt>
                <c:pt idx="2668">
                  <c:v>496.18799999999999</c:v>
                </c:pt>
                <c:pt idx="2669">
                  <c:v>496.34300000000002</c:v>
                </c:pt>
                <c:pt idx="2670">
                  <c:v>496.49799999999999</c:v>
                </c:pt>
                <c:pt idx="2671">
                  <c:v>496.65280000000001</c:v>
                </c:pt>
                <c:pt idx="2672">
                  <c:v>496.8075</c:v>
                </c:pt>
                <c:pt idx="2673">
                  <c:v>496.96210000000002</c:v>
                </c:pt>
                <c:pt idx="2674">
                  <c:v>497.11660000000001</c:v>
                </c:pt>
                <c:pt idx="2675">
                  <c:v>497.27109999999999</c:v>
                </c:pt>
                <c:pt idx="2676">
                  <c:v>497.42540000000002</c:v>
                </c:pt>
                <c:pt idx="2677">
                  <c:v>497.5797</c:v>
                </c:pt>
                <c:pt idx="2678">
                  <c:v>497.73390000000001</c:v>
                </c:pt>
                <c:pt idx="2679">
                  <c:v>497.8879</c:v>
                </c:pt>
                <c:pt idx="2680">
                  <c:v>498.04199999999997</c:v>
                </c:pt>
                <c:pt idx="2681">
                  <c:v>498.19589999999999</c:v>
                </c:pt>
                <c:pt idx="2682">
                  <c:v>498.34980000000002</c:v>
                </c:pt>
                <c:pt idx="2683">
                  <c:v>498.50360000000001</c:v>
                </c:pt>
                <c:pt idx="2684">
                  <c:v>498.65730000000002</c:v>
                </c:pt>
                <c:pt idx="2685">
                  <c:v>498.8109</c:v>
                </c:pt>
                <c:pt idx="2686">
                  <c:v>498.96449999999999</c:v>
                </c:pt>
                <c:pt idx="2687">
                  <c:v>499.11810000000003</c:v>
                </c:pt>
                <c:pt idx="2688">
                  <c:v>499.27159999999998</c:v>
                </c:pt>
                <c:pt idx="2689">
                  <c:v>499.42500000000001</c:v>
                </c:pt>
                <c:pt idx="2690">
                  <c:v>499.57839999999999</c:v>
                </c:pt>
                <c:pt idx="2691">
                  <c:v>499.73169999999999</c:v>
                </c:pt>
                <c:pt idx="2692">
                  <c:v>499.88499999999999</c:v>
                </c:pt>
                <c:pt idx="2693">
                  <c:v>500.03820000000002</c:v>
                </c:pt>
                <c:pt idx="2694">
                  <c:v>500.19139999999999</c:v>
                </c:pt>
                <c:pt idx="2695">
                  <c:v>500.34460000000001</c:v>
                </c:pt>
                <c:pt idx="2696">
                  <c:v>500.49770000000001</c:v>
                </c:pt>
                <c:pt idx="2697">
                  <c:v>500.6508</c:v>
                </c:pt>
                <c:pt idx="2698">
                  <c:v>500.8039</c:v>
                </c:pt>
                <c:pt idx="2699">
                  <c:v>500.95690000000002</c:v>
                </c:pt>
                <c:pt idx="2700">
                  <c:v>501.11</c:v>
                </c:pt>
                <c:pt idx="2701">
                  <c:v>501.26299999999998</c:v>
                </c:pt>
                <c:pt idx="2702">
                  <c:v>501.41590000000002</c:v>
                </c:pt>
                <c:pt idx="2703">
                  <c:v>501.56889999999999</c:v>
                </c:pt>
                <c:pt idx="2704">
                  <c:v>501.72179999999997</c:v>
                </c:pt>
                <c:pt idx="2705">
                  <c:v>501.87479999999999</c:v>
                </c:pt>
                <c:pt idx="2706">
                  <c:v>502.02760000000001</c:v>
                </c:pt>
                <c:pt idx="2707">
                  <c:v>502.18060000000003</c:v>
                </c:pt>
                <c:pt idx="2708">
                  <c:v>502.33350000000002</c:v>
                </c:pt>
                <c:pt idx="2709">
                  <c:v>502.4864</c:v>
                </c:pt>
                <c:pt idx="2710">
                  <c:v>502.63920000000002</c:v>
                </c:pt>
                <c:pt idx="2711">
                  <c:v>502.7921</c:v>
                </c:pt>
                <c:pt idx="2712">
                  <c:v>502.94499999999999</c:v>
                </c:pt>
                <c:pt idx="2713">
                  <c:v>503.09789999999998</c:v>
                </c:pt>
                <c:pt idx="2714">
                  <c:v>503.25080000000003</c:v>
                </c:pt>
                <c:pt idx="2715">
                  <c:v>503.40370000000001</c:v>
                </c:pt>
                <c:pt idx="2716">
                  <c:v>503.5566</c:v>
                </c:pt>
                <c:pt idx="2717">
                  <c:v>503.70949999999999</c:v>
                </c:pt>
                <c:pt idx="2718">
                  <c:v>503.86239999999998</c:v>
                </c:pt>
                <c:pt idx="2719">
                  <c:v>504.0154</c:v>
                </c:pt>
                <c:pt idx="2720">
                  <c:v>504.16829999999999</c:v>
                </c:pt>
                <c:pt idx="2721">
                  <c:v>504.32130000000001</c:v>
                </c:pt>
                <c:pt idx="2722">
                  <c:v>504.4742</c:v>
                </c:pt>
                <c:pt idx="2723">
                  <c:v>504.62720000000002</c:v>
                </c:pt>
                <c:pt idx="2724">
                  <c:v>504.78019999999998</c:v>
                </c:pt>
                <c:pt idx="2725">
                  <c:v>504.93329999999997</c:v>
                </c:pt>
                <c:pt idx="2726">
                  <c:v>505.08629999999999</c:v>
                </c:pt>
                <c:pt idx="2727">
                  <c:v>505.23939999999999</c:v>
                </c:pt>
                <c:pt idx="2728">
                  <c:v>505.39249999999998</c:v>
                </c:pt>
                <c:pt idx="2729">
                  <c:v>505.54559999999998</c:v>
                </c:pt>
                <c:pt idx="2730">
                  <c:v>505.69880000000001</c:v>
                </c:pt>
                <c:pt idx="2731">
                  <c:v>505.85199999999998</c:v>
                </c:pt>
                <c:pt idx="2732">
                  <c:v>506.0052</c:v>
                </c:pt>
                <c:pt idx="2733">
                  <c:v>506.15839999999997</c:v>
                </c:pt>
                <c:pt idx="2734">
                  <c:v>506.31169999999997</c:v>
                </c:pt>
                <c:pt idx="2735">
                  <c:v>506.46499999999997</c:v>
                </c:pt>
                <c:pt idx="2736">
                  <c:v>506.61829999999998</c:v>
                </c:pt>
                <c:pt idx="2737">
                  <c:v>506.77170000000001</c:v>
                </c:pt>
                <c:pt idx="2738">
                  <c:v>506.92509999999999</c:v>
                </c:pt>
                <c:pt idx="2739">
                  <c:v>507.07850000000002</c:v>
                </c:pt>
                <c:pt idx="2740">
                  <c:v>507.23200000000003</c:v>
                </c:pt>
                <c:pt idx="2741">
                  <c:v>507.38549999999998</c:v>
                </c:pt>
                <c:pt idx="2742">
                  <c:v>507.53899999999999</c:v>
                </c:pt>
                <c:pt idx="2743">
                  <c:v>507.69260000000003</c:v>
                </c:pt>
                <c:pt idx="2744">
                  <c:v>507.84620000000001</c:v>
                </c:pt>
                <c:pt idx="2745">
                  <c:v>507.99990000000003</c:v>
                </c:pt>
                <c:pt idx="2746">
                  <c:v>508.15359999999998</c:v>
                </c:pt>
                <c:pt idx="2747">
                  <c:v>508.3073</c:v>
                </c:pt>
                <c:pt idx="2748">
                  <c:v>508.46109999999999</c:v>
                </c:pt>
                <c:pt idx="2749">
                  <c:v>508.61500000000001</c:v>
                </c:pt>
                <c:pt idx="2750">
                  <c:v>508.7688</c:v>
                </c:pt>
                <c:pt idx="2751">
                  <c:v>508.9228</c:v>
                </c:pt>
                <c:pt idx="2752">
                  <c:v>509.07670000000002</c:v>
                </c:pt>
                <c:pt idx="2753">
                  <c:v>509.23070000000001</c:v>
                </c:pt>
                <c:pt idx="2754">
                  <c:v>509.38479999999998</c:v>
                </c:pt>
                <c:pt idx="2755">
                  <c:v>509.53890000000001</c:v>
                </c:pt>
                <c:pt idx="2756">
                  <c:v>509.69310000000002</c:v>
                </c:pt>
                <c:pt idx="2757">
                  <c:v>509.84730000000002</c:v>
                </c:pt>
                <c:pt idx="2758">
                  <c:v>510.00150000000002</c:v>
                </c:pt>
                <c:pt idx="2759">
                  <c:v>510.15589999999997</c:v>
                </c:pt>
                <c:pt idx="2760">
                  <c:v>510.31020000000001</c:v>
                </c:pt>
                <c:pt idx="2761">
                  <c:v>510.46460000000002</c:v>
                </c:pt>
                <c:pt idx="2762">
                  <c:v>510.6191</c:v>
                </c:pt>
                <c:pt idx="2763">
                  <c:v>510.77359999999999</c:v>
                </c:pt>
                <c:pt idx="2764">
                  <c:v>510.9282</c:v>
                </c:pt>
                <c:pt idx="2765">
                  <c:v>511.0829</c:v>
                </c:pt>
                <c:pt idx="2766">
                  <c:v>511.23750000000001</c:v>
                </c:pt>
                <c:pt idx="2767">
                  <c:v>511.39229999999998</c:v>
                </c:pt>
                <c:pt idx="2768">
                  <c:v>511.5471</c:v>
                </c:pt>
                <c:pt idx="2769">
                  <c:v>511.702</c:v>
                </c:pt>
                <c:pt idx="2770">
                  <c:v>511.85700000000003</c:v>
                </c:pt>
                <c:pt idx="2771">
                  <c:v>512.01199999999994</c:v>
                </c:pt>
                <c:pt idx="2772">
                  <c:v>512.16700000000003</c:v>
                </c:pt>
                <c:pt idx="2773">
                  <c:v>512.32209999999998</c:v>
                </c:pt>
                <c:pt idx="2774">
                  <c:v>512.47730000000001</c:v>
                </c:pt>
                <c:pt idx="2775">
                  <c:v>512.63260000000002</c:v>
                </c:pt>
                <c:pt idx="2776">
                  <c:v>512.78790000000004</c:v>
                </c:pt>
                <c:pt idx="2777">
                  <c:v>512.94330000000002</c:v>
                </c:pt>
                <c:pt idx="2778">
                  <c:v>513.09879999999998</c:v>
                </c:pt>
                <c:pt idx="2779">
                  <c:v>513.25429999999994</c:v>
                </c:pt>
                <c:pt idx="2780">
                  <c:v>513.40989999999999</c:v>
                </c:pt>
                <c:pt idx="2781">
                  <c:v>513.56550000000004</c:v>
                </c:pt>
                <c:pt idx="2782">
                  <c:v>513.72119999999995</c:v>
                </c:pt>
                <c:pt idx="2783">
                  <c:v>513.87699999999995</c:v>
                </c:pt>
                <c:pt idx="2784">
                  <c:v>514.03279999999995</c:v>
                </c:pt>
                <c:pt idx="2785">
                  <c:v>514.18880000000001</c:v>
                </c:pt>
                <c:pt idx="2786">
                  <c:v>514.34479999999996</c:v>
                </c:pt>
                <c:pt idx="2787">
                  <c:v>514.5009</c:v>
                </c:pt>
                <c:pt idx="2788">
                  <c:v>514.65700000000004</c:v>
                </c:pt>
                <c:pt idx="2789">
                  <c:v>514.81320000000005</c:v>
                </c:pt>
                <c:pt idx="2790">
                  <c:v>514.96950000000004</c:v>
                </c:pt>
                <c:pt idx="2791">
                  <c:v>515.1259</c:v>
                </c:pt>
                <c:pt idx="2792">
                  <c:v>515.28229999999996</c:v>
                </c:pt>
                <c:pt idx="2793">
                  <c:v>515.43880000000001</c:v>
                </c:pt>
                <c:pt idx="2794">
                  <c:v>515.59550000000002</c:v>
                </c:pt>
                <c:pt idx="2795">
                  <c:v>515.75210000000004</c:v>
                </c:pt>
                <c:pt idx="2796">
                  <c:v>515.90880000000004</c:v>
                </c:pt>
                <c:pt idx="2797">
                  <c:v>516.06569999999999</c:v>
                </c:pt>
                <c:pt idx="2798">
                  <c:v>516.22249999999997</c:v>
                </c:pt>
                <c:pt idx="2799">
                  <c:v>516.37950000000001</c:v>
                </c:pt>
                <c:pt idx="2800">
                  <c:v>516.53660000000002</c:v>
                </c:pt>
                <c:pt idx="2801">
                  <c:v>516.69370000000004</c:v>
                </c:pt>
                <c:pt idx="2802">
                  <c:v>516.85090000000002</c:v>
                </c:pt>
                <c:pt idx="2803">
                  <c:v>517.00810000000001</c:v>
                </c:pt>
                <c:pt idx="2804">
                  <c:v>517.16549999999995</c:v>
                </c:pt>
                <c:pt idx="2805">
                  <c:v>517.3229</c:v>
                </c:pt>
                <c:pt idx="2806">
                  <c:v>517.48040000000003</c:v>
                </c:pt>
                <c:pt idx="2807">
                  <c:v>517.63800000000003</c:v>
                </c:pt>
                <c:pt idx="2808">
                  <c:v>517.79570000000001</c:v>
                </c:pt>
                <c:pt idx="2809">
                  <c:v>517.95339999999999</c:v>
                </c:pt>
                <c:pt idx="2810">
                  <c:v>518.11109999999996</c:v>
                </c:pt>
                <c:pt idx="2811">
                  <c:v>518.26900000000001</c:v>
                </c:pt>
                <c:pt idx="2812">
                  <c:v>518.42700000000002</c:v>
                </c:pt>
                <c:pt idx="2813">
                  <c:v>518.58500000000004</c:v>
                </c:pt>
                <c:pt idx="2814">
                  <c:v>518.7432</c:v>
                </c:pt>
                <c:pt idx="2815">
                  <c:v>518.90139999999997</c:v>
                </c:pt>
                <c:pt idx="2816">
                  <c:v>519.05960000000005</c:v>
                </c:pt>
                <c:pt idx="2817">
                  <c:v>519.21799999999996</c:v>
                </c:pt>
                <c:pt idx="2818">
                  <c:v>519.37630000000001</c:v>
                </c:pt>
                <c:pt idx="2819">
                  <c:v>519.53489999999999</c:v>
                </c:pt>
                <c:pt idx="2820">
                  <c:v>519.6934</c:v>
                </c:pt>
                <c:pt idx="2821">
                  <c:v>519.85209999999995</c:v>
                </c:pt>
                <c:pt idx="2822">
                  <c:v>520.01080000000002</c:v>
                </c:pt>
                <c:pt idx="2823">
                  <c:v>520.16959999999995</c:v>
                </c:pt>
                <c:pt idx="2824">
                  <c:v>520.32849999999996</c:v>
                </c:pt>
                <c:pt idx="2825">
                  <c:v>520.48739999999998</c:v>
                </c:pt>
                <c:pt idx="2826">
                  <c:v>520.64639999999997</c:v>
                </c:pt>
                <c:pt idx="2827">
                  <c:v>520.80550000000005</c:v>
                </c:pt>
                <c:pt idx="2828">
                  <c:v>520.96469999999999</c:v>
                </c:pt>
                <c:pt idx="2829">
                  <c:v>521.12400000000002</c:v>
                </c:pt>
                <c:pt idx="2830">
                  <c:v>521.28330000000005</c:v>
                </c:pt>
                <c:pt idx="2831">
                  <c:v>521.44269999999995</c:v>
                </c:pt>
                <c:pt idx="2832">
                  <c:v>521.60209999999995</c:v>
                </c:pt>
                <c:pt idx="2833">
                  <c:v>521.76170000000002</c:v>
                </c:pt>
                <c:pt idx="2834">
                  <c:v>521.92129999999997</c:v>
                </c:pt>
                <c:pt idx="2835">
                  <c:v>522.08100000000002</c:v>
                </c:pt>
                <c:pt idx="2836">
                  <c:v>522.24069999999995</c:v>
                </c:pt>
                <c:pt idx="2837">
                  <c:v>522.40060000000005</c:v>
                </c:pt>
                <c:pt idx="2838">
                  <c:v>522.56050000000005</c:v>
                </c:pt>
                <c:pt idx="2839">
                  <c:v>522.72040000000004</c:v>
                </c:pt>
                <c:pt idx="2840">
                  <c:v>522.88049999999998</c:v>
                </c:pt>
                <c:pt idx="2841">
                  <c:v>523.04060000000004</c:v>
                </c:pt>
                <c:pt idx="2842">
                  <c:v>523.20069999999998</c:v>
                </c:pt>
                <c:pt idx="2843">
                  <c:v>523.36099999999999</c:v>
                </c:pt>
                <c:pt idx="2844">
                  <c:v>523.5213</c:v>
                </c:pt>
                <c:pt idx="2845">
                  <c:v>523.68169999999998</c:v>
                </c:pt>
                <c:pt idx="2846">
                  <c:v>523.84220000000005</c:v>
                </c:pt>
                <c:pt idx="2847">
                  <c:v>524.0027</c:v>
                </c:pt>
                <c:pt idx="2848">
                  <c:v>524.16330000000005</c:v>
                </c:pt>
                <c:pt idx="2849">
                  <c:v>524.32389999999998</c:v>
                </c:pt>
                <c:pt idx="2850">
                  <c:v>524.48469999999998</c:v>
                </c:pt>
                <c:pt idx="2851">
                  <c:v>524.6454</c:v>
                </c:pt>
                <c:pt idx="2852">
                  <c:v>524.80629999999996</c:v>
                </c:pt>
                <c:pt idx="2853">
                  <c:v>524.96720000000005</c:v>
                </c:pt>
                <c:pt idx="2854">
                  <c:v>525.12819999999999</c:v>
                </c:pt>
                <c:pt idx="2855">
                  <c:v>525.28930000000003</c:v>
                </c:pt>
                <c:pt idx="2856">
                  <c:v>525.45039999999995</c:v>
                </c:pt>
                <c:pt idx="2857">
                  <c:v>525.61159999999995</c:v>
                </c:pt>
                <c:pt idx="2858">
                  <c:v>525.77279999999996</c:v>
                </c:pt>
                <c:pt idx="2859">
                  <c:v>525.93409999999994</c:v>
                </c:pt>
                <c:pt idx="2860">
                  <c:v>526.09550000000002</c:v>
                </c:pt>
                <c:pt idx="2861">
                  <c:v>526.25699999999995</c:v>
                </c:pt>
                <c:pt idx="2862">
                  <c:v>526.41849999999999</c:v>
                </c:pt>
                <c:pt idx="2863">
                  <c:v>526.58000000000004</c:v>
                </c:pt>
                <c:pt idx="2864">
                  <c:v>526.74159999999995</c:v>
                </c:pt>
                <c:pt idx="2865">
                  <c:v>526.90329999999994</c:v>
                </c:pt>
                <c:pt idx="2866">
                  <c:v>527.06510000000003</c:v>
                </c:pt>
                <c:pt idx="2867">
                  <c:v>527.2269</c:v>
                </c:pt>
                <c:pt idx="2868">
                  <c:v>527.38869999999997</c:v>
                </c:pt>
                <c:pt idx="2869">
                  <c:v>527.55070000000001</c:v>
                </c:pt>
                <c:pt idx="2870">
                  <c:v>527.71259999999995</c:v>
                </c:pt>
                <c:pt idx="2871">
                  <c:v>527.87469999999996</c:v>
                </c:pt>
                <c:pt idx="2872">
                  <c:v>528.03679999999997</c:v>
                </c:pt>
                <c:pt idx="2873">
                  <c:v>528.19899999999996</c:v>
                </c:pt>
                <c:pt idx="2874">
                  <c:v>528.36120000000005</c:v>
                </c:pt>
                <c:pt idx="2875">
                  <c:v>528.52340000000004</c:v>
                </c:pt>
                <c:pt idx="2876">
                  <c:v>528.68579999999997</c:v>
                </c:pt>
                <c:pt idx="2877">
                  <c:v>528.84820000000002</c:v>
                </c:pt>
                <c:pt idx="2878">
                  <c:v>529.01059999999995</c:v>
                </c:pt>
                <c:pt idx="2879">
                  <c:v>529.17319999999995</c:v>
                </c:pt>
                <c:pt idx="2880">
                  <c:v>529.33569999999997</c:v>
                </c:pt>
                <c:pt idx="2881">
                  <c:v>529.49829999999997</c:v>
                </c:pt>
                <c:pt idx="2882">
                  <c:v>529.66099999999994</c:v>
                </c:pt>
                <c:pt idx="2883">
                  <c:v>529.82370000000003</c:v>
                </c:pt>
                <c:pt idx="2884">
                  <c:v>529.98649999999998</c:v>
                </c:pt>
                <c:pt idx="2885">
                  <c:v>530.14940000000001</c:v>
                </c:pt>
                <c:pt idx="2886">
                  <c:v>530.31230000000005</c:v>
                </c:pt>
                <c:pt idx="2887">
                  <c:v>530.47519999999997</c:v>
                </c:pt>
                <c:pt idx="2888">
                  <c:v>530.63819999999998</c:v>
                </c:pt>
                <c:pt idx="2889">
                  <c:v>530.80129999999997</c:v>
                </c:pt>
                <c:pt idx="2890">
                  <c:v>530.96439999999996</c:v>
                </c:pt>
                <c:pt idx="2891">
                  <c:v>531.12750000000005</c:v>
                </c:pt>
                <c:pt idx="2892">
                  <c:v>531.29070000000002</c:v>
                </c:pt>
                <c:pt idx="2893">
                  <c:v>531.45399999999995</c:v>
                </c:pt>
                <c:pt idx="2894">
                  <c:v>531.6173</c:v>
                </c:pt>
                <c:pt idx="2895">
                  <c:v>531.78070000000002</c:v>
                </c:pt>
                <c:pt idx="2896">
                  <c:v>531.94410000000005</c:v>
                </c:pt>
                <c:pt idx="2897">
                  <c:v>532.10760000000005</c:v>
                </c:pt>
                <c:pt idx="2898">
                  <c:v>532.27110000000005</c:v>
                </c:pt>
                <c:pt idx="2899">
                  <c:v>532.43470000000002</c:v>
                </c:pt>
                <c:pt idx="2900">
                  <c:v>532.59829999999999</c:v>
                </c:pt>
                <c:pt idx="2901">
                  <c:v>532.76199999999994</c:v>
                </c:pt>
                <c:pt idx="2902">
                  <c:v>532.92570000000001</c:v>
                </c:pt>
                <c:pt idx="2903">
                  <c:v>533.08950000000004</c:v>
                </c:pt>
                <c:pt idx="2904">
                  <c:v>533.25340000000006</c:v>
                </c:pt>
                <c:pt idx="2905">
                  <c:v>533.41719999999998</c:v>
                </c:pt>
                <c:pt idx="2906">
                  <c:v>533.58119999999997</c:v>
                </c:pt>
                <c:pt idx="2907">
                  <c:v>533.74509999999998</c:v>
                </c:pt>
                <c:pt idx="2908">
                  <c:v>533.90920000000006</c:v>
                </c:pt>
                <c:pt idx="2909">
                  <c:v>534.07320000000004</c:v>
                </c:pt>
                <c:pt idx="2910">
                  <c:v>534.23739999999998</c:v>
                </c:pt>
                <c:pt idx="2911">
                  <c:v>534.40160000000003</c:v>
                </c:pt>
                <c:pt idx="2912">
                  <c:v>534.56569999999999</c:v>
                </c:pt>
                <c:pt idx="2913">
                  <c:v>534.73</c:v>
                </c:pt>
                <c:pt idx="2914">
                  <c:v>534.89430000000004</c:v>
                </c:pt>
                <c:pt idx="2915">
                  <c:v>535.05870000000004</c:v>
                </c:pt>
                <c:pt idx="2916">
                  <c:v>535.22310000000004</c:v>
                </c:pt>
                <c:pt idx="2917">
                  <c:v>535.38750000000005</c:v>
                </c:pt>
                <c:pt idx="2918">
                  <c:v>535.55200000000002</c:v>
                </c:pt>
                <c:pt idx="2919">
                  <c:v>535.71659999999997</c:v>
                </c:pt>
                <c:pt idx="2920">
                  <c:v>535.88120000000004</c:v>
                </c:pt>
                <c:pt idx="2921">
                  <c:v>536.04579999999999</c:v>
                </c:pt>
                <c:pt idx="2922">
                  <c:v>536.21040000000005</c:v>
                </c:pt>
                <c:pt idx="2923">
                  <c:v>536.37509999999997</c:v>
                </c:pt>
                <c:pt idx="2924">
                  <c:v>536.53989999999999</c:v>
                </c:pt>
                <c:pt idx="2925">
                  <c:v>536.7047</c:v>
                </c:pt>
                <c:pt idx="2926">
                  <c:v>536.86950000000002</c:v>
                </c:pt>
                <c:pt idx="2927">
                  <c:v>537.03440000000001</c:v>
                </c:pt>
                <c:pt idx="2928">
                  <c:v>537.19929999999999</c:v>
                </c:pt>
                <c:pt idx="2929">
                  <c:v>537.36429999999996</c:v>
                </c:pt>
                <c:pt idx="2930">
                  <c:v>537.52930000000003</c:v>
                </c:pt>
                <c:pt idx="2931">
                  <c:v>537.6943</c:v>
                </c:pt>
                <c:pt idx="2932">
                  <c:v>537.85940000000005</c:v>
                </c:pt>
                <c:pt idx="2933">
                  <c:v>538.02449999999999</c:v>
                </c:pt>
                <c:pt idx="2934">
                  <c:v>538.18960000000004</c:v>
                </c:pt>
                <c:pt idx="2935">
                  <c:v>538.35490000000004</c:v>
                </c:pt>
                <c:pt idx="2936">
                  <c:v>538.52009999999996</c:v>
                </c:pt>
                <c:pt idx="2937">
                  <c:v>538.68529999999998</c:v>
                </c:pt>
                <c:pt idx="2938">
                  <c:v>538.85059999999999</c:v>
                </c:pt>
                <c:pt idx="2939">
                  <c:v>539.01589999999999</c:v>
                </c:pt>
                <c:pt idx="2940">
                  <c:v>539.18129999999996</c:v>
                </c:pt>
                <c:pt idx="2941">
                  <c:v>539.34670000000006</c:v>
                </c:pt>
                <c:pt idx="2942">
                  <c:v>539.51210000000003</c:v>
                </c:pt>
                <c:pt idx="2943">
                  <c:v>539.67759999999998</c:v>
                </c:pt>
                <c:pt idx="2944">
                  <c:v>539.84310000000005</c:v>
                </c:pt>
                <c:pt idx="2945">
                  <c:v>540.00869999999998</c:v>
                </c:pt>
                <c:pt idx="2946">
                  <c:v>540.17420000000004</c:v>
                </c:pt>
                <c:pt idx="2947">
                  <c:v>540.33979999999997</c:v>
                </c:pt>
                <c:pt idx="2948">
                  <c:v>540.50540000000001</c:v>
                </c:pt>
                <c:pt idx="2949">
                  <c:v>540.67100000000005</c:v>
                </c:pt>
                <c:pt idx="2950">
                  <c:v>540.83669999999995</c:v>
                </c:pt>
                <c:pt idx="2951">
                  <c:v>541.00239999999997</c:v>
                </c:pt>
                <c:pt idx="2952">
                  <c:v>541.16819999999996</c:v>
                </c:pt>
                <c:pt idx="2953">
                  <c:v>541.33389999999997</c:v>
                </c:pt>
                <c:pt idx="2954">
                  <c:v>541.49969999999996</c:v>
                </c:pt>
                <c:pt idx="2955">
                  <c:v>541.66549999999995</c:v>
                </c:pt>
                <c:pt idx="2956">
                  <c:v>541.83130000000006</c:v>
                </c:pt>
                <c:pt idx="2957">
                  <c:v>541.99710000000005</c:v>
                </c:pt>
                <c:pt idx="2958">
                  <c:v>542.16300000000001</c:v>
                </c:pt>
                <c:pt idx="2959">
                  <c:v>542.32889999999998</c:v>
                </c:pt>
                <c:pt idx="2960">
                  <c:v>542.49480000000005</c:v>
                </c:pt>
                <c:pt idx="2961">
                  <c:v>542.66079999999999</c:v>
                </c:pt>
                <c:pt idx="2962">
                  <c:v>542.82669999999996</c:v>
                </c:pt>
                <c:pt idx="2963">
                  <c:v>542.99270000000001</c:v>
                </c:pt>
                <c:pt idx="2964">
                  <c:v>543.15869999999995</c:v>
                </c:pt>
                <c:pt idx="2965">
                  <c:v>543.32470000000001</c:v>
                </c:pt>
                <c:pt idx="2966">
                  <c:v>543.49069999999995</c:v>
                </c:pt>
                <c:pt idx="2967">
                  <c:v>543.65679999999998</c:v>
                </c:pt>
                <c:pt idx="2968">
                  <c:v>543.8229</c:v>
                </c:pt>
                <c:pt idx="2969">
                  <c:v>543.98900000000003</c:v>
                </c:pt>
                <c:pt idx="2970">
                  <c:v>544.15509999999995</c:v>
                </c:pt>
                <c:pt idx="2971">
                  <c:v>544.32119999999998</c:v>
                </c:pt>
                <c:pt idx="2972">
                  <c:v>544.4873</c:v>
                </c:pt>
                <c:pt idx="2973">
                  <c:v>544.65350000000001</c:v>
                </c:pt>
                <c:pt idx="2974">
                  <c:v>544.81960000000004</c:v>
                </c:pt>
                <c:pt idx="2975">
                  <c:v>544.98580000000004</c:v>
                </c:pt>
                <c:pt idx="2976">
                  <c:v>545.15200000000004</c:v>
                </c:pt>
                <c:pt idx="2977">
                  <c:v>545.31820000000005</c:v>
                </c:pt>
                <c:pt idx="2978">
                  <c:v>545.48450000000003</c:v>
                </c:pt>
                <c:pt idx="2979">
                  <c:v>545.65070000000003</c:v>
                </c:pt>
                <c:pt idx="2980">
                  <c:v>545.81700000000001</c:v>
                </c:pt>
                <c:pt idx="2981">
                  <c:v>545.98329999999999</c:v>
                </c:pt>
                <c:pt idx="2982">
                  <c:v>546.14949999999999</c:v>
                </c:pt>
                <c:pt idx="2983">
                  <c:v>546.31579999999997</c:v>
                </c:pt>
                <c:pt idx="2984">
                  <c:v>546.48209999999995</c:v>
                </c:pt>
                <c:pt idx="2985">
                  <c:v>546.64840000000004</c:v>
                </c:pt>
                <c:pt idx="2986">
                  <c:v>546.81479999999999</c:v>
                </c:pt>
                <c:pt idx="2987">
                  <c:v>546.98109999999997</c:v>
                </c:pt>
                <c:pt idx="2988">
                  <c:v>547.14750000000004</c:v>
                </c:pt>
                <c:pt idx="2989">
                  <c:v>547.31380000000001</c:v>
                </c:pt>
                <c:pt idx="2990">
                  <c:v>547.48019999999997</c:v>
                </c:pt>
                <c:pt idx="2991">
                  <c:v>547.64649999999995</c:v>
                </c:pt>
                <c:pt idx="2992">
                  <c:v>547.81290000000001</c:v>
                </c:pt>
                <c:pt idx="2993">
                  <c:v>547.97940000000006</c:v>
                </c:pt>
                <c:pt idx="2994">
                  <c:v>548.14580000000001</c:v>
                </c:pt>
                <c:pt idx="2995">
                  <c:v>548.31209999999999</c:v>
                </c:pt>
                <c:pt idx="2996">
                  <c:v>548.47860000000003</c:v>
                </c:pt>
                <c:pt idx="2997">
                  <c:v>548.64499999999998</c:v>
                </c:pt>
                <c:pt idx="2998">
                  <c:v>548.81140000000005</c:v>
                </c:pt>
                <c:pt idx="2999">
                  <c:v>548.9778</c:v>
                </c:pt>
                <c:pt idx="3000">
                  <c:v>549.14430000000004</c:v>
                </c:pt>
                <c:pt idx="3001">
                  <c:v>549.3107</c:v>
                </c:pt>
                <c:pt idx="3002">
                  <c:v>549.47709999999995</c:v>
                </c:pt>
                <c:pt idx="3003">
                  <c:v>549.64359999999999</c:v>
                </c:pt>
                <c:pt idx="3004">
                  <c:v>549.80999999999995</c:v>
                </c:pt>
                <c:pt idx="3005">
                  <c:v>549.97640000000001</c:v>
                </c:pt>
                <c:pt idx="3006">
                  <c:v>550.14290000000005</c:v>
                </c:pt>
                <c:pt idx="3007">
                  <c:v>550.30930000000001</c:v>
                </c:pt>
                <c:pt idx="3008">
                  <c:v>550.47580000000005</c:v>
                </c:pt>
                <c:pt idx="3009">
                  <c:v>550.6422</c:v>
                </c:pt>
                <c:pt idx="3010">
                  <c:v>550.80870000000004</c:v>
                </c:pt>
                <c:pt idx="3011">
                  <c:v>550.9751</c:v>
                </c:pt>
                <c:pt idx="3012">
                  <c:v>551.14149999999995</c:v>
                </c:pt>
                <c:pt idx="3013">
                  <c:v>551.30790000000002</c:v>
                </c:pt>
                <c:pt idx="3014">
                  <c:v>551.47429999999997</c:v>
                </c:pt>
                <c:pt idx="3015">
                  <c:v>551.64070000000004</c:v>
                </c:pt>
                <c:pt idx="3016">
                  <c:v>551.80709999999999</c:v>
                </c:pt>
                <c:pt idx="3017">
                  <c:v>551.97349999999994</c:v>
                </c:pt>
                <c:pt idx="3018">
                  <c:v>552.13990000000001</c:v>
                </c:pt>
                <c:pt idx="3019">
                  <c:v>552.30629999999996</c:v>
                </c:pt>
                <c:pt idx="3020">
                  <c:v>552.47270000000003</c:v>
                </c:pt>
                <c:pt idx="3021">
                  <c:v>552.63900000000001</c:v>
                </c:pt>
                <c:pt idx="3022">
                  <c:v>552.80539999999996</c:v>
                </c:pt>
                <c:pt idx="3023">
                  <c:v>552.97170000000006</c:v>
                </c:pt>
                <c:pt idx="3024">
                  <c:v>553.13810000000001</c:v>
                </c:pt>
                <c:pt idx="3025">
                  <c:v>553.30430000000001</c:v>
                </c:pt>
                <c:pt idx="3026">
                  <c:v>553.47059999999999</c:v>
                </c:pt>
                <c:pt idx="3027">
                  <c:v>553.63699999999994</c:v>
                </c:pt>
                <c:pt idx="3028">
                  <c:v>553.80319999999995</c:v>
                </c:pt>
                <c:pt idx="3029">
                  <c:v>553.96950000000004</c:v>
                </c:pt>
                <c:pt idx="3030">
                  <c:v>554.13570000000004</c:v>
                </c:pt>
                <c:pt idx="3031">
                  <c:v>554.30190000000005</c:v>
                </c:pt>
                <c:pt idx="3032">
                  <c:v>554.46820000000002</c:v>
                </c:pt>
                <c:pt idx="3033">
                  <c:v>554.63440000000003</c:v>
                </c:pt>
                <c:pt idx="3034">
                  <c:v>554.80060000000003</c:v>
                </c:pt>
                <c:pt idx="3035">
                  <c:v>554.96669999999995</c:v>
                </c:pt>
                <c:pt idx="3036">
                  <c:v>555.13289999999995</c:v>
                </c:pt>
                <c:pt idx="3037">
                  <c:v>555.29909999999995</c:v>
                </c:pt>
                <c:pt idx="3038">
                  <c:v>555.46510000000001</c:v>
                </c:pt>
                <c:pt idx="3039">
                  <c:v>555.63130000000001</c:v>
                </c:pt>
                <c:pt idx="3040">
                  <c:v>555.79740000000004</c:v>
                </c:pt>
                <c:pt idx="3041">
                  <c:v>555.96339999999998</c:v>
                </c:pt>
                <c:pt idx="3042">
                  <c:v>556.12950000000001</c:v>
                </c:pt>
                <c:pt idx="3043">
                  <c:v>556.29549999999995</c:v>
                </c:pt>
                <c:pt idx="3044">
                  <c:v>556.4615</c:v>
                </c:pt>
                <c:pt idx="3045">
                  <c:v>556.62750000000005</c:v>
                </c:pt>
                <c:pt idx="3046">
                  <c:v>556.79349999999999</c:v>
                </c:pt>
                <c:pt idx="3047">
                  <c:v>556.95950000000005</c:v>
                </c:pt>
                <c:pt idx="3048">
                  <c:v>557.12540000000001</c:v>
                </c:pt>
                <c:pt idx="3049">
                  <c:v>557.29129999999998</c:v>
                </c:pt>
                <c:pt idx="3050">
                  <c:v>557.45719999999994</c:v>
                </c:pt>
                <c:pt idx="3051">
                  <c:v>557.62300000000005</c:v>
                </c:pt>
                <c:pt idx="3052">
                  <c:v>557.78890000000001</c:v>
                </c:pt>
                <c:pt idx="3053">
                  <c:v>557.9547</c:v>
                </c:pt>
                <c:pt idx="3054">
                  <c:v>558.12049999999999</c:v>
                </c:pt>
                <c:pt idx="3055">
                  <c:v>558.28629999999998</c:v>
                </c:pt>
                <c:pt idx="3056">
                  <c:v>558.452</c:v>
                </c:pt>
                <c:pt idx="3057">
                  <c:v>558.61770000000001</c:v>
                </c:pt>
                <c:pt idx="3058">
                  <c:v>558.78340000000003</c:v>
                </c:pt>
                <c:pt idx="3059">
                  <c:v>558.94920000000002</c:v>
                </c:pt>
                <c:pt idx="3060">
                  <c:v>559.11479999999995</c:v>
                </c:pt>
                <c:pt idx="3061">
                  <c:v>559.28049999999996</c:v>
                </c:pt>
                <c:pt idx="3062">
                  <c:v>559.4461</c:v>
                </c:pt>
                <c:pt idx="3063">
                  <c:v>559.61170000000004</c:v>
                </c:pt>
                <c:pt idx="3064">
                  <c:v>559.77719999999999</c:v>
                </c:pt>
                <c:pt idx="3065">
                  <c:v>559.94280000000003</c:v>
                </c:pt>
                <c:pt idx="3066">
                  <c:v>560.10829999999999</c:v>
                </c:pt>
                <c:pt idx="3067">
                  <c:v>560.27380000000005</c:v>
                </c:pt>
                <c:pt idx="3068">
                  <c:v>560.4393</c:v>
                </c:pt>
                <c:pt idx="3069">
                  <c:v>560.60469999999998</c:v>
                </c:pt>
                <c:pt idx="3070">
                  <c:v>560.77009999999996</c:v>
                </c:pt>
                <c:pt idx="3071">
                  <c:v>560.93550000000005</c:v>
                </c:pt>
                <c:pt idx="3072">
                  <c:v>561.101</c:v>
                </c:pt>
                <c:pt idx="3073">
                  <c:v>561.2663</c:v>
                </c:pt>
                <c:pt idx="3074">
                  <c:v>561.4316</c:v>
                </c:pt>
                <c:pt idx="3075">
                  <c:v>561.59690000000001</c:v>
                </c:pt>
                <c:pt idx="3076">
                  <c:v>561.76220000000001</c:v>
                </c:pt>
                <c:pt idx="3077">
                  <c:v>561.92750000000001</c:v>
                </c:pt>
                <c:pt idx="3078">
                  <c:v>562.09280000000001</c:v>
                </c:pt>
                <c:pt idx="3079">
                  <c:v>562.25800000000004</c:v>
                </c:pt>
                <c:pt idx="3080">
                  <c:v>562.42319999999995</c:v>
                </c:pt>
                <c:pt idx="3081">
                  <c:v>562.58839999999998</c:v>
                </c:pt>
                <c:pt idx="3082">
                  <c:v>562.75350000000003</c:v>
                </c:pt>
                <c:pt idx="3083">
                  <c:v>562.91859999999997</c:v>
                </c:pt>
                <c:pt idx="3084">
                  <c:v>563.0838</c:v>
                </c:pt>
                <c:pt idx="3085">
                  <c:v>563.24890000000005</c:v>
                </c:pt>
                <c:pt idx="3086">
                  <c:v>563.41390000000001</c:v>
                </c:pt>
                <c:pt idx="3087">
                  <c:v>563.57899999999995</c:v>
                </c:pt>
                <c:pt idx="3088">
                  <c:v>563.7441</c:v>
                </c:pt>
                <c:pt idx="3089">
                  <c:v>563.90909999999997</c:v>
                </c:pt>
                <c:pt idx="3090">
                  <c:v>564.07410000000004</c:v>
                </c:pt>
                <c:pt idx="3091">
                  <c:v>564.23910000000001</c:v>
                </c:pt>
                <c:pt idx="3092">
                  <c:v>564.40409999999997</c:v>
                </c:pt>
                <c:pt idx="3093">
                  <c:v>564.56899999999996</c:v>
                </c:pt>
                <c:pt idx="3094">
                  <c:v>564.73389999999995</c:v>
                </c:pt>
                <c:pt idx="3095">
                  <c:v>564.89890000000003</c:v>
                </c:pt>
                <c:pt idx="3096">
                  <c:v>565.06380000000001</c:v>
                </c:pt>
                <c:pt idx="3097">
                  <c:v>565.22879999999998</c:v>
                </c:pt>
                <c:pt idx="3098">
                  <c:v>565.39359999999999</c:v>
                </c:pt>
                <c:pt idx="3099">
                  <c:v>565.55849999999998</c:v>
                </c:pt>
                <c:pt idx="3100">
                  <c:v>565.72339999999997</c:v>
                </c:pt>
                <c:pt idx="3101">
                  <c:v>565.88819999999998</c:v>
                </c:pt>
                <c:pt idx="3102">
                  <c:v>566.05309999999997</c:v>
                </c:pt>
                <c:pt idx="3103">
                  <c:v>566.21799999999996</c:v>
                </c:pt>
                <c:pt idx="3104">
                  <c:v>566.38279999999997</c:v>
                </c:pt>
                <c:pt idx="3105">
                  <c:v>566.54769999999996</c:v>
                </c:pt>
                <c:pt idx="3106">
                  <c:v>566.71249999999998</c:v>
                </c:pt>
                <c:pt idx="3107">
                  <c:v>566.87729999999999</c:v>
                </c:pt>
                <c:pt idx="3108">
                  <c:v>567.0421</c:v>
                </c:pt>
                <c:pt idx="3109">
                  <c:v>567.20690000000002</c:v>
                </c:pt>
                <c:pt idx="3110">
                  <c:v>567.37170000000003</c:v>
                </c:pt>
                <c:pt idx="3111">
                  <c:v>567.53660000000002</c:v>
                </c:pt>
                <c:pt idx="3112">
                  <c:v>567.70140000000004</c:v>
                </c:pt>
                <c:pt idx="3113">
                  <c:v>567.86609999999996</c:v>
                </c:pt>
                <c:pt idx="3114">
                  <c:v>568.03089999999997</c:v>
                </c:pt>
                <c:pt idx="3115">
                  <c:v>568.19569999999999</c:v>
                </c:pt>
                <c:pt idx="3116">
                  <c:v>568.36059999999998</c:v>
                </c:pt>
                <c:pt idx="3117">
                  <c:v>568.52539999999999</c:v>
                </c:pt>
                <c:pt idx="3118">
                  <c:v>568.6902</c:v>
                </c:pt>
                <c:pt idx="3119">
                  <c:v>568.85500000000002</c:v>
                </c:pt>
                <c:pt idx="3120">
                  <c:v>569.01980000000003</c:v>
                </c:pt>
                <c:pt idx="3121">
                  <c:v>569.18460000000005</c:v>
                </c:pt>
                <c:pt idx="3122">
                  <c:v>569.34950000000003</c:v>
                </c:pt>
                <c:pt idx="3123">
                  <c:v>569.51430000000005</c:v>
                </c:pt>
                <c:pt idx="3124">
                  <c:v>569.67909999999995</c:v>
                </c:pt>
                <c:pt idx="3125">
                  <c:v>569.84389999999996</c:v>
                </c:pt>
                <c:pt idx="3126">
                  <c:v>570.00879999999995</c:v>
                </c:pt>
                <c:pt idx="3127">
                  <c:v>570.17359999999996</c:v>
                </c:pt>
                <c:pt idx="3128">
                  <c:v>570.33849999999995</c:v>
                </c:pt>
                <c:pt idx="3129">
                  <c:v>570.50340000000006</c:v>
                </c:pt>
                <c:pt idx="3130">
                  <c:v>570.66819999999996</c:v>
                </c:pt>
                <c:pt idx="3131">
                  <c:v>570.83309999999994</c:v>
                </c:pt>
                <c:pt idx="3132">
                  <c:v>570.99800000000005</c:v>
                </c:pt>
                <c:pt idx="3133">
                  <c:v>571.16279999999995</c:v>
                </c:pt>
                <c:pt idx="3134">
                  <c:v>571.32780000000002</c:v>
                </c:pt>
                <c:pt idx="3135">
                  <c:v>571.49270000000001</c:v>
                </c:pt>
                <c:pt idx="3136">
                  <c:v>571.65750000000003</c:v>
                </c:pt>
                <c:pt idx="3137">
                  <c:v>571.82240000000002</c:v>
                </c:pt>
                <c:pt idx="3138">
                  <c:v>571.98739999999998</c:v>
                </c:pt>
                <c:pt idx="3139">
                  <c:v>572.15229999999997</c:v>
                </c:pt>
                <c:pt idx="3140">
                  <c:v>572.31730000000005</c:v>
                </c:pt>
                <c:pt idx="3141">
                  <c:v>572.48220000000003</c:v>
                </c:pt>
                <c:pt idx="3142">
                  <c:v>572.64710000000002</c:v>
                </c:pt>
                <c:pt idx="3143">
                  <c:v>572.81209999999999</c:v>
                </c:pt>
                <c:pt idx="3144">
                  <c:v>572.97699999999998</c:v>
                </c:pt>
                <c:pt idx="3145">
                  <c:v>573.14200000000005</c:v>
                </c:pt>
                <c:pt idx="3146">
                  <c:v>573.30690000000004</c:v>
                </c:pt>
                <c:pt idx="3147">
                  <c:v>573.47190000000001</c:v>
                </c:pt>
                <c:pt idx="3148">
                  <c:v>573.63679999999999</c:v>
                </c:pt>
                <c:pt idx="3149">
                  <c:v>573.80179999999996</c:v>
                </c:pt>
                <c:pt idx="3150">
                  <c:v>573.96680000000003</c:v>
                </c:pt>
                <c:pt idx="3151">
                  <c:v>574.1318</c:v>
                </c:pt>
                <c:pt idx="3152">
                  <c:v>574.29679999999996</c:v>
                </c:pt>
                <c:pt idx="3153">
                  <c:v>574.46169999999995</c:v>
                </c:pt>
                <c:pt idx="3154">
                  <c:v>574.6268</c:v>
                </c:pt>
                <c:pt idx="3155">
                  <c:v>574.79169999999999</c:v>
                </c:pt>
                <c:pt idx="3156">
                  <c:v>574.95669999999996</c:v>
                </c:pt>
                <c:pt idx="3157">
                  <c:v>575.12180000000001</c:v>
                </c:pt>
                <c:pt idx="3158">
                  <c:v>575.2867</c:v>
                </c:pt>
                <c:pt idx="3159">
                  <c:v>575.45180000000005</c:v>
                </c:pt>
                <c:pt idx="3160">
                  <c:v>575.61680000000001</c:v>
                </c:pt>
                <c:pt idx="3161">
                  <c:v>575.78179999999998</c:v>
                </c:pt>
                <c:pt idx="3162">
                  <c:v>575.94680000000005</c:v>
                </c:pt>
                <c:pt idx="3163">
                  <c:v>576.11180000000002</c:v>
                </c:pt>
                <c:pt idx="3164">
                  <c:v>576.27689999999996</c:v>
                </c:pt>
                <c:pt idx="3165">
                  <c:v>576.44179999999994</c:v>
                </c:pt>
                <c:pt idx="3166">
                  <c:v>576.6069</c:v>
                </c:pt>
                <c:pt idx="3167">
                  <c:v>576.77189999999996</c:v>
                </c:pt>
                <c:pt idx="3168">
                  <c:v>576.93700000000001</c:v>
                </c:pt>
                <c:pt idx="3169">
                  <c:v>577.10199999999998</c:v>
                </c:pt>
                <c:pt idx="3170">
                  <c:v>577.26700000000005</c:v>
                </c:pt>
                <c:pt idx="3171">
                  <c:v>577.43209999999999</c:v>
                </c:pt>
                <c:pt idx="3172">
                  <c:v>577.59709999999995</c:v>
                </c:pt>
                <c:pt idx="3173">
                  <c:v>577.76220000000001</c:v>
                </c:pt>
                <c:pt idx="3174">
                  <c:v>577.92719999999997</c:v>
                </c:pt>
                <c:pt idx="3175">
                  <c:v>578.09230000000002</c:v>
                </c:pt>
                <c:pt idx="3176">
                  <c:v>578.25739999999996</c:v>
                </c:pt>
                <c:pt idx="3177">
                  <c:v>578.42240000000004</c:v>
                </c:pt>
                <c:pt idx="3178">
                  <c:v>578.58749999999998</c:v>
                </c:pt>
                <c:pt idx="3179">
                  <c:v>578.75260000000003</c:v>
                </c:pt>
                <c:pt idx="3180">
                  <c:v>578.91769999999997</c:v>
                </c:pt>
                <c:pt idx="3181">
                  <c:v>579.08280000000002</c:v>
                </c:pt>
                <c:pt idx="3182">
                  <c:v>579.24789999999996</c:v>
                </c:pt>
                <c:pt idx="3183">
                  <c:v>579.41300000000001</c:v>
                </c:pt>
                <c:pt idx="3184">
                  <c:v>579.57809999999995</c:v>
                </c:pt>
                <c:pt idx="3185">
                  <c:v>579.7432</c:v>
                </c:pt>
                <c:pt idx="3186">
                  <c:v>579.90830000000005</c:v>
                </c:pt>
                <c:pt idx="3187">
                  <c:v>580.07349999999997</c:v>
                </c:pt>
                <c:pt idx="3188">
                  <c:v>580.23860000000002</c:v>
                </c:pt>
                <c:pt idx="3189">
                  <c:v>580.40369999999996</c:v>
                </c:pt>
                <c:pt idx="3190">
                  <c:v>580.56889999999999</c:v>
                </c:pt>
                <c:pt idx="3191">
                  <c:v>580.73410000000001</c:v>
                </c:pt>
                <c:pt idx="3192">
                  <c:v>580.89919999999995</c:v>
                </c:pt>
                <c:pt idx="3193">
                  <c:v>581.06439999999998</c:v>
                </c:pt>
                <c:pt idx="3194">
                  <c:v>581.2296</c:v>
                </c:pt>
                <c:pt idx="3195">
                  <c:v>581.39480000000003</c:v>
                </c:pt>
                <c:pt idx="3196">
                  <c:v>581.55989999999997</c:v>
                </c:pt>
                <c:pt idx="3197">
                  <c:v>581.72519999999997</c:v>
                </c:pt>
                <c:pt idx="3198">
                  <c:v>581.8904</c:v>
                </c:pt>
                <c:pt idx="3199">
                  <c:v>582.05560000000003</c:v>
                </c:pt>
                <c:pt idx="3200">
                  <c:v>582.22080000000005</c:v>
                </c:pt>
                <c:pt idx="3201">
                  <c:v>582.38599999999997</c:v>
                </c:pt>
                <c:pt idx="3202">
                  <c:v>582.55129999999997</c:v>
                </c:pt>
                <c:pt idx="3203">
                  <c:v>582.71659999999997</c:v>
                </c:pt>
                <c:pt idx="3204">
                  <c:v>582.8818</c:v>
                </c:pt>
                <c:pt idx="3205">
                  <c:v>583.0471</c:v>
                </c:pt>
                <c:pt idx="3206">
                  <c:v>583.2124</c:v>
                </c:pt>
                <c:pt idx="3207">
                  <c:v>583.3777</c:v>
                </c:pt>
                <c:pt idx="3208">
                  <c:v>583.54300000000001</c:v>
                </c:pt>
                <c:pt idx="3209">
                  <c:v>583.70830000000001</c:v>
                </c:pt>
                <c:pt idx="3210">
                  <c:v>583.87360000000001</c:v>
                </c:pt>
                <c:pt idx="3211">
                  <c:v>584.03890000000001</c:v>
                </c:pt>
                <c:pt idx="3212">
                  <c:v>584.20420000000001</c:v>
                </c:pt>
                <c:pt idx="3213">
                  <c:v>584.36959999999999</c:v>
                </c:pt>
                <c:pt idx="3214">
                  <c:v>584.53489999999999</c:v>
                </c:pt>
                <c:pt idx="3215">
                  <c:v>584.7002</c:v>
                </c:pt>
                <c:pt idx="3216">
                  <c:v>584.8655</c:v>
                </c:pt>
                <c:pt idx="3217">
                  <c:v>585.03089999999997</c:v>
                </c:pt>
                <c:pt idx="3218">
                  <c:v>585.19629999999995</c:v>
                </c:pt>
                <c:pt idx="3219">
                  <c:v>585.36159999999995</c:v>
                </c:pt>
                <c:pt idx="3220">
                  <c:v>585.52700000000004</c:v>
                </c:pt>
                <c:pt idx="3221">
                  <c:v>585.69240000000002</c:v>
                </c:pt>
                <c:pt idx="3222">
                  <c:v>585.8578</c:v>
                </c:pt>
                <c:pt idx="3223">
                  <c:v>586.02319999999997</c:v>
                </c:pt>
                <c:pt idx="3224">
                  <c:v>586.18859999999995</c:v>
                </c:pt>
                <c:pt idx="3225">
                  <c:v>586.35400000000004</c:v>
                </c:pt>
                <c:pt idx="3226">
                  <c:v>586.51940000000002</c:v>
                </c:pt>
                <c:pt idx="3227">
                  <c:v>586.6848</c:v>
                </c:pt>
                <c:pt idx="3228">
                  <c:v>586.85019999999997</c:v>
                </c:pt>
                <c:pt idx="3229">
                  <c:v>587.01559999999995</c:v>
                </c:pt>
                <c:pt idx="3230">
                  <c:v>587.18100000000004</c:v>
                </c:pt>
                <c:pt idx="3231">
                  <c:v>587.34640000000002</c:v>
                </c:pt>
                <c:pt idx="3232">
                  <c:v>587.51189999999997</c:v>
                </c:pt>
                <c:pt idx="3233">
                  <c:v>587.67729999999995</c:v>
                </c:pt>
                <c:pt idx="3234">
                  <c:v>587.84280000000001</c:v>
                </c:pt>
                <c:pt idx="3235">
                  <c:v>588.00819999999999</c:v>
                </c:pt>
                <c:pt idx="3236">
                  <c:v>588.17359999999996</c:v>
                </c:pt>
                <c:pt idx="3237">
                  <c:v>588.33910000000003</c:v>
                </c:pt>
                <c:pt idx="3238">
                  <c:v>588.50450000000001</c:v>
                </c:pt>
                <c:pt idx="3239">
                  <c:v>588.66989999999998</c:v>
                </c:pt>
                <c:pt idx="3240">
                  <c:v>588.83540000000005</c:v>
                </c:pt>
                <c:pt idx="3241">
                  <c:v>589.00080000000003</c:v>
                </c:pt>
                <c:pt idx="3242">
                  <c:v>589.16629999999998</c:v>
                </c:pt>
                <c:pt idx="3243">
                  <c:v>589.33169999999996</c:v>
                </c:pt>
                <c:pt idx="3244">
                  <c:v>589.49710000000005</c:v>
                </c:pt>
                <c:pt idx="3245">
                  <c:v>589.6626</c:v>
                </c:pt>
                <c:pt idx="3246">
                  <c:v>589.82809999999995</c:v>
                </c:pt>
                <c:pt idx="3247">
                  <c:v>589.99350000000004</c:v>
                </c:pt>
                <c:pt idx="3248">
                  <c:v>590.15890000000002</c:v>
                </c:pt>
                <c:pt idx="3249">
                  <c:v>590.32439999999997</c:v>
                </c:pt>
                <c:pt idx="3250">
                  <c:v>590.48979999999995</c:v>
                </c:pt>
                <c:pt idx="3251">
                  <c:v>590.65530000000001</c:v>
                </c:pt>
                <c:pt idx="3252">
                  <c:v>590.82069999999999</c:v>
                </c:pt>
                <c:pt idx="3253">
                  <c:v>590.98609999999996</c:v>
                </c:pt>
                <c:pt idx="3254">
                  <c:v>591.15160000000003</c:v>
                </c:pt>
                <c:pt idx="3255">
                  <c:v>591.31700000000001</c:v>
                </c:pt>
                <c:pt idx="3256">
                  <c:v>591.48249999999996</c:v>
                </c:pt>
                <c:pt idx="3257">
                  <c:v>591.64790000000005</c:v>
                </c:pt>
                <c:pt idx="3258">
                  <c:v>591.8134</c:v>
                </c:pt>
                <c:pt idx="3259">
                  <c:v>591.97879999999998</c:v>
                </c:pt>
                <c:pt idx="3260">
                  <c:v>592.14419999999996</c:v>
                </c:pt>
                <c:pt idx="3261">
                  <c:v>592.30960000000005</c:v>
                </c:pt>
                <c:pt idx="3262">
                  <c:v>592.47500000000002</c:v>
                </c:pt>
                <c:pt idx="3263">
                  <c:v>592.64049999999997</c:v>
                </c:pt>
                <c:pt idx="3264">
                  <c:v>592.80589999999995</c:v>
                </c:pt>
                <c:pt idx="3265">
                  <c:v>592.97130000000004</c:v>
                </c:pt>
                <c:pt idx="3266">
                  <c:v>593.13679999999999</c:v>
                </c:pt>
                <c:pt idx="3267">
                  <c:v>593.30219999999997</c:v>
                </c:pt>
                <c:pt idx="3268">
                  <c:v>593.46759999999995</c:v>
                </c:pt>
                <c:pt idx="3269">
                  <c:v>593.63300000000004</c:v>
                </c:pt>
                <c:pt idx="3270">
                  <c:v>593.79840000000002</c:v>
                </c:pt>
                <c:pt idx="3271">
                  <c:v>593.96379999999999</c:v>
                </c:pt>
                <c:pt idx="3272">
                  <c:v>594.12919999999997</c:v>
                </c:pt>
                <c:pt idx="3273">
                  <c:v>594.29459999999995</c:v>
                </c:pt>
                <c:pt idx="3274">
                  <c:v>594.46</c:v>
                </c:pt>
                <c:pt idx="3275">
                  <c:v>594.62540000000001</c:v>
                </c:pt>
                <c:pt idx="3276">
                  <c:v>594.79079999999999</c:v>
                </c:pt>
                <c:pt idx="3277">
                  <c:v>594.95619999999997</c:v>
                </c:pt>
                <c:pt idx="3278">
                  <c:v>595.12159999999994</c:v>
                </c:pt>
                <c:pt idx="3279">
                  <c:v>595.28700000000003</c:v>
                </c:pt>
                <c:pt idx="3280">
                  <c:v>595.45249999999999</c:v>
                </c:pt>
                <c:pt idx="3281">
                  <c:v>595.61789999999996</c:v>
                </c:pt>
                <c:pt idx="3282">
                  <c:v>595.78319999999997</c:v>
                </c:pt>
                <c:pt idx="3283">
                  <c:v>595.94860000000006</c:v>
                </c:pt>
                <c:pt idx="3284">
                  <c:v>596.11400000000003</c:v>
                </c:pt>
                <c:pt idx="3285">
                  <c:v>596.27940000000001</c:v>
                </c:pt>
                <c:pt idx="3286">
                  <c:v>596.44479999999999</c:v>
                </c:pt>
                <c:pt idx="3287">
                  <c:v>596.61019999999996</c:v>
                </c:pt>
                <c:pt idx="3288">
                  <c:v>596.77560000000005</c:v>
                </c:pt>
                <c:pt idx="3289">
                  <c:v>596.94090000000006</c:v>
                </c:pt>
                <c:pt idx="3290">
                  <c:v>597.10630000000003</c:v>
                </c:pt>
                <c:pt idx="3291">
                  <c:v>597.27170000000001</c:v>
                </c:pt>
                <c:pt idx="3292">
                  <c:v>597.43709999999999</c:v>
                </c:pt>
                <c:pt idx="3293">
                  <c:v>597.60249999999996</c:v>
                </c:pt>
                <c:pt idx="3294">
                  <c:v>597.76790000000005</c:v>
                </c:pt>
                <c:pt idx="3295">
                  <c:v>597.93330000000003</c:v>
                </c:pt>
                <c:pt idx="3296">
                  <c:v>598.09860000000003</c:v>
                </c:pt>
                <c:pt idx="3297">
                  <c:v>598.26400000000001</c:v>
                </c:pt>
                <c:pt idx="3298">
                  <c:v>598.42939999999999</c:v>
                </c:pt>
                <c:pt idx="3299">
                  <c:v>598.59479999999996</c:v>
                </c:pt>
                <c:pt idx="3300">
                  <c:v>598.76020000000005</c:v>
                </c:pt>
                <c:pt idx="3301">
                  <c:v>598.92560000000003</c:v>
                </c:pt>
                <c:pt idx="3302">
                  <c:v>599.09100000000001</c:v>
                </c:pt>
                <c:pt idx="3303">
                  <c:v>599.25630000000001</c:v>
                </c:pt>
                <c:pt idx="3304">
                  <c:v>599.42179999999996</c:v>
                </c:pt>
                <c:pt idx="3305">
                  <c:v>599.58720000000005</c:v>
                </c:pt>
                <c:pt idx="3306">
                  <c:v>599.75260000000003</c:v>
                </c:pt>
                <c:pt idx="3307">
                  <c:v>599.91800000000001</c:v>
                </c:pt>
                <c:pt idx="3308">
                  <c:v>600.08330000000001</c:v>
                </c:pt>
                <c:pt idx="3309">
                  <c:v>600.24869999999999</c:v>
                </c:pt>
                <c:pt idx="3310">
                  <c:v>600.41409999999996</c:v>
                </c:pt>
                <c:pt idx="3311">
                  <c:v>600.57950000000005</c:v>
                </c:pt>
                <c:pt idx="3312">
                  <c:v>600.74490000000003</c:v>
                </c:pt>
                <c:pt idx="3313">
                  <c:v>600.91030000000001</c:v>
                </c:pt>
                <c:pt idx="3314">
                  <c:v>601.07569999999998</c:v>
                </c:pt>
                <c:pt idx="3315">
                  <c:v>601.24109999999996</c:v>
                </c:pt>
                <c:pt idx="3316">
                  <c:v>601.40660000000003</c:v>
                </c:pt>
                <c:pt idx="3317">
                  <c:v>601.572</c:v>
                </c:pt>
                <c:pt idx="3318">
                  <c:v>601.73739999999998</c:v>
                </c:pt>
                <c:pt idx="3319">
                  <c:v>601.90279999999996</c:v>
                </c:pt>
                <c:pt idx="3320">
                  <c:v>602.06820000000005</c:v>
                </c:pt>
                <c:pt idx="3321">
                  <c:v>602.2337</c:v>
                </c:pt>
                <c:pt idx="3322">
                  <c:v>602.39909999999998</c:v>
                </c:pt>
                <c:pt idx="3323">
                  <c:v>602.56449999999995</c:v>
                </c:pt>
                <c:pt idx="3324">
                  <c:v>602.73</c:v>
                </c:pt>
                <c:pt idx="3325">
                  <c:v>602.8954</c:v>
                </c:pt>
                <c:pt idx="3326">
                  <c:v>603.06089999999995</c:v>
                </c:pt>
                <c:pt idx="3327">
                  <c:v>603.22630000000004</c:v>
                </c:pt>
                <c:pt idx="3328">
                  <c:v>603.39170000000001</c:v>
                </c:pt>
                <c:pt idx="3329">
                  <c:v>603.55719999999997</c:v>
                </c:pt>
                <c:pt idx="3330">
                  <c:v>603.72260000000006</c:v>
                </c:pt>
                <c:pt idx="3331">
                  <c:v>603.88810000000001</c:v>
                </c:pt>
                <c:pt idx="3332">
                  <c:v>604.05349999999999</c:v>
                </c:pt>
                <c:pt idx="3333">
                  <c:v>604.21900000000005</c:v>
                </c:pt>
                <c:pt idx="3334">
                  <c:v>604.3845</c:v>
                </c:pt>
                <c:pt idx="3335">
                  <c:v>604.54989999999998</c:v>
                </c:pt>
                <c:pt idx="3336">
                  <c:v>604.71540000000005</c:v>
                </c:pt>
                <c:pt idx="3337">
                  <c:v>604.8809</c:v>
                </c:pt>
                <c:pt idx="3338">
                  <c:v>605.04629999999997</c:v>
                </c:pt>
                <c:pt idx="3339">
                  <c:v>605.21180000000004</c:v>
                </c:pt>
                <c:pt idx="3340">
                  <c:v>605.37729999999999</c:v>
                </c:pt>
                <c:pt idx="3341">
                  <c:v>605.54280000000006</c:v>
                </c:pt>
                <c:pt idx="3342">
                  <c:v>605.70830000000001</c:v>
                </c:pt>
                <c:pt idx="3343">
                  <c:v>605.87369999999999</c:v>
                </c:pt>
                <c:pt idx="3344">
                  <c:v>606.03920000000005</c:v>
                </c:pt>
                <c:pt idx="3345">
                  <c:v>606.2047</c:v>
                </c:pt>
                <c:pt idx="3346">
                  <c:v>606.37019999999995</c:v>
                </c:pt>
                <c:pt idx="3347">
                  <c:v>606.53579999999999</c:v>
                </c:pt>
                <c:pt idx="3348">
                  <c:v>606.70119999999997</c:v>
                </c:pt>
                <c:pt idx="3349">
                  <c:v>606.86680000000001</c:v>
                </c:pt>
                <c:pt idx="3350">
                  <c:v>607.03229999999996</c:v>
                </c:pt>
                <c:pt idx="3351">
                  <c:v>607.19780000000003</c:v>
                </c:pt>
                <c:pt idx="3352">
                  <c:v>607.36329999999998</c:v>
                </c:pt>
                <c:pt idx="3353">
                  <c:v>607.52890000000002</c:v>
                </c:pt>
                <c:pt idx="3354">
                  <c:v>607.69439999999997</c:v>
                </c:pt>
                <c:pt idx="3355">
                  <c:v>607.85990000000004</c:v>
                </c:pt>
                <c:pt idx="3356">
                  <c:v>608.02549999999997</c:v>
                </c:pt>
                <c:pt idx="3357">
                  <c:v>608.19100000000003</c:v>
                </c:pt>
                <c:pt idx="3358">
                  <c:v>608.35659999999996</c:v>
                </c:pt>
                <c:pt idx="3359">
                  <c:v>608.52210000000002</c:v>
                </c:pt>
                <c:pt idx="3360">
                  <c:v>608.68769999999995</c:v>
                </c:pt>
                <c:pt idx="3361">
                  <c:v>608.85329999999999</c:v>
                </c:pt>
                <c:pt idx="3362">
                  <c:v>609.01880000000006</c:v>
                </c:pt>
                <c:pt idx="3363">
                  <c:v>609.18439999999998</c:v>
                </c:pt>
                <c:pt idx="3364">
                  <c:v>609.35</c:v>
                </c:pt>
                <c:pt idx="3365">
                  <c:v>609.51549999999997</c:v>
                </c:pt>
                <c:pt idx="3366">
                  <c:v>609.68110000000001</c:v>
                </c:pt>
                <c:pt idx="3367">
                  <c:v>609.84670000000006</c:v>
                </c:pt>
                <c:pt idx="3368">
                  <c:v>610.01229999999998</c:v>
                </c:pt>
                <c:pt idx="3369">
                  <c:v>610.17790000000002</c:v>
                </c:pt>
                <c:pt idx="3370">
                  <c:v>610.34349999999995</c:v>
                </c:pt>
                <c:pt idx="3371">
                  <c:v>610.50909999999999</c:v>
                </c:pt>
                <c:pt idx="3372">
                  <c:v>610.67470000000003</c:v>
                </c:pt>
                <c:pt idx="3373">
                  <c:v>610.84029999999996</c:v>
                </c:pt>
                <c:pt idx="3374">
                  <c:v>611.0059</c:v>
                </c:pt>
                <c:pt idx="3375">
                  <c:v>611.17150000000004</c:v>
                </c:pt>
                <c:pt idx="3376">
                  <c:v>611.33720000000005</c:v>
                </c:pt>
                <c:pt idx="3377">
                  <c:v>611.5027</c:v>
                </c:pt>
                <c:pt idx="3378">
                  <c:v>611.66840000000002</c:v>
                </c:pt>
                <c:pt idx="3379">
                  <c:v>611.83399999999995</c:v>
                </c:pt>
                <c:pt idx="3380">
                  <c:v>611.99959999999999</c:v>
                </c:pt>
                <c:pt idx="3381">
                  <c:v>612.1653</c:v>
                </c:pt>
                <c:pt idx="3382">
                  <c:v>612.33090000000004</c:v>
                </c:pt>
                <c:pt idx="3383">
                  <c:v>612.49659999999994</c:v>
                </c:pt>
                <c:pt idx="3384">
                  <c:v>612.66219999999998</c:v>
                </c:pt>
                <c:pt idx="3385">
                  <c:v>612.8279</c:v>
                </c:pt>
                <c:pt idx="3386">
                  <c:v>612.99350000000004</c:v>
                </c:pt>
                <c:pt idx="3387">
                  <c:v>613.15920000000006</c:v>
                </c:pt>
                <c:pt idx="3388">
                  <c:v>613.32479999999998</c:v>
                </c:pt>
                <c:pt idx="3389">
                  <c:v>613.4905</c:v>
                </c:pt>
                <c:pt idx="3390">
                  <c:v>613.65620000000001</c:v>
                </c:pt>
                <c:pt idx="3391">
                  <c:v>613.82180000000005</c:v>
                </c:pt>
                <c:pt idx="3392">
                  <c:v>613.98749999999995</c:v>
                </c:pt>
                <c:pt idx="3393">
                  <c:v>614.15319999999997</c:v>
                </c:pt>
                <c:pt idx="3394">
                  <c:v>614.31880000000001</c:v>
                </c:pt>
                <c:pt idx="3395">
                  <c:v>614.4846</c:v>
                </c:pt>
                <c:pt idx="3396">
                  <c:v>614.65020000000004</c:v>
                </c:pt>
                <c:pt idx="3397">
                  <c:v>614.81590000000006</c:v>
                </c:pt>
                <c:pt idx="3398">
                  <c:v>614.98159999999996</c:v>
                </c:pt>
                <c:pt idx="3399">
                  <c:v>615.14729999999997</c:v>
                </c:pt>
                <c:pt idx="3400">
                  <c:v>615.31290000000001</c:v>
                </c:pt>
                <c:pt idx="3401">
                  <c:v>615.47860000000003</c:v>
                </c:pt>
                <c:pt idx="3402">
                  <c:v>615.64430000000004</c:v>
                </c:pt>
                <c:pt idx="3403">
                  <c:v>615.80999999999995</c:v>
                </c:pt>
                <c:pt idx="3404">
                  <c:v>615.97569999999996</c:v>
                </c:pt>
                <c:pt idx="3405">
                  <c:v>616.14139999999998</c:v>
                </c:pt>
                <c:pt idx="3406">
                  <c:v>616.30709999999999</c:v>
                </c:pt>
                <c:pt idx="3407">
                  <c:v>616.47280000000001</c:v>
                </c:pt>
                <c:pt idx="3408">
                  <c:v>616.63840000000005</c:v>
                </c:pt>
                <c:pt idx="3409">
                  <c:v>616.80409999999995</c:v>
                </c:pt>
                <c:pt idx="3410">
                  <c:v>616.96979999999996</c:v>
                </c:pt>
                <c:pt idx="3411">
                  <c:v>617.13549999999998</c:v>
                </c:pt>
                <c:pt idx="3412">
                  <c:v>617.30119999999999</c:v>
                </c:pt>
                <c:pt idx="3413">
                  <c:v>617.46690000000001</c:v>
                </c:pt>
                <c:pt idx="3414">
                  <c:v>617.63260000000002</c:v>
                </c:pt>
                <c:pt idx="3415">
                  <c:v>617.79830000000004</c:v>
                </c:pt>
                <c:pt idx="3416">
                  <c:v>617.96389999999997</c:v>
                </c:pt>
                <c:pt idx="3417">
                  <c:v>618.12959999999998</c:v>
                </c:pt>
                <c:pt idx="3418">
                  <c:v>618.2953</c:v>
                </c:pt>
                <c:pt idx="3419">
                  <c:v>618.46100000000001</c:v>
                </c:pt>
                <c:pt idx="3420">
                  <c:v>618.62660000000005</c:v>
                </c:pt>
                <c:pt idx="3421">
                  <c:v>618.79240000000004</c:v>
                </c:pt>
                <c:pt idx="3422">
                  <c:v>618.95799999999997</c:v>
                </c:pt>
                <c:pt idx="3423">
                  <c:v>619.12369999999999</c:v>
                </c:pt>
                <c:pt idx="3424">
                  <c:v>619.28930000000003</c:v>
                </c:pt>
                <c:pt idx="3425">
                  <c:v>619.45500000000004</c:v>
                </c:pt>
                <c:pt idx="3426">
                  <c:v>619.62070000000006</c:v>
                </c:pt>
                <c:pt idx="3427">
                  <c:v>619.78629999999998</c:v>
                </c:pt>
                <c:pt idx="3428">
                  <c:v>619.952</c:v>
                </c:pt>
                <c:pt idx="3429">
                  <c:v>620.11760000000004</c:v>
                </c:pt>
                <c:pt idx="3430">
                  <c:v>620.28330000000005</c:v>
                </c:pt>
                <c:pt idx="3431">
                  <c:v>620.44889999999998</c:v>
                </c:pt>
                <c:pt idx="3432">
                  <c:v>620.6146</c:v>
                </c:pt>
                <c:pt idx="3433">
                  <c:v>620.78020000000004</c:v>
                </c:pt>
                <c:pt idx="3434">
                  <c:v>620.94579999999996</c:v>
                </c:pt>
                <c:pt idx="3435">
                  <c:v>621.11149999999998</c:v>
                </c:pt>
                <c:pt idx="3436">
                  <c:v>621.27710000000002</c:v>
                </c:pt>
                <c:pt idx="3437">
                  <c:v>621.44269999999995</c:v>
                </c:pt>
                <c:pt idx="3438">
                  <c:v>621.60829999999999</c:v>
                </c:pt>
                <c:pt idx="3439">
                  <c:v>621.77390000000003</c:v>
                </c:pt>
                <c:pt idx="3440">
                  <c:v>621.93960000000004</c:v>
                </c:pt>
                <c:pt idx="3441">
                  <c:v>622.10519999999997</c:v>
                </c:pt>
                <c:pt idx="3442">
                  <c:v>622.27080000000001</c:v>
                </c:pt>
                <c:pt idx="3443">
                  <c:v>622.43640000000005</c:v>
                </c:pt>
                <c:pt idx="3444">
                  <c:v>622.60199999999998</c:v>
                </c:pt>
                <c:pt idx="3445">
                  <c:v>622.76760000000002</c:v>
                </c:pt>
                <c:pt idx="3446">
                  <c:v>622.93320000000006</c:v>
                </c:pt>
                <c:pt idx="3447">
                  <c:v>623.09879999999998</c:v>
                </c:pt>
                <c:pt idx="3448">
                  <c:v>623.26440000000002</c:v>
                </c:pt>
                <c:pt idx="3449">
                  <c:v>623.42999999999995</c:v>
                </c:pt>
                <c:pt idx="3450">
                  <c:v>623.59559999999999</c:v>
                </c:pt>
                <c:pt idx="3451">
                  <c:v>623.76120000000003</c:v>
                </c:pt>
                <c:pt idx="3452">
                  <c:v>623.92679999999996</c:v>
                </c:pt>
                <c:pt idx="3453">
                  <c:v>624.09230000000002</c:v>
                </c:pt>
                <c:pt idx="3454">
                  <c:v>624.25789999999995</c:v>
                </c:pt>
                <c:pt idx="3455">
                  <c:v>624.42349999999999</c:v>
                </c:pt>
                <c:pt idx="3456">
                  <c:v>624.58910000000003</c:v>
                </c:pt>
                <c:pt idx="3457">
                  <c:v>624.75469999999996</c:v>
                </c:pt>
                <c:pt idx="3458">
                  <c:v>624.9203</c:v>
                </c:pt>
                <c:pt idx="3459">
                  <c:v>625.08590000000004</c:v>
                </c:pt>
                <c:pt idx="3460">
                  <c:v>625.25149999999996</c:v>
                </c:pt>
                <c:pt idx="3461">
                  <c:v>625.4171</c:v>
                </c:pt>
                <c:pt idx="3462">
                  <c:v>625.58259999999996</c:v>
                </c:pt>
                <c:pt idx="3463">
                  <c:v>625.74829999999997</c:v>
                </c:pt>
                <c:pt idx="3464">
                  <c:v>625.91390000000001</c:v>
                </c:pt>
                <c:pt idx="3465">
                  <c:v>626.07950000000005</c:v>
                </c:pt>
                <c:pt idx="3466">
                  <c:v>626.24509999999998</c:v>
                </c:pt>
                <c:pt idx="3467">
                  <c:v>626.41070000000002</c:v>
                </c:pt>
                <c:pt idx="3468">
                  <c:v>626.57629999999995</c:v>
                </c:pt>
                <c:pt idx="3469">
                  <c:v>626.74189999999999</c:v>
                </c:pt>
                <c:pt idx="3470">
                  <c:v>626.90750000000003</c:v>
                </c:pt>
                <c:pt idx="3471">
                  <c:v>627.07309999999995</c:v>
                </c:pt>
                <c:pt idx="3472">
                  <c:v>627.23879999999997</c:v>
                </c:pt>
                <c:pt idx="3473">
                  <c:v>627.40440000000001</c:v>
                </c:pt>
                <c:pt idx="3474">
                  <c:v>627.57000000000005</c:v>
                </c:pt>
                <c:pt idx="3475">
                  <c:v>627.73559999999998</c:v>
                </c:pt>
                <c:pt idx="3476">
                  <c:v>627.90120000000002</c:v>
                </c:pt>
                <c:pt idx="3477">
                  <c:v>628.06690000000003</c:v>
                </c:pt>
                <c:pt idx="3478">
                  <c:v>628.23249999999996</c:v>
                </c:pt>
                <c:pt idx="3479">
                  <c:v>628.39819999999997</c:v>
                </c:pt>
                <c:pt idx="3480">
                  <c:v>628.56380000000001</c:v>
                </c:pt>
                <c:pt idx="3481">
                  <c:v>628.72950000000003</c:v>
                </c:pt>
                <c:pt idx="3482">
                  <c:v>628.89509999999996</c:v>
                </c:pt>
                <c:pt idx="3483">
                  <c:v>629.06079999999997</c:v>
                </c:pt>
                <c:pt idx="3484">
                  <c:v>629.22640000000001</c:v>
                </c:pt>
                <c:pt idx="3485">
                  <c:v>629.3922</c:v>
                </c:pt>
                <c:pt idx="3486">
                  <c:v>629.55780000000004</c:v>
                </c:pt>
                <c:pt idx="3487">
                  <c:v>629.72339999999997</c:v>
                </c:pt>
                <c:pt idx="3488">
                  <c:v>629.88919999999996</c:v>
                </c:pt>
                <c:pt idx="3489">
                  <c:v>630.0548</c:v>
                </c:pt>
                <c:pt idx="3490">
                  <c:v>630.22050000000002</c:v>
                </c:pt>
                <c:pt idx="3491">
                  <c:v>630.38620000000003</c:v>
                </c:pt>
                <c:pt idx="3492">
                  <c:v>630.55190000000005</c:v>
                </c:pt>
                <c:pt idx="3493">
                  <c:v>630.71759999999995</c:v>
                </c:pt>
                <c:pt idx="3494">
                  <c:v>630.88319999999999</c:v>
                </c:pt>
                <c:pt idx="3495">
                  <c:v>631.04899999999998</c:v>
                </c:pt>
                <c:pt idx="3496">
                  <c:v>631.21469999999999</c:v>
                </c:pt>
                <c:pt idx="3497">
                  <c:v>631.38040000000001</c:v>
                </c:pt>
                <c:pt idx="3498">
                  <c:v>631.54610000000002</c:v>
                </c:pt>
                <c:pt idx="3499">
                  <c:v>631.71180000000004</c:v>
                </c:pt>
                <c:pt idx="3500">
                  <c:v>631.87750000000005</c:v>
                </c:pt>
                <c:pt idx="3501">
                  <c:v>632.04319999999996</c:v>
                </c:pt>
                <c:pt idx="3502">
                  <c:v>632.20889999999997</c:v>
                </c:pt>
                <c:pt idx="3503">
                  <c:v>632.37459999999999</c:v>
                </c:pt>
                <c:pt idx="3504">
                  <c:v>632.5403</c:v>
                </c:pt>
                <c:pt idx="3505">
                  <c:v>632.70609999999999</c:v>
                </c:pt>
                <c:pt idx="3506">
                  <c:v>632.87180000000001</c:v>
                </c:pt>
                <c:pt idx="3507">
                  <c:v>633.03750000000002</c:v>
                </c:pt>
                <c:pt idx="3508">
                  <c:v>633.20320000000004</c:v>
                </c:pt>
                <c:pt idx="3509">
                  <c:v>633.36890000000005</c:v>
                </c:pt>
                <c:pt idx="3510">
                  <c:v>633.53459999999995</c:v>
                </c:pt>
                <c:pt idx="3511">
                  <c:v>633.70039999999995</c:v>
                </c:pt>
                <c:pt idx="3512">
                  <c:v>633.86609999999996</c:v>
                </c:pt>
                <c:pt idx="3513">
                  <c:v>634.03179999999998</c:v>
                </c:pt>
                <c:pt idx="3514">
                  <c:v>634.19749999999999</c:v>
                </c:pt>
                <c:pt idx="3515">
                  <c:v>634.36320000000001</c:v>
                </c:pt>
                <c:pt idx="3516">
                  <c:v>634.52890000000002</c:v>
                </c:pt>
                <c:pt idx="3517">
                  <c:v>634.69460000000004</c:v>
                </c:pt>
                <c:pt idx="3518">
                  <c:v>634.86030000000005</c:v>
                </c:pt>
                <c:pt idx="3519">
                  <c:v>635.02599999999995</c:v>
                </c:pt>
                <c:pt idx="3520">
                  <c:v>635.19169999999997</c:v>
                </c:pt>
                <c:pt idx="3521">
                  <c:v>635.35739999999998</c:v>
                </c:pt>
                <c:pt idx="3522">
                  <c:v>635.5231</c:v>
                </c:pt>
                <c:pt idx="3523">
                  <c:v>635.68870000000004</c:v>
                </c:pt>
                <c:pt idx="3524">
                  <c:v>635.85440000000006</c:v>
                </c:pt>
                <c:pt idx="3525">
                  <c:v>636.02009999999996</c:v>
                </c:pt>
                <c:pt idx="3526">
                  <c:v>636.1857</c:v>
                </c:pt>
                <c:pt idx="3527">
                  <c:v>636.35140000000001</c:v>
                </c:pt>
                <c:pt idx="3528">
                  <c:v>636.51700000000005</c:v>
                </c:pt>
                <c:pt idx="3529">
                  <c:v>636.68269999999995</c:v>
                </c:pt>
                <c:pt idx="3530">
                  <c:v>636.84829999999999</c:v>
                </c:pt>
                <c:pt idx="3531">
                  <c:v>637.01400000000001</c:v>
                </c:pt>
                <c:pt idx="3532">
                  <c:v>637.17960000000005</c:v>
                </c:pt>
                <c:pt idx="3533">
                  <c:v>637.34519999999998</c:v>
                </c:pt>
                <c:pt idx="3534">
                  <c:v>637.51080000000002</c:v>
                </c:pt>
                <c:pt idx="3535">
                  <c:v>637.67650000000003</c:v>
                </c:pt>
                <c:pt idx="3536">
                  <c:v>637.84199999999998</c:v>
                </c:pt>
                <c:pt idx="3537">
                  <c:v>638.00760000000002</c:v>
                </c:pt>
                <c:pt idx="3538">
                  <c:v>638.17319999999995</c:v>
                </c:pt>
                <c:pt idx="3539">
                  <c:v>638.33879999999999</c:v>
                </c:pt>
                <c:pt idx="3540">
                  <c:v>638.50440000000003</c:v>
                </c:pt>
                <c:pt idx="3541">
                  <c:v>638.66999999999996</c:v>
                </c:pt>
                <c:pt idx="3542">
                  <c:v>638.8356</c:v>
                </c:pt>
                <c:pt idx="3543">
                  <c:v>639.00109999999995</c:v>
                </c:pt>
                <c:pt idx="3544">
                  <c:v>639.16669999999999</c:v>
                </c:pt>
                <c:pt idx="3545">
                  <c:v>639.33219999999994</c:v>
                </c:pt>
                <c:pt idx="3546">
                  <c:v>639.49770000000001</c:v>
                </c:pt>
                <c:pt idx="3547">
                  <c:v>639.66330000000005</c:v>
                </c:pt>
                <c:pt idx="3548">
                  <c:v>639.8288</c:v>
                </c:pt>
                <c:pt idx="3549">
                  <c:v>639.99429999999995</c:v>
                </c:pt>
                <c:pt idx="3550">
                  <c:v>640.15989999999999</c:v>
                </c:pt>
                <c:pt idx="3551">
                  <c:v>640.32529999999997</c:v>
                </c:pt>
                <c:pt idx="3552">
                  <c:v>640.49080000000004</c:v>
                </c:pt>
                <c:pt idx="3553">
                  <c:v>640.65629999999999</c:v>
                </c:pt>
                <c:pt idx="3554">
                  <c:v>640.82180000000005</c:v>
                </c:pt>
                <c:pt idx="3555">
                  <c:v>640.98720000000003</c:v>
                </c:pt>
                <c:pt idx="3556">
                  <c:v>641.15269999999998</c:v>
                </c:pt>
                <c:pt idx="3557">
                  <c:v>641.31820000000005</c:v>
                </c:pt>
                <c:pt idx="3558">
                  <c:v>641.48360000000002</c:v>
                </c:pt>
                <c:pt idx="3559">
                  <c:v>641.649</c:v>
                </c:pt>
                <c:pt idx="3560">
                  <c:v>641.81449999999995</c:v>
                </c:pt>
                <c:pt idx="3561">
                  <c:v>641.97990000000004</c:v>
                </c:pt>
                <c:pt idx="3562">
                  <c:v>642.14530000000002</c:v>
                </c:pt>
                <c:pt idx="3563">
                  <c:v>642.31060000000002</c:v>
                </c:pt>
                <c:pt idx="3564">
                  <c:v>642.476</c:v>
                </c:pt>
                <c:pt idx="3565">
                  <c:v>642.64139999999998</c:v>
                </c:pt>
                <c:pt idx="3566">
                  <c:v>642.80669999999998</c:v>
                </c:pt>
                <c:pt idx="3567">
                  <c:v>642.97199999999998</c:v>
                </c:pt>
                <c:pt idx="3568">
                  <c:v>643.13739999999996</c:v>
                </c:pt>
                <c:pt idx="3569">
                  <c:v>643.30269999999996</c:v>
                </c:pt>
                <c:pt idx="3570">
                  <c:v>643.46810000000005</c:v>
                </c:pt>
                <c:pt idx="3571">
                  <c:v>643.63340000000005</c:v>
                </c:pt>
                <c:pt idx="3572">
                  <c:v>643.79859999999996</c:v>
                </c:pt>
                <c:pt idx="3573">
                  <c:v>643.96400000000006</c:v>
                </c:pt>
                <c:pt idx="3574">
                  <c:v>644.12929999999994</c:v>
                </c:pt>
                <c:pt idx="3575">
                  <c:v>644.29459999999995</c:v>
                </c:pt>
                <c:pt idx="3576">
                  <c:v>644.45979999999997</c:v>
                </c:pt>
                <c:pt idx="3577">
                  <c:v>644.62509999999997</c:v>
                </c:pt>
                <c:pt idx="3578">
                  <c:v>644.7903</c:v>
                </c:pt>
                <c:pt idx="3579">
                  <c:v>644.9556</c:v>
                </c:pt>
                <c:pt idx="3580">
                  <c:v>645.12080000000003</c:v>
                </c:pt>
                <c:pt idx="3581">
                  <c:v>645.28599999999994</c:v>
                </c:pt>
                <c:pt idx="3582">
                  <c:v>645.45119999999997</c:v>
                </c:pt>
                <c:pt idx="3583">
                  <c:v>645.61649999999997</c:v>
                </c:pt>
                <c:pt idx="3584">
                  <c:v>645.7817</c:v>
                </c:pt>
                <c:pt idx="3585">
                  <c:v>645.94680000000005</c:v>
                </c:pt>
                <c:pt idx="3586">
                  <c:v>646.11210000000005</c:v>
                </c:pt>
                <c:pt idx="3587">
                  <c:v>646.27719999999999</c:v>
                </c:pt>
                <c:pt idx="3588">
                  <c:v>646.44240000000002</c:v>
                </c:pt>
                <c:pt idx="3589">
                  <c:v>646.60760000000005</c:v>
                </c:pt>
                <c:pt idx="3590">
                  <c:v>646.77279999999996</c:v>
                </c:pt>
                <c:pt idx="3591">
                  <c:v>646.93790000000001</c:v>
                </c:pt>
                <c:pt idx="3592">
                  <c:v>647.10310000000004</c:v>
                </c:pt>
                <c:pt idx="3593">
                  <c:v>647.26819999999998</c:v>
                </c:pt>
                <c:pt idx="3594">
                  <c:v>647.43340000000001</c:v>
                </c:pt>
                <c:pt idx="3595">
                  <c:v>647.59860000000003</c:v>
                </c:pt>
                <c:pt idx="3596">
                  <c:v>647.76369999999997</c:v>
                </c:pt>
                <c:pt idx="3597">
                  <c:v>647.92880000000002</c:v>
                </c:pt>
                <c:pt idx="3598">
                  <c:v>648.09400000000005</c:v>
                </c:pt>
                <c:pt idx="3599">
                  <c:v>648.25919999999996</c:v>
                </c:pt>
                <c:pt idx="3600">
                  <c:v>648.42430000000002</c:v>
                </c:pt>
                <c:pt idx="3601">
                  <c:v>648.58939999999996</c:v>
                </c:pt>
                <c:pt idx="3602">
                  <c:v>648.75459999999998</c:v>
                </c:pt>
                <c:pt idx="3603">
                  <c:v>648.91970000000003</c:v>
                </c:pt>
                <c:pt idx="3604">
                  <c:v>649.08479999999997</c:v>
                </c:pt>
                <c:pt idx="3605">
                  <c:v>649.25</c:v>
                </c:pt>
                <c:pt idx="3606">
                  <c:v>649.41520000000003</c:v>
                </c:pt>
                <c:pt idx="3607">
                  <c:v>649.58029999999997</c:v>
                </c:pt>
                <c:pt idx="3608">
                  <c:v>649.74540000000002</c:v>
                </c:pt>
                <c:pt idx="3609">
                  <c:v>649.91060000000004</c:v>
                </c:pt>
                <c:pt idx="3610">
                  <c:v>650.07569999999998</c:v>
                </c:pt>
                <c:pt idx="3611">
                  <c:v>650.24080000000004</c:v>
                </c:pt>
                <c:pt idx="3612">
                  <c:v>650.40599999999995</c:v>
                </c:pt>
                <c:pt idx="3613">
                  <c:v>650.57119999999998</c:v>
                </c:pt>
                <c:pt idx="3614">
                  <c:v>650.73630000000003</c:v>
                </c:pt>
                <c:pt idx="3615">
                  <c:v>650.90160000000003</c:v>
                </c:pt>
                <c:pt idx="3616">
                  <c:v>651.06669999999997</c:v>
                </c:pt>
                <c:pt idx="3617">
                  <c:v>651.2319</c:v>
                </c:pt>
                <c:pt idx="3618">
                  <c:v>651.39700000000005</c:v>
                </c:pt>
                <c:pt idx="3619">
                  <c:v>651.56230000000005</c:v>
                </c:pt>
                <c:pt idx="3620">
                  <c:v>651.72739999999999</c:v>
                </c:pt>
                <c:pt idx="3621">
                  <c:v>651.89260000000002</c:v>
                </c:pt>
                <c:pt idx="3622">
                  <c:v>652.05790000000002</c:v>
                </c:pt>
                <c:pt idx="3623">
                  <c:v>652.22310000000004</c:v>
                </c:pt>
                <c:pt idx="3624">
                  <c:v>652.38829999999996</c:v>
                </c:pt>
                <c:pt idx="3625">
                  <c:v>652.55349999999999</c:v>
                </c:pt>
                <c:pt idx="3626">
                  <c:v>652.71879999999999</c:v>
                </c:pt>
                <c:pt idx="3627">
                  <c:v>652.88400000000001</c:v>
                </c:pt>
                <c:pt idx="3628">
                  <c:v>653.04930000000002</c:v>
                </c:pt>
                <c:pt idx="3629">
                  <c:v>653.21450000000004</c:v>
                </c:pt>
                <c:pt idx="3630">
                  <c:v>653.37980000000005</c:v>
                </c:pt>
                <c:pt idx="3631">
                  <c:v>653.54499999999996</c:v>
                </c:pt>
                <c:pt idx="3632">
                  <c:v>653.71029999999996</c:v>
                </c:pt>
                <c:pt idx="3633">
                  <c:v>653.87559999999996</c:v>
                </c:pt>
                <c:pt idx="3634">
                  <c:v>654.04089999999997</c:v>
                </c:pt>
                <c:pt idx="3635">
                  <c:v>654.20619999999997</c:v>
                </c:pt>
                <c:pt idx="3636">
                  <c:v>654.37149999999997</c:v>
                </c:pt>
                <c:pt idx="3637">
                  <c:v>654.53689999999995</c:v>
                </c:pt>
                <c:pt idx="3638">
                  <c:v>654.70209999999997</c:v>
                </c:pt>
                <c:pt idx="3639">
                  <c:v>654.86749999999995</c:v>
                </c:pt>
                <c:pt idx="3640">
                  <c:v>655.03290000000004</c:v>
                </c:pt>
                <c:pt idx="3641">
                  <c:v>655.19820000000004</c:v>
                </c:pt>
                <c:pt idx="3642">
                  <c:v>655.36360000000002</c:v>
                </c:pt>
                <c:pt idx="3643">
                  <c:v>655.529</c:v>
                </c:pt>
                <c:pt idx="3644">
                  <c:v>655.69439999999997</c:v>
                </c:pt>
                <c:pt idx="3645">
                  <c:v>655.85979999999995</c:v>
                </c:pt>
                <c:pt idx="3646">
                  <c:v>656.02530000000002</c:v>
                </c:pt>
                <c:pt idx="3647">
                  <c:v>656.19069999999999</c:v>
                </c:pt>
                <c:pt idx="3648">
                  <c:v>656.35609999999997</c:v>
                </c:pt>
                <c:pt idx="3649">
                  <c:v>656.52160000000003</c:v>
                </c:pt>
                <c:pt idx="3650">
                  <c:v>656.68709999999999</c:v>
                </c:pt>
                <c:pt idx="3651">
                  <c:v>656.85249999999996</c:v>
                </c:pt>
                <c:pt idx="3652">
                  <c:v>657.01800000000003</c:v>
                </c:pt>
                <c:pt idx="3653">
                  <c:v>657.18349999999998</c:v>
                </c:pt>
                <c:pt idx="3654">
                  <c:v>657.34900000000005</c:v>
                </c:pt>
                <c:pt idx="3655">
                  <c:v>657.5145</c:v>
                </c:pt>
                <c:pt idx="3656">
                  <c:v>657.68010000000004</c:v>
                </c:pt>
                <c:pt idx="3657">
                  <c:v>657.84559999999999</c:v>
                </c:pt>
                <c:pt idx="3658">
                  <c:v>658.01120000000003</c:v>
                </c:pt>
                <c:pt idx="3659">
                  <c:v>658.17669999999998</c:v>
                </c:pt>
                <c:pt idx="3660">
                  <c:v>658.34230000000002</c:v>
                </c:pt>
                <c:pt idx="3661">
                  <c:v>658.50789999999995</c:v>
                </c:pt>
                <c:pt idx="3662">
                  <c:v>658.67349999999999</c:v>
                </c:pt>
                <c:pt idx="3663">
                  <c:v>658.83910000000003</c:v>
                </c:pt>
                <c:pt idx="3664">
                  <c:v>659.00459999999998</c:v>
                </c:pt>
                <c:pt idx="3665">
                  <c:v>659.17020000000002</c:v>
                </c:pt>
                <c:pt idx="3666">
                  <c:v>659.33590000000004</c:v>
                </c:pt>
                <c:pt idx="3667">
                  <c:v>659.50149999999996</c:v>
                </c:pt>
                <c:pt idx="3668">
                  <c:v>659.6671</c:v>
                </c:pt>
                <c:pt idx="3669">
                  <c:v>659.83280000000002</c:v>
                </c:pt>
                <c:pt idx="3670">
                  <c:v>659.99839999999995</c:v>
                </c:pt>
                <c:pt idx="3671">
                  <c:v>660.16409999999996</c:v>
                </c:pt>
                <c:pt idx="3672">
                  <c:v>660.3297</c:v>
                </c:pt>
                <c:pt idx="3673">
                  <c:v>660.49540000000002</c:v>
                </c:pt>
                <c:pt idx="3674">
                  <c:v>660.66110000000003</c:v>
                </c:pt>
                <c:pt idx="3675">
                  <c:v>660.82669999999996</c:v>
                </c:pt>
                <c:pt idx="3676">
                  <c:v>660.99239999999998</c:v>
                </c:pt>
                <c:pt idx="3677">
                  <c:v>661.15809999999999</c:v>
                </c:pt>
                <c:pt idx="3678">
                  <c:v>661.32370000000003</c:v>
                </c:pt>
                <c:pt idx="3679">
                  <c:v>661.48940000000005</c:v>
                </c:pt>
                <c:pt idx="3680">
                  <c:v>661.65520000000004</c:v>
                </c:pt>
                <c:pt idx="3681">
                  <c:v>661.82079999999996</c:v>
                </c:pt>
                <c:pt idx="3682">
                  <c:v>661.98649999999998</c:v>
                </c:pt>
                <c:pt idx="3683">
                  <c:v>662.15219999999999</c:v>
                </c:pt>
                <c:pt idx="3684">
                  <c:v>662.31790000000001</c:v>
                </c:pt>
                <c:pt idx="3685">
                  <c:v>662.48360000000002</c:v>
                </c:pt>
                <c:pt idx="3686">
                  <c:v>662.64919999999995</c:v>
                </c:pt>
                <c:pt idx="3687">
                  <c:v>662.81489999999997</c:v>
                </c:pt>
                <c:pt idx="3688">
                  <c:v>662.98069999999996</c:v>
                </c:pt>
                <c:pt idx="3689">
                  <c:v>663.1463</c:v>
                </c:pt>
                <c:pt idx="3690">
                  <c:v>663.31200000000001</c:v>
                </c:pt>
                <c:pt idx="3691">
                  <c:v>663.47770000000003</c:v>
                </c:pt>
                <c:pt idx="3692">
                  <c:v>663.64340000000004</c:v>
                </c:pt>
                <c:pt idx="3693">
                  <c:v>663.80899999999997</c:v>
                </c:pt>
                <c:pt idx="3694">
                  <c:v>663.97469999999998</c:v>
                </c:pt>
                <c:pt idx="3695">
                  <c:v>664.14030000000002</c:v>
                </c:pt>
                <c:pt idx="3696">
                  <c:v>664.30600000000004</c:v>
                </c:pt>
                <c:pt idx="3697">
                  <c:v>664.47159999999997</c:v>
                </c:pt>
                <c:pt idx="3698">
                  <c:v>664.63729999999998</c:v>
                </c:pt>
                <c:pt idx="3699">
                  <c:v>664.80290000000002</c:v>
                </c:pt>
                <c:pt idx="3700">
                  <c:v>664.96860000000004</c:v>
                </c:pt>
                <c:pt idx="3701">
                  <c:v>665.13419999999996</c:v>
                </c:pt>
                <c:pt idx="3702">
                  <c:v>665.2998</c:v>
                </c:pt>
                <c:pt idx="3703">
                  <c:v>665.46540000000005</c:v>
                </c:pt>
                <c:pt idx="3704">
                  <c:v>665.63099999999997</c:v>
                </c:pt>
                <c:pt idx="3705">
                  <c:v>665.79660000000001</c:v>
                </c:pt>
                <c:pt idx="3706">
                  <c:v>665.96220000000005</c:v>
                </c:pt>
                <c:pt idx="3707">
                  <c:v>666.1277</c:v>
                </c:pt>
                <c:pt idx="3708">
                  <c:v>666.29330000000004</c:v>
                </c:pt>
                <c:pt idx="3709">
                  <c:v>666.45889999999997</c:v>
                </c:pt>
                <c:pt idx="3710">
                  <c:v>666.62450000000001</c:v>
                </c:pt>
                <c:pt idx="3711">
                  <c:v>666.79</c:v>
                </c:pt>
                <c:pt idx="3712">
                  <c:v>666.9556</c:v>
                </c:pt>
                <c:pt idx="3713">
                  <c:v>667.12109999999996</c:v>
                </c:pt>
                <c:pt idx="3714">
                  <c:v>667.28660000000002</c:v>
                </c:pt>
                <c:pt idx="3715">
                  <c:v>667.45209999999997</c:v>
                </c:pt>
                <c:pt idx="3716">
                  <c:v>667.61760000000004</c:v>
                </c:pt>
                <c:pt idx="3717">
                  <c:v>667.78309999999999</c:v>
                </c:pt>
                <c:pt idx="3718">
                  <c:v>667.94870000000003</c:v>
                </c:pt>
                <c:pt idx="3719">
                  <c:v>668.11410000000001</c:v>
                </c:pt>
                <c:pt idx="3720">
                  <c:v>668.27959999999996</c:v>
                </c:pt>
                <c:pt idx="3721">
                  <c:v>668.44510000000002</c:v>
                </c:pt>
                <c:pt idx="3722">
                  <c:v>668.61059999999998</c:v>
                </c:pt>
                <c:pt idx="3723">
                  <c:v>668.77610000000004</c:v>
                </c:pt>
                <c:pt idx="3724">
                  <c:v>668.94150000000002</c:v>
                </c:pt>
                <c:pt idx="3725">
                  <c:v>669.10699999999997</c:v>
                </c:pt>
                <c:pt idx="3726">
                  <c:v>669.27239999999995</c:v>
                </c:pt>
                <c:pt idx="3727">
                  <c:v>669.43790000000001</c:v>
                </c:pt>
                <c:pt idx="3728">
                  <c:v>669.60329999999999</c:v>
                </c:pt>
                <c:pt idx="3729">
                  <c:v>669.76869999999997</c:v>
                </c:pt>
                <c:pt idx="3730">
                  <c:v>669.93409999999994</c:v>
                </c:pt>
                <c:pt idx="3731">
                  <c:v>670.09960000000001</c:v>
                </c:pt>
                <c:pt idx="3732">
                  <c:v>670.26499999999999</c:v>
                </c:pt>
                <c:pt idx="3733">
                  <c:v>670.43039999999996</c:v>
                </c:pt>
                <c:pt idx="3734">
                  <c:v>670.59590000000003</c:v>
                </c:pt>
                <c:pt idx="3735">
                  <c:v>670.76130000000001</c:v>
                </c:pt>
                <c:pt idx="3736">
                  <c:v>670.92669999999998</c:v>
                </c:pt>
                <c:pt idx="3737">
                  <c:v>671.09209999999996</c:v>
                </c:pt>
                <c:pt idx="3738">
                  <c:v>671.25750000000005</c:v>
                </c:pt>
                <c:pt idx="3739">
                  <c:v>671.42290000000003</c:v>
                </c:pt>
                <c:pt idx="3740">
                  <c:v>671.5883</c:v>
                </c:pt>
                <c:pt idx="3741">
                  <c:v>671.75369999999998</c:v>
                </c:pt>
                <c:pt idx="3742">
                  <c:v>671.91909999999996</c:v>
                </c:pt>
                <c:pt idx="3743">
                  <c:v>672.08450000000005</c:v>
                </c:pt>
                <c:pt idx="3744">
                  <c:v>672.24990000000003</c:v>
                </c:pt>
                <c:pt idx="3745">
                  <c:v>672.4153</c:v>
                </c:pt>
                <c:pt idx="3746">
                  <c:v>672.58069999999998</c:v>
                </c:pt>
                <c:pt idx="3747">
                  <c:v>672.74609999999996</c:v>
                </c:pt>
                <c:pt idx="3748">
                  <c:v>672.91150000000005</c:v>
                </c:pt>
                <c:pt idx="3749">
                  <c:v>673.07690000000002</c:v>
                </c:pt>
                <c:pt idx="3750">
                  <c:v>673.2423</c:v>
                </c:pt>
                <c:pt idx="3751">
                  <c:v>673.40769999999998</c:v>
                </c:pt>
                <c:pt idx="3752">
                  <c:v>673.57309999999995</c:v>
                </c:pt>
                <c:pt idx="3753">
                  <c:v>673.73850000000004</c:v>
                </c:pt>
                <c:pt idx="3754">
                  <c:v>673.90390000000002</c:v>
                </c:pt>
                <c:pt idx="3755">
                  <c:v>674.06920000000002</c:v>
                </c:pt>
                <c:pt idx="3756">
                  <c:v>674.2346</c:v>
                </c:pt>
                <c:pt idx="3757">
                  <c:v>674.4</c:v>
                </c:pt>
                <c:pt idx="3758">
                  <c:v>674.56539999999995</c:v>
                </c:pt>
                <c:pt idx="3759">
                  <c:v>674.73069999999996</c:v>
                </c:pt>
                <c:pt idx="3760">
                  <c:v>674.89610000000005</c:v>
                </c:pt>
                <c:pt idx="3761">
                  <c:v>675.06150000000002</c:v>
                </c:pt>
                <c:pt idx="3762">
                  <c:v>675.22680000000003</c:v>
                </c:pt>
                <c:pt idx="3763">
                  <c:v>675.3922</c:v>
                </c:pt>
                <c:pt idx="3764">
                  <c:v>675.5575</c:v>
                </c:pt>
                <c:pt idx="3765">
                  <c:v>675.72289999999998</c:v>
                </c:pt>
                <c:pt idx="3766">
                  <c:v>675.88819999999998</c:v>
                </c:pt>
                <c:pt idx="3767">
                  <c:v>676.05349999999999</c:v>
                </c:pt>
                <c:pt idx="3768">
                  <c:v>676.21889999999996</c:v>
                </c:pt>
                <c:pt idx="3769">
                  <c:v>676.38419999999996</c:v>
                </c:pt>
                <c:pt idx="3770">
                  <c:v>676.54949999999997</c:v>
                </c:pt>
                <c:pt idx="3771">
                  <c:v>676.71479999999997</c:v>
                </c:pt>
                <c:pt idx="3772">
                  <c:v>676.88009999999997</c:v>
                </c:pt>
                <c:pt idx="3773">
                  <c:v>677.04549999999995</c:v>
                </c:pt>
                <c:pt idx="3774">
                  <c:v>677.21079999999995</c:v>
                </c:pt>
                <c:pt idx="3775">
                  <c:v>677.37599999999998</c:v>
                </c:pt>
                <c:pt idx="3776">
                  <c:v>677.54129999999998</c:v>
                </c:pt>
                <c:pt idx="3777">
                  <c:v>677.70659999999998</c:v>
                </c:pt>
                <c:pt idx="3778">
                  <c:v>677.87189999999998</c:v>
                </c:pt>
                <c:pt idx="3779">
                  <c:v>678.03710000000001</c:v>
                </c:pt>
                <c:pt idx="3780">
                  <c:v>678.20240000000001</c:v>
                </c:pt>
                <c:pt idx="3781">
                  <c:v>678.36760000000004</c:v>
                </c:pt>
                <c:pt idx="3782">
                  <c:v>678.53290000000004</c:v>
                </c:pt>
                <c:pt idx="3783">
                  <c:v>678.69809999999995</c:v>
                </c:pt>
                <c:pt idx="3784">
                  <c:v>678.86329999999998</c:v>
                </c:pt>
                <c:pt idx="3785">
                  <c:v>679.02859999999998</c:v>
                </c:pt>
                <c:pt idx="3786">
                  <c:v>679.19380000000001</c:v>
                </c:pt>
                <c:pt idx="3787">
                  <c:v>679.35900000000004</c:v>
                </c:pt>
                <c:pt idx="3788">
                  <c:v>679.52419999999995</c:v>
                </c:pt>
                <c:pt idx="3789">
                  <c:v>679.68939999999998</c:v>
                </c:pt>
                <c:pt idx="3790">
                  <c:v>679.8546</c:v>
                </c:pt>
                <c:pt idx="3791">
                  <c:v>680.01980000000003</c:v>
                </c:pt>
                <c:pt idx="3792">
                  <c:v>680.18489999999997</c:v>
                </c:pt>
                <c:pt idx="3793">
                  <c:v>680.3501</c:v>
                </c:pt>
                <c:pt idx="3794">
                  <c:v>680.51530000000002</c:v>
                </c:pt>
                <c:pt idx="3795">
                  <c:v>680.68039999999996</c:v>
                </c:pt>
                <c:pt idx="3796">
                  <c:v>680.84550000000002</c:v>
                </c:pt>
                <c:pt idx="3797">
                  <c:v>681.01070000000004</c:v>
                </c:pt>
                <c:pt idx="3798">
                  <c:v>681.17579999999998</c:v>
                </c:pt>
                <c:pt idx="3799">
                  <c:v>681.34090000000003</c:v>
                </c:pt>
                <c:pt idx="3800">
                  <c:v>681.50609999999995</c:v>
                </c:pt>
                <c:pt idx="3801">
                  <c:v>681.6712</c:v>
                </c:pt>
                <c:pt idx="3802">
                  <c:v>681.83630000000005</c:v>
                </c:pt>
                <c:pt idx="3803">
                  <c:v>682.00139999999999</c:v>
                </c:pt>
                <c:pt idx="3804">
                  <c:v>682.16650000000004</c:v>
                </c:pt>
                <c:pt idx="3805">
                  <c:v>682.33159999999998</c:v>
                </c:pt>
                <c:pt idx="3806">
                  <c:v>682.49670000000003</c:v>
                </c:pt>
                <c:pt idx="3807">
                  <c:v>682.66179999999997</c:v>
                </c:pt>
                <c:pt idx="3808">
                  <c:v>682.82690000000002</c:v>
                </c:pt>
                <c:pt idx="3809">
                  <c:v>682.99199999999996</c:v>
                </c:pt>
                <c:pt idx="3810">
                  <c:v>683.15700000000004</c:v>
                </c:pt>
                <c:pt idx="3811">
                  <c:v>683.32209999999998</c:v>
                </c:pt>
                <c:pt idx="3812">
                  <c:v>683.48720000000003</c:v>
                </c:pt>
                <c:pt idx="3813">
                  <c:v>683.65229999999997</c:v>
                </c:pt>
                <c:pt idx="3814">
                  <c:v>683.81730000000005</c:v>
                </c:pt>
                <c:pt idx="3815">
                  <c:v>683.98239999999998</c:v>
                </c:pt>
                <c:pt idx="3816">
                  <c:v>684.14750000000004</c:v>
                </c:pt>
                <c:pt idx="3817">
                  <c:v>684.3125</c:v>
                </c:pt>
                <c:pt idx="3818">
                  <c:v>684.47760000000005</c:v>
                </c:pt>
                <c:pt idx="3819">
                  <c:v>684.64260000000002</c:v>
                </c:pt>
                <c:pt idx="3820">
                  <c:v>684.80769999999995</c:v>
                </c:pt>
                <c:pt idx="3821">
                  <c:v>684.97280000000001</c:v>
                </c:pt>
                <c:pt idx="3822">
                  <c:v>685.13779999999997</c:v>
                </c:pt>
                <c:pt idx="3823">
                  <c:v>685.30290000000002</c:v>
                </c:pt>
                <c:pt idx="3824">
                  <c:v>685.46789999999999</c:v>
                </c:pt>
                <c:pt idx="3825">
                  <c:v>685.63289999999995</c:v>
                </c:pt>
                <c:pt idx="3826">
                  <c:v>685.798</c:v>
                </c:pt>
                <c:pt idx="3827">
                  <c:v>685.96310000000005</c:v>
                </c:pt>
                <c:pt idx="3828">
                  <c:v>686.12810000000002</c:v>
                </c:pt>
                <c:pt idx="3829">
                  <c:v>686.29319999999996</c:v>
                </c:pt>
                <c:pt idx="3830">
                  <c:v>686.45830000000001</c:v>
                </c:pt>
                <c:pt idx="3831">
                  <c:v>686.62329999999997</c:v>
                </c:pt>
                <c:pt idx="3832">
                  <c:v>686.78830000000005</c:v>
                </c:pt>
                <c:pt idx="3833">
                  <c:v>686.95339999999999</c:v>
                </c:pt>
                <c:pt idx="3834">
                  <c:v>687.11850000000004</c:v>
                </c:pt>
                <c:pt idx="3835">
                  <c:v>687.2835</c:v>
                </c:pt>
                <c:pt idx="3836">
                  <c:v>687.44860000000006</c:v>
                </c:pt>
                <c:pt idx="3837">
                  <c:v>687.61360000000002</c:v>
                </c:pt>
                <c:pt idx="3838">
                  <c:v>687.77840000000003</c:v>
                </c:pt>
                <c:pt idx="3839">
                  <c:v>687.94320000000005</c:v>
                </c:pt>
                <c:pt idx="3840">
                  <c:v>688.1078</c:v>
                </c:pt>
                <c:pt idx="3841">
                  <c:v>688.27260000000001</c:v>
                </c:pt>
                <c:pt idx="3842">
                  <c:v>688.43730000000005</c:v>
                </c:pt>
                <c:pt idx="3843">
                  <c:v>688.60199999999998</c:v>
                </c:pt>
                <c:pt idx="3844">
                  <c:v>688.76670000000001</c:v>
                </c:pt>
                <c:pt idx="3845">
                  <c:v>688.93140000000005</c:v>
                </c:pt>
                <c:pt idx="3846">
                  <c:v>689.09609999999998</c:v>
                </c:pt>
                <c:pt idx="3847">
                  <c:v>689.26089999999999</c:v>
                </c:pt>
                <c:pt idx="3848">
                  <c:v>689.42550000000006</c:v>
                </c:pt>
                <c:pt idx="3849">
                  <c:v>689.59029999999996</c:v>
                </c:pt>
                <c:pt idx="3850">
                  <c:v>689.755</c:v>
                </c:pt>
                <c:pt idx="3851">
                  <c:v>689.91970000000003</c:v>
                </c:pt>
                <c:pt idx="3852">
                  <c:v>690.08450000000005</c:v>
                </c:pt>
                <c:pt idx="3853">
                  <c:v>690.24919999999997</c:v>
                </c:pt>
                <c:pt idx="3854">
                  <c:v>690.41399999999999</c:v>
                </c:pt>
                <c:pt idx="3855">
                  <c:v>690.57870000000003</c:v>
                </c:pt>
                <c:pt idx="3856">
                  <c:v>690.74350000000004</c:v>
                </c:pt>
                <c:pt idx="3857">
                  <c:v>690.90819999999997</c:v>
                </c:pt>
                <c:pt idx="3858">
                  <c:v>691.07299999999998</c:v>
                </c:pt>
                <c:pt idx="3859">
                  <c:v>691.23770000000002</c:v>
                </c:pt>
                <c:pt idx="3860">
                  <c:v>691.40250000000003</c:v>
                </c:pt>
                <c:pt idx="3861">
                  <c:v>691.56730000000005</c:v>
                </c:pt>
                <c:pt idx="3862">
                  <c:v>691.73199999999997</c:v>
                </c:pt>
                <c:pt idx="3863">
                  <c:v>691.89679999999998</c:v>
                </c:pt>
                <c:pt idx="3864">
                  <c:v>692.0616</c:v>
                </c:pt>
                <c:pt idx="3865">
                  <c:v>692.22630000000004</c:v>
                </c:pt>
                <c:pt idx="3866">
                  <c:v>692.39110000000005</c:v>
                </c:pt>
                <c:pt idx="3867">
                  <c:v>692.55579999999998</c:v>
                </c:pt>
                <c:pt idx="3868">
                  <c:v>692.72059999999999</c:v>
                </c:pt>
                <c:pt idx="3869">
                  <c:v>692.8854</c:v>
                </c:pt>
                <c:pt idx="3870">
                  <c:v>693.05020000000002</c:v>
                </c:pt>
                <c:pt idx="3871">
                  <c:v>693.21500000000003</c:v>
                </c:pt>
                <c:pt idx="3872">
                  <c:v>693.37980000000005</c:v>
                </c:pt>
                <c:pt idx="3873">
                  <c:v>693.54449999999997</c:v>
                </c:pt>
                <c:pt idx="3874">
                  <c:v>693.70929999999998</c:v>
                </c:pt>
                <c:pt idx="3875">
                  <c:v>693.8741</c:v>
                </c:pt>
                <c:pt idx="3876">
                  <c:v>694.03880000000004</c:v>
                </c:pt>
                <c:pt idx="3877">
                  <c:v>694.20360000000005</c:v>
                </c:pt>
                <c:pt idx="3878">
                  <c:v>694.36829999999998</c:v>
                </c:pt>
                <c:pt idx="3879">
                  <c:v>694.53309999999999</c:v>
                </c:pt>
                <c:pt idx="3880">
                  <c:v>694.6979</c:v>
                </c:pt>
                <c:pt idx="3881">
                  <c:v>694.86270000000002</c:v>
                </c:pt>
                <c:pt idx="3882">
                  <c:v>695.02750000000003</c:v>
                </c:pt>
                <c:pt idx="3883">
                  <c:v>695.19219999999996</c:v>
                </c:pt>
                <c:pt idx="3884">
                  <c:v>695.35699999999997</c:v>
                </c:pt>
                <c:pt idx="3885">
                  <c:v>695.52170000000001</c:v>
                </c:pt>
                <c:pt idx="3886">
                  <c:v>695.68650000000002</c:v>
                </c:pt>
                <c:pt idx="3887">
                  <c:v>695.85130000000004</c:v>
                </c:pt>
                <c:pt idx="3888">
                  <c:v>696.01610000000005</c:v>
                </c:pt>
                <c:pt idx="3889">
                  <c:v>696.18079999999998</c:v>
                </c:pt>
                <c:pt idx="3890">
                  <c:v>696.34559999999999</c:v>
                </c:pt>
                <c:pt idx="3891">
                  <c:v>696.51030000000003</c:v>
                </c:pt>
                <c:pt idx="3892">
                  <c:v>696.67510000000004</c:v>
                </c:pt>
                <c:pt idx="3893">
                  <c:v>696.83979999999997</c:v>
                </c:pt>
                <c:pt idx="3894">
                  <c:v>697.00459999999998</c:v>
                </c:pt>
                <c:pt idx="3895">
                  <c:v>697.1694</c:v>
                </c:pt>
                <c:pt idx="3896">
                  <c:v>697.33420000000001</c:v>
                </c:pt>
                <c:pt idx="3897">
                  <c:v>697.49890000000005</c:v>
                </c:pt>
                <c:pt idx="3898">
                  <c:v>697.66369999999995</c:v>
                </c:pt>
                <c:pt idx="3899">
                  <c:v>697.82839999999999</c:v>
                </c:pt>
                <c:pt idx="3900">
                  <c:v>697.9932</c:v>
                </c:pt>
                <c:pt idx="3901">
                  <c:v>698.15800000000002</c:v>
                </c:pt>
                <c:pt idx="3902">
                  <c:v>698.32280000000003</c:v>
                </c:pt>
                <c:pt idx="3903">
                  <c:v>698.48749999999995</c:v>
                </c:pt>
                <c:pt idx="3904">
                  <c:v>698.65229999999997</c:v>
                </c:pt>
                <c:pt idx="3905">
                  <c:v>698.81700000000001</c:v>
                </c:pt>
                <c:pt idx="3906">
                  <c:v>698.98180000000002</c:v>
                </c:pt>
                <c:pt idx="3907">
                  <c:v>699.14660000000003</c:v>
                </c:pt>
                <c:pt idx="3908">
                  <c:v>699.31129999999996</c:v>
                </c:pt>
                <c:pt idx="3909">
                  <c:v>699.47609999999997</c:v>
                </c:pt>
                <c:pt idx="3910">
                  <c:v>699.64089999999999</c:v>
                </c:pt>
                <c:pt idx="3911">
                  <c:v>699.8057</c:v>
                </c:pt>
                <c:pt idx="3912">
                  <c:v>699.97040000000004</c:v>
                </c:pt>
              </c:numCache>
            </c:numRef>
          </c:xVal>
          <c:yVal>
            <c:numRef>
              <c:f>'Cu(A)  tg '!$R$2:$R$3914</c:f>
              <c:numCache>
                <c:formatCode>General</c:formatCode>
                <c:ptCount val="3913"/>
                <c:pt idx="0">
                  <c:v>11.1587</c:v>
                </c:pt>
                <c:pt idx="1">
                  <c:v>11.153700000000001</c:v>
                </c:pt>
                <c:pt idx="2">
                  <c:v>11.1494</c:v>
                </c:pt>
                <c:pt idx="3">
                  <c:v>11.1463</c:v>
                </c:pt>
                <c:pt idx="4">
                  <c:v>11.145200000000001</c:v>
                </c:pt>
                <c:pt idx="5">
                  <c:v>11.1469</c:v>
                </c:pt>
                <c:pt idx="6">
                  <c:v>11.151999999999999</c:v>
                </c:pt>
                <c:pt idx="7">
                  <c:v>11.160299999999999</c:v>
                </c:pt>
                <c:pt idx="8">
                  <c:v>11.1714</c:v>
                </c:pt>
                <c:pt idx="9">
                  <c:v>11.1844</c:v>
                </c:pt>
                <c:pt idx="10">
                  <c:v>11.1989</c:v>
                </c:pt>
                <c:pt idx="11">
                  <c:v>11.214399999999999</c:v>
                </c:pt>
                <c:pt idx="12">
                  <c:v>11.2303</c:v>
                </c:pt>
                <c:pt idx="13">
                  <c:v>11.2462</c:v>
                </c:pt>
                <c:pt idx="14">
                  <c:v>11.2615</c:v>
                </c:pt>
                <c:pt idx="15">
                  <c:v>11.2758</c:v>
                </c:pt>
                <c:pt idx="16">
                  <c:v>11.288500000000001</c:v>
                </c:pt>
                <c:pt idx="17">
                  <c:v>11.299300000000001</c:v>
                </c:pt>
                <c:pt idx="18">
                  <c:v>11.308199999999999</c:v>
                </c:pt>
                <c:pt idx="19">
                  <c:v>11.3149</c:v>
                </c:pt>
                <c:pt idx="20">
                  <c:v>11.319699999999999</c:v>
                </c:pt>
                <c:pt idx="21">
                  <c:v>11.322699999999999</c:v>
                </c:pt>
                <c:pt idx="22">
                  <c:v>11.3239</c:v>
                </c:pt>
                <c:pt idx="23">
                  <c:v>11.323700000000001</c:v>
                </c:pt>
                <c:pt idx="24">
                  <c:v>11.322100000000001</c:v>
                </c:pt>
                <c:pt idx="25">
                  <c:v>11.3195</c:v>
                </c:pt>
                <c:pt idx="26">
                  <c:v>11.316000000000001</c:v>
                </c:pt>
                <c:pt idx="27">
                  <c:v>11.3117</c:v>
                </c:pt>
                <c:pt idx="28">
                  <c:v>11.307</c:v>
                </c:pt>
                <c:pt idx="29">
                  <c:v>11.3018</c:v>
                </c:pt>
                <c:pt idx="30">
                  <c:v>11.2963</c:v>
                </c:pt>
                <c:pt idx="31">
                  <c:v>11.2906</c:v>
                </c:pt>
                <c:pt idx="32">
                  <c:v>11.284800000000001</c:v>
                </c:pt>
                <c:pt idx="33">
                  <c:v>11.279</c:v>
                </c:pt>
                <c:pt idx="34">
                  <c:v>11.273099999999999</c:v>
                </c:pt>
                <c:pt idx="35">
                  <c:v>11.267200000000001</c:v>
                </c:pt>
                <c:pt idx="36">
                  <c:v>11.2613</c:v>
                </c:pt>
                <c:pt idx="37">
                  <c:v>11.2555</c:v>
                </c:pt>
                <c:pt idx="38">
                  <c:v>11.249700000000001</c:v>
                </c:pt>
                <c:pt idx="39">
                  <c:v>11.244</c:v>
                </c:pt>
                <c:pt idx="40">
                  <c:v>11.2384</c:v>
                </c:pt>
                <c:pt idx="41">
                  <c:v>11.232799999999999</c:v>
                </c:pt>
                <c:pt idx="42">
                  <c:v>11.2273</c:v>
                </c:pt>
                <c:pt idx="43">
                  <c:v>11.2219</c:v>
                </c:pt>
                <c:pt idx="44">
                  <c:v>11.2166</c:v>
                </c:pt>
                <c:pt idx="45">
                  <c:v>11.211399999999999</c:v>
                </c:pt>
                <c:pt idx="46">
                  <c:v>11.206200000000001</c:v>
                </c:pt>
                <c:pt idx="47">
                  <c:v>11.2011</c:v>
                </c:pt>
                <c:pt idx="48">
                  <c:v>11.196099999999999</c:v>
                </c:pt>
                <c:pt idx="49">
                  <c:v>11.1912</c:v>
                </c:pt>
                <c:pt idx="50">
                  <c:v>11.186299999999999</c:v>
                </c:pt>
                <c:pt idx="51">
                  <c:v>11.1814</c:v>
                </c:pt>
                <c:pt idx="52">
                  <c:v>11.176600000000001</c:v>
                </c:pt>
                <c:pt idx="53">
                  <c:v>11.171900000000001</c:v>
                </c:pt>
                <c:pt idx="54">
                  <c:v>11.167199999999999</c:v>
                </c:pt>
                <c:pt idx="55">
                  <c:v>11.162599999999999</c:v>
                </c:pt>
                <c:pt idx="56">
                  <c:v>11.1579</c:v>
                </c:pt>
                <c:pt idx="57">
                  <c:v>11.1534</c:v>
                </c:pt>
                <c:pt idx="58">
                  <c:v>11.148899999999999</c:v>
                </c:pt>
                <c:pt idx="59">
                  <c:v>11.144399999999999</c:v>
                </c:pt>
                <c:pt idx="60">
                  <c:v>11.139900000000001</c:v>
                </c:pt>
                <c:pt idx="61">
                  <c:v>11.1355</c:v>
                </c:pt>
                <c:pt idx="62">
                  <c:v>11.1312</c:v>
                </c:pt>
                <c:pt idx="63">
                  <c:v>11.126799999999999</c:v>
                </c:pt>
                <c:pt idx="64">
                  <c:v>11.1226</c:v>
                </c:pt>
                <c:pt idx="65">
                  <c:v>11.1183</c:v>
                </c:pt>
                <c:pt idx="66">
                  <c:v>11.114100000000001</c:v>
                </c:pt>
                <c:pt idx="67">
                  <c:v>11.11</c:v>
                </c:pt>
                <c:pt idx="68">
                  <c:v>11.1058</c:v>
                </c:pt>
                <c:pt idx="69">
                  <c:v>11.101699999999999</c:v>
                </c:pt>
                <c:pt idx="70">
                  <c:v>11.0975</c:v>
                </c:pt>
                <c:pt idx="71">
                  <c:v>11.093299999999999</c:v>
                </c:pt>
                <c:pt idx="72">
                  <c:v>11.0891</c:v>
                </c:pt>
                <c:pt idx="73">
                  <c:v>11.084899999999999</c:v>
                </c:pt>
                <c:pt idx="74">
                  <c:v>11.0807</c:v>
                </c:pt>
                <c:pt idx="75">
                  <c:v>11.0764</c:v>
                </c:pt>
                <c:pt idx="76">
                  <c:v>11.072100000000001</c:v>
                </c:pt>
                <c:pt idx="77">
                  <c:v>11.0678</c:v>
                </c:pt>
                <c:pt idx="78">
                  <c:v>11.063599999999999</c:v>
                </c:pt>
                <c:pt idx="79">
                  <c:v>11.0593</c:v>
                </c:pt>
                <c:pt idx="80">
                  <c:v>11.055</c:v>
                </c:pt>
                <c:pt idx="81">
                  <c:v>11.050800000000001</c:v>
                </c:pt>
                <c:pt idx="82">
                  <c:v>11.0466</c:v>
                </c:pt>
                <c:pt idx="83">
                  <c:v>11.042400000000001</c:v>
                </c:pt>
                <c:pt idx="84">
                  <c:v>11.0383</c:v>
                </c:pt>
                <c:pt idx="85">
                  <c:v>11.0342</c:v>
                </c:pt>
                <c:pt idx="86">
                  <c:v>11.0303</c:v>
                </c:pt>
                <c:pt idx="87">
                  <c:v>11.026300000000001</c:v>
                </c:pt>
                <c:pt idx="88">
                  <c:v>11.022500000000001</c:v>
                </c:pt>
                <c:pt idx="89">
                  <c:v>11.018599999999999</c:v>
                </c:pt>
                <c:pt idx="90">
                  <c:v>11.014799999999999</c:v>
                </c:pt>
                <c:pt idx="91">
                  <c:v>11.011100000000001</c:v>
                </c:pt>
                <c:pt idx="92">
                  <c:v>11.007400000000001</c:v>
                </c:pt>
                <c:pt idx="93">
                  <c:v>11.0037</c:v>
                </c:pt>
                <c:pt idx="94">
                  <c:v>11</c:v>
                </c:pt>
                <c:pt idx="95">
                  <c:v>10.9963</c:v>
                </c:pt>
                <c:pt idx="96">
                  <c:v>10.992699999999999</c:v>
                </c:pt>
                <c:pt idx="97">
                  <c:v>10.989000000000001</c:v>
                </c:pt>
                <c:pt idx="98">
                  <c:v>10.9854</c:v>
                </c:pt>
                <c:pt idx="99">
                  <c:v>10.9817</c:v>
                </c:pt>
                <c:pt idx="100">
                  <c:v>10.9781</c:v>
                </c:pt>
                <c:pt idx="101">
                  <c:v>10.974500000000001</c:v>
                </c:pt>
                <c:pt idx="102">
                  <c:v>10.9709</c:v>
                </c:pt>
                <c:pt idx="103">
                  <c:v>10.9673</c:v>
                </c:pt>
                <c:pt idx="104">
                  <c:v>10.963699999999999</c:v>
                </c:pt>
                <c:pt idx="105">
                  <c:v>10.960100000000001</c:v>
                </c:pt>
                <c:pt idx="106">
                  <c:v>10.9565</c:v>
                </c:pt>
                <c:pt idx="107">
                  <c:v>10.9529</c:v>
                </c:pt>
                <c:pt idx="108">
                  <c:v>10.949400000000001</c:v>
                </c:pt>
                <c:pt idx="109">
                  <c:v>10.9458</c:v>
                </c:pt>
                <c:pt idx="110">
                  <c:v>10.9422</c:v>
                </c:pt>
                <c:pt idx="111">
                  <c:v>10.938599999999999</c:v>
                </c:pt>
                <c:pt idx="112">
                  <c:v>10.935</c:v>
                </c:pt>
                <c:pt idx="113">
                  <c:v>10.9314</c:v>
                </c:pt>
                <c:pt idx="114">
                  <c:v>10.9278</c:v>
                </c:pt>
                <c:pt idx="115">
                  <c:v>10.924200000000001</c:v>
                </c:pt>
                <c:pt idx="116">
                  <c:v>10.9207</c:v>
                </c:pt>
                <c:pt idx="117">
                  <c:v>10.9171</c:v>
                </c:pt>
                <c:pt idx="118">
                  <c:v>10.913600000000001</c:v>
                </c:pt>
                <c:pt idx="119">
                  <c:v>10.9101</c:v>
                </c:pt>
                <c:pt idx="120">
                  <c:v>10.906599999999999</c:v>
                </c:pt>
                <c:pt idx="121">
                  <c:v>10.9031</c:v>
                </c:pt>
                <c:pt idx="122">
                  <c:v>10.899699999999999</c:v>
                </c:pt>
                <c:pt idx="123">
                  <c:v>10.8963</c:v>
                </c:pt>
                <c:pt idx="124">
                  <c:v>10.892899999999999</c:v>
                </c:pt>
                <c:pt idx="125">
                  <c:v>10.8896</c:v>
                </c:pt>
                <c:pt idx="126">
                  <c:v>10.8863</c:v>
                </c:pt>
                <c:pt idx="127">
                  <c:v>10.882999999999999</c:v>
                </c:pt>
                <c:pt idx="128">
                  <c:v>10.879799999999999</c:v>
                </c:pt>
                <c:pt idx="129">
                  <c:v>10.8767</c:v>
                </c:pt>
                <c:pt idx="130">
                  <c:v>10.8735</c:v>
                </c:pt>
                <c:pt idx="131">
                  <c:v>10.8704</c:v>
                </c:pt>
                <c:pt idx="132">
                  <c:v>10.8674</c:v>
                </c:pt>
                <c:pt idx="133">
                  <c:v>10.8644</c:v>
                </c:pt>
                <c:pt idx="134">
                  <c:v>10.8614</c:v>
                </c:pt>
                <c:pt idx="135">
                  <c:v>10.8584</c:v>
                </c:pt>
                <c:pt idx="136">
                  <c:v>10.855499999999999</c:v>
                </c:pt>
                <c:pt idx="137">
                  <c:v>10.852499999999999</c:v>
                </c:pt>
                <c:pt idx="138">
                  <c:v>10.849600000000001</c:v>
                </c:pt>
                <c:pt idx="139">
                  <c:v>10.8468</c:v>
                </c:pt>
                <c:pt idx="140">
                  <c:v>10.8439</c:v>
                </c:pt>
                <c:pt idx="141">
                  <c:v>10.841100000000001</c:v>
                </c:pt>
                <c:pt idx="142">
                  <c:v>10.838200000000001</c:v>
                </c:pt>
                <c:pt idx="143">
                  <c:v>10.8354</c:v>
                </c:pt>
                <c:pt idx="144">
                  <c:v>10.832599999999999</c:v>
                </c:pt>
                <c:pt idx="145">
                  <c:v>10.829800000000001</c:v>
                </c:pt>
                <c:pt idx="146">
                  <c:v>10.8271</c:v>
                </c:pt>
                <c:pt idx="147">
                  <c:v>10.824299999999999</c:v>
                </c:pt>
                <c:pt idx="148">
                  <c:v>10.8215</c:v>
                </c:pt>
                <c:pt idx="149">
                  <c:v>10.8188</c:v>
                </c:pt>
                <c:pt idx="150">
                  <c:v>10.8161</c:v>
                </c:pt>
                <c:pt idx="151">
                  <c:v>10.8133</c:v>
                </c:pt>
                <c:pt idx="152">
                  <c:v>10.810600000000001</c:v>
                </c:pt>
                <c:pt idx="153">
                  <c:v>10.8079</c:v>
                </c:pt>
                <c:pt idx="154">
                  <c:v>10.805199999999999</c:v>
                </c:pt>
                <c:pt idx="155">
                  <c:v>10.8025</c:v>
                </c:pt>
                <c:pt idx="156">
                  <c:v>10.799799999999999</c:v>
                </c:pt>
                <c:pt idx="157">
                  <c:v>10.7971</c:v>
                </c:pt>
                <c:pt idx="158">
                  <c:v>10.794499999999999</c:v>
                </c:pt>
                <c:pt idx="159">
                  <c:v>10.7918</c:v>
                </c:pt>
                <c:pt idx="160">
                  <c:v>10.789099999999999</c:v>
                </c:pt>
                <c:pt idx="161">
                  <c:v>10.7865</c:v>
                </c:pt>
                <c:pt idx="162">
                  <c:v>10.783899999999999</c:v>
                </c:pt>
                <c:pt idx="163">
                  <c:v>10.7812</c:v>
                </c:pt>
                <c:pt idx="164">
                  <c:v>10.778600000000001</c:v>
                </c:pt>
                <c:pt idx="165">
                  <c:v>10.776</c:v>
                </c:pt>
                <c:pt idx="166">
                  <c:v>10.773400000000001</c:v>
                </c:pt>
                <c:pt idx="167">
                  <c:v>10.770799999999999</c:v>
                </c:pt>
                <c:pt idx="168">
                  <c:v>10.7682</c:v>
                </c:pt>
                <c:pt idx="169">
                  <c:v>10.765599999999999</c:v>
                </c:pt>
                <c:pt idx="170">
                  <c:v>10.7631</c:v>
                </c:pt>
                <c:pt idx="171">
                  <c:v>10.7605</c:v>
                </c:pt>
                <c:pt idx="172">
                  <c:v>10.757999999999999</c:v>
                </c:pt>
                <c:pt idx="173">
                  <c:v>10.7554</c:v>
                </c:pt>
                <c:pt idx="174">
                  <c:v>10.7529</c:v>
                </c:pt>
                <c:pt idx="175">
                  <c:v>10.750400000000001</c:v>
                </c:pt>
                <c:pt idx="176">
                  <c:v>10.7479</c:v>
                </c:pt>
                <c:pt idx="177">
                  <c:v>10.7454</c:v>
                </c:pt>
                <c:pt idx="178">
                  <c:v>10.742900000000001</c:v>
                </c:pt>
                <c:pt idx="179">
                  <c:v>10.740500000000001</c:v>
                </c:pt>
                <c:pt idx="180">
                  <c:v>10.738</c:v>
                </c:pt>
                <c:pt idx="181">
                  <c:v>10.7355</c:v>
                </c:pt>
                <c:pt idx="182">
                  <c:v>10.7331</c:v>
                </c:pt>
                <c:pt idx="183">
                  <c:v>10.730700000000001</c:v>
                </c:pt>
                <c:pt idx="184">
                  <c:v>10.728300000000001</c:v>
                </c:pt>
                <c:pt idx="185">
                  <c:v>10.725899999999999</c:v>
                </c:pt>
                <c:pt idx="186">
                  <c:v>10.7235</c:v>
                </c:pt>
                <c:pt idx="187">
                  <c:v>10.7211</c:v>
                </c:pt>
                <c:pt idx="188">
                  <c:v>10.7188</c:v>
                </c:pt>
                <c:pt idx="189">
                  <c:v>10.7164</c:v>
                </c:pt>
                <c:pt idx="190">
                  <c:v>10.7141</c:v>
                </c:pt>
                <c:pt idx="191">
                  <c:v>10.7118</c:v>
                </c:pt>
                <c:pt idx="192">
                  <c:v>10.7094</c:v>
                </c:pt>
                <c:pt idx="193">
                  <c:v>10.707100000000001</c:v>
                </c:pt>
                <c:pt idx="194">
                  <c:v>10.704800000000001</c:v>
                </c:pt>
                <c:pt idx="195">
                  <c:v>10.702500000000001</c:v>
                </c:pt>
                <c:pt idx="196">
                  <c:v>10.7003</c:v>
                </c:pt>
                <c:pt idx="197">
                  <c:v>10.698</c:v>
                </c:pt>
                <c:pt idx="198">
                  <c:v>10.6957</c:v>
                </c:pt>
                <c:pt idx="199">
                  <c:v>10.6935</c:v>
                </c:pt>
                <c:pt idx="200">
                  <c:v>10.6912</c:v>
                </c:pt>
                <c:pt idx="201">
                  <c:v>10.689</c:v>
                </c:pt>
                <c:pt idx="202">
                  <c:v>10.6868</c:v>
                </c:pt>
                <c:pt idx="203">
                  <c:v>10.6846</c:v>
                </c:pt>
                <c:pt idx="204">
                  <c:v>10.682399999999999</c:v>
                </c:pt>
                <c:pt idx="205">
                  <c:v>10.680199999999999</c:v>
                </c:pt>
                <c:pt idx="206">
                  <c:v>10.678000000000001</c:v>
                </c:pt>
                <c:pt idx="207">
                  <c:v>10.675800000000001</c:v>
                </c:pt>
                <c:pt idx="208">
                  <c:v>10.6736</c:v>
                </c:pt>
                <c:pt idx="209">
                  <c:v>10.6715</c:v>
                </c:pt>
                <c:pt idx="210">
                  <c:v>10.6694</c:v>
                </c:pt>
                <c:pt idx="211">
                  <c:v>10.667199999999999</c:v>
                </c:pt>
                <c:pt idx="212">
                  <c:v>10.665100000000001</c:v>
                </c:pt>
                <c:pt idx="213">
                  <c:v>10.663</c:v>
                </c:pt>
                <c:pt idx="214">
                  <c:v>10.6609</c:v>
                </c:pt>
                <c:pt idx="215">
                  <c:v>10.658799999999999</c:v>
                </c:pt>
                <c:pt idx="216">
                  <c:v>10.656700000000001</c:v>
                </c:pt>
                <c:pt idx="217">
                  <c:v>10.6547</c:v>
                </c:pt>
                <c:pt idx="218">
                  <c:v>10.6526</c:v>
                </c:pt>
                <c:pt idx="219">
                  <c:v>10.650600000000001</c:v>
                </c:pt>
                <c:pt idx="220">
                  <c:v>10.6485</c:v>
                </c:pt>
                <c:pt idx="221">
                  <c:v>10.6465</c:v>
                </c:pt>
                <c:pt idx="222">
                  <c:v>10.644500000000001</c:v>
                </c:pt>
                <c:pt idx="223">
                  <c:v>10.6424</c:v>
                </c:pt>
                <c:pt idx="224">
                  <c:v>10.6404</c:v>
                </c:pt>
                <c:pt idx="225">
                  <c:v>10.638400000000001</c:v>
                </c:pt>
                <c:pt idx="226">
                  <c:v>10.6364</c:v>
                </c:pt>
                <c:pt idx="227">
                  <c:v>10.634499999999999</c:v>
                </c:pt>
                <c:pt idx="228">
                  <c:v>10.6325</c:v>
                </c:pt>
                <c:pt idx="229">
                  <c:v>10.6305</c:v>
                </c:pt>
                <c:pt idx="230">
                  <c:v>10.6286</c:v>
                </c:pt>
                <c:pt idx="231">
                  <c:v>10.6266</c:v>
                </c:pt>
                <c:pt idx="232">
                  <c:v>10.624700000000001</c:v>
                </c:pt>
                <c:pt idx="233">
                  <c:v>10.6228</c:v>
                </c:pt>
                <c:pt idx="234">
                  <c:v>10.620799999999999</c:v>
                </c:pt>
                <c:pt idx="235">
                  <c:v>10.6189</c:v>
                </c:pt>
                <c:pt idx="236">
                  <c:v>10.617000000000001</c:v>
                </c:pt>
                <c:pt idx="237">
                  <c:v>10.6151</c:v>
                </c:pt>
                <c:pt idx="238">
                  <c:v>10.613200000000001</c:v>
                </c:pt>
                <c:pt idx="239">
                  <c:v>10.6114</c:v>
                </c:pt>
                <c:pt idx="240">
                  <c:v>10.609500000000001</c:v>
                </c:pt>
                <c:pt idx="241">
                  <c:v>10.607699999999999</c:v>
                </c:pt>
                <c:pt idx="242">
                  <c:v>10.6058</c:v>
                </c:pt>
                <c:pt idx="243">
                  <c:v>10.603999999999999</c:v>
                </c:pt>
                <c:pt idx="244">
                  <c:v>10.6022</c:v>
                </c:pt>
                <c:pt idx="245">
                  <c:v>10.6004</c:v>
                </c:pt>
                <c:pt idx="246">
                  <c:v>10.598599999999999</c:v>
                </c:pt>
                <c:pt idx="247">
                  <c:v>10.5968</c:v>
                </c:pt>
                <c:pt idx="248">
                  <c:v>10.595000000000001</c:v>
                </c:pt>
                <c:pt idx="249">
                  <c:v>10.5932</c:v>
                </c:pt>
                <c:pt idx="250">
                  <c:v>10.5915</c:v>
                </c:pt>
                <c:pt idx="251">
                  <c:v>10.5898</c:v>
                </c:pt>
                <c:pt idx="252">
                  <c:v>10.587999999999999</c:v>
                </c:pt>
                <c:pt idx="253">
                  <c:v>10.5863</c:v>
                </c:pt>
                <c:pt idx="254">
                  <c:v>10.5846</c:v>
                </c:pt>
                <c:pt idx="255">
                  <c:v>10.5829</c:v>
                </c:pt>
                <c:pt idx="256">
                  <c:v>10.581300000000001</c:v>
                </c:pt>
                <c:pt idx="257">
                  <c:v>10.579599999999999</c:v>
                </c:pt>
                <c:pt idx="258">
                  <c:v>10.577999999999999</c:v>
                </c:pt>
                <c:pt idx="259">
                  <c:v>10.5764</c:v>
                </c:pt>
                <c:pt idx="260">
                  <c:v>10.5747</c:v>
                </c:pt>
                <c:pt idx="261">
                  <c:v>10.5731</c:v>
                </c:pt>
                <c:pt idx="262">
                  <c:v>10.5716</c:v>
                </c:pt>
                <c:pt idx="263">
                  <c:v>10.57</c:v>
                </c:pt>
                <c:pt idx="264">
                  <c:v>10.5684</c:v>
                </c:pt>
                <c:pt idx="265">
                  <c:v>10.5669</c:v>
                </c:pt>
                <c:pt idx="266">
                  <c:v>10.5654</c:v>
                </c:pt>
                <c:pt idx="267">
                  <c:v>10.563800000000001</c:v>
                </c:pt>
                <c:pt idx="268">
                  <c:v>10.5624</c:v>
                </c:pt>
                <c:pt idx="269">
                  <c:v>10.5609</c:v>
                </c:pt>
                <c:pt idx="270">
                  <c:v>10.5594</c:v>
                </c:pt>
                <c:pt idx="271">
                  <c:v>10.5579</c:v>
                </c:pt>
                <c:pt idx="272">
                  <c:v>10.5565</c:v>
                </c:pt>
                <c:pt idx="273">
                  <c:v>10.555099999999999</c:v>
                </c:pt>
                <c:pt idx="274">
                  <c:v>10.553699999999999</c:v>
                </c:pt>
                <c:pt idx="275">
                  <c:v>10.552300000000001</c:v>
                </c:pt>
                <c:pt idx="276">
                  <c:v>10.5509</c:v>
                </c:pt>
                <c:pt idx="277">
                  <c:v>10.5495</c:v>
                </c:pt>
                <c:pt idx="278">
                  <c:v>10.5482</c:v>
                </c:pt>
                <c:pt idx="279">
                  <c:v>10.546799999999999</c:v>
                </c:pt>
                <c:pt idx="280">
                  <c:v>10.545500000000001</c:v>
                </c:pt>
                <c:pt idx="281">
                  <c:v>10.5442</c:v>
                </c:pt>
                <c:pt idx="282">
                  <c:v>10.542899999999999</c:v>
                </c:pt>
                <c:pt idx="283">
                  <c:v>10.541600000000001</c:v>
                </c:pt>
                <c:pt idx="284">
                  <c:v>10.5404</c:v>
                </c:pt>
                <c:pt idx="285">
                  <c:v>10.539099999999999</c:v>
                </c:pt>
                <c:pt idx="286">
                  <c:v>10.5379</c:v>
                </c:pt>
                <c:pt idx="287">
                  <c:v>10.5367</c:v>
                </c:pt>
                <c:pt idx="288">
                  <c:v>10.535500000000001</c:v>
                </c:pt>
                <c:pt idx="289">
                  <c:v>10.5343</c:v>
                </c:pt>
                <c:pt idx="290">
                  <c:v>10.533099999999999</c:v>
                </c:pt>
                <c:pt idx="291">
                  <c:v>10.5319</c:v>
                </c:pt>
                <c:pt idx="292">
                  <c:v>10.530799999999999</c:v>
                </c:pt>
                <c:pt idx="293">
                  <c:v>10.5296</c:v>
                </c:pt>
                <c:pt idx="294">
                  <c:v>10.528499999999999</c:v>
                </c:pt>
                <c:pt idx="295">
                  <c:v>10.5274</c:v>
                </c:pt>
                <c:pt idx="296">
                  <c:v>10.526300000000001</c:v>
                </c:pt>
                <c:pt idx="297">
                  <c:v>10.5252</c:v>
                </c:pt>
                <c:pt idx="298">
                  <c:v>10.524100000000001</c:v>
                </c:pt>
                <c:pt idx="299">
                  <c:v>10.523</c:v>
                </c:pt>
                <c:pt idx="300">
                  <c:v>10.522</c:v>
                </c:pt>
                <c:pt idx="301">
                  <c:v>10.521000000000001</c:v>
                </c:pt>
                <c:pt idx="302">
                  <c:v>10.5199</c:v>
                </c:pt>
                <c:pt idx="303">
                  <c:v>10.5189</c:v>
                </c:pt>
                <c:pt idx="304">
                  <c:v>10.517899999999999</c:v>
                </c:pt>
                <c:pt idx="305">
                  <c:v>10.5169</c:v>
                </c:pt>
                <c:pt idx="306">
                  <c:v>10.5159</c:v>
                </c:pt>
                <c:pt idx="307">
                  <c:v>10.515000000000001</c:v>
                </c:pt>
                <c:pt idx="308">
                  <c:v>10.513999999999999</c:v>
                </c:pt>
                <c:pt idx="309">
                  <c:v>10.5131</c:v>
                </c:pt>
                <c:pt idx="310">
                  <c:v>10.5121</c:v>
                </c:pt>
                <c:pt idx="311">
                  <c:v>10.511200000000001</c:v>
                </c:pt>
                <c:pt idx="312">
                  <c:v>10.510300000000001</c:v>
                </c:pt>
                <c:pt idx="313">
                  <c:v>10.509399999999999</c:v>
                </c:pt>
                <c:pt idx="314">
                  <c:v>10.5085</c:v>
                </c:pt>
                <c:pt idx="315">
                  <c:v>10.5076</c:v>
                </c:pt>
                <c:pt idx="316">
                  <c:v>10.5067</c:v>
                </c:pt>
                <c:pt idx="317">
                  <c:v>10.5059</c:v>
                </c:pt>
                <c:pt idx="318">
                  <c:v>10.505000000000001</c:v>
                </c:pt>
                <c:pt idx="319">
                  <c:v>10.504200000000001</c:v>
                </c:pt>
                <c:pt idx="320">
                  <c:v>10.503399999999999</c:v>
                </c:pt>
                <c:pt idx="321">
                  <c:v>10.502599999999999</c:v>
                </c:pt>
                <c:pt idx="322">
                  <c:v>10.501799999999999</c:v>
                </c:pt>
                <c:pt idx="323">
                  <c:v>10.500999999999999</c:v>
                </c:pt>
                <c:pt idx="324">
                  <c:v>10.5002</c:v>
                </c:pt>
                <c:pt idx="325">
                  <c:v>10.499499999999999</c:v>
                </c:pt>
                <c:pt idx="326">
                  <c:v>10.498699999999999</c:v>
                </c:pt>
                <c:pt idx="327">
                  <c:v>10.497999999999999</c:v>
                </c:pt>
                <c:pt idx="328">
                  <c:v>10.497199999999999</c:v>
                </c:pt>
                <c:pt idx="329">
                  <c:v>10.496499999999999</c:v>
                </c:pt>
                <c:pt idx="330">
                  <c:v>10.495799999999999</c:v>
                </c:pt>
                <c:pt idx="331">
                  <c:v>10.495100000000001</c:v>
                </c:pt>
                <c:pt idx="332">
                  <c:v>10.4945</c:v>
                </c:pt>
                <c:pt idx="333">
                  <c:v>10.4938</c:v>
                </c:pt>
                <c:pt idx="334">
                  <c:v>10.4932</c:v>
                </c:pt>
                <c:pt idx="335">
                  <c:v>10.4925</c:v>
                </c:pt>
                <c:pt idx="336">
                  <c:v>10.491899999999999</c:v>
                </c:pt>
                <c:pt idx="337">
                  <c:v>10.491300000000001</c:v>
                </c:pt>
                <c:pt idx="338">
                  <c:v>10.4907</c:v>
                </c:pt>
                <c:pt idx="339">
                  <c:v>10.4901</c:v>
                </c:pt>
                <c:pt idx="340">
                  <c:v>10.489599999999999</c:v>
                </c:pt>
                <c:pt idx="341">
                  <c:v>10.489000000000001</c:v>
                </c:pt>
                <c:pt idx="342">
                  <c:v>10.4885</c:v>
                </c:pt>
                <c:pt idx="343">
                  <c:v>10.488</c:v>
                </c:pt>
                <c:pt idx="344">
                  <c:v>10.487500000000001</c:v>
                </c:pt>
                <c:pt idx="345">
                  <c:v>10.487</c:v>
                </c:pt>
                <c:pt idx="346">
                  <c:v>10.486599999999999</c:v>
                </c:pt>
                <c:pt idx="347">
                  <c:v>10.4861</c:v>
                </c:pt>
                <c:pt idx="348">
                  <c:v>10.4857</c:v>
                </c:pt>
                <c:pt idx="349">
                  <c:v>10.485300000000001</c:v>
                </c:pt>
                <c:pt idx="350">
                  <c:v>10.4849</c:v>
                </c:pt>
                <c:pt idx="351">
                  <c:v>10.484500000000001</c:v>
                </c:pt>
                <c:pt idx="352">
                  <c:v>10.4842</c:v>
                </c:pt>
                <c:pt idx="353">
                  <c:v>10.4838</c:v>
                </c:pt>
                <c:pt idx="354">
                  <c:v>10.483499999999999</c:v>
                </c:pt>
                <c:pt idx="355">
                  <c:v>10.4832</c:v>
                </c:pt>
                <c:pt idx="356">
                  <c:v>10.482900000000001</c:v>
                </c:pt>
                <c:pt idx="357">
                  <c:v>10.482699999999999</c:v>
                </c:pt>
                <c:pt idx="358">
                  <c:v>10.4824</c:v>
                </c:pt>
                <c:pt idx="359">
                  <c:v>10.482200000000001</c:v>
                </c:pt>
                <c:pt idx="360">
                  <c:v>10.481999999999999</c:v>
                </c:pt>
                <c:pt idx="361">
                  <c:v>10.4818</c:v>
                </c:pt>
                <c:pt idx="362">
                  <c:v>10.4817</c:v>
                </c:pt>
                <c:pt idx="363">
                  <c:v>10.4815</c:v>
                </c:pt>
                <c:pt idx="364">
                  <c:v>10.481400000000001</c:v>
                </c:pt>
                <c:pt idx="365">
                  <c:v>10.481299999999999</c:v>
                </c:pt>
                <c:pt idx="366">
                  <c:v>10.481199999999999</c:v>
                </c:pt>
                <c:pt idx="367">
                  <c:v>10.4811</c:v>
                </c:pt>
                <c:pt idx="368">
                  <c:v>10.4811</c:v>
                </c:pt>
                <c:pt idx="369">
                  <c:v>10.4811</c:v>
                </c:pt>
                <c:pt idx="370">
                  <c:v>10.4811</c:v>
                </c:pt>
                <c:pt idx="371">
                  <c:v>10.4811</c:v>
                </c:pt>
                <c:pt idx="372">
                  <c:v>10.4811</c:v>
                </c:pt>
                <c:pt idx="373">
                  <c:v>10.481199999999999</c:v>
                </c:pt>
                <c:pt idx="374">
                  <c:v>10.481199999999999</c:v>
                </c:pt>
                <c:pt idx="375">
                  <c:v>10.481299999999999</c:v>
                </c:pt>
                <c:pt idx="376">
                  <c:v>10.481400000000001</c:v>
                </c:pt>
                <c:pt idx="377">
                  <c:v>10.4816</c:v>
                </c:pt>
                <c:pt idx="378">
                  <c:v>10.4817</c:v>
                </c:pt>
                <c:pt idx="379">
                  <c:v>10.4819</c:v>
                </c:pt>
                <c:pt idx="380">
                  <c:v>10.482100000000001</c:v>
                </c:pt>
                <c:pt idx="381">
                  <c:v>10.482200000000001</c:v>
                </c:pt>
                <c:pt idx="382">
                  <c:v>10.4825</c:v>
                </c:pt>
                <c:pt idx="383">
                  <c:v>10.482699999999999</c:v>
                </c:pt>
                <c:pt idx="384">
                  <c:v>10.482900000000001</c:v>
                </c:pt>
                <c:pt idx="385">
                  <c:v>10.4832</c:v>
                </c:pt>
                <c:pt idx="386">
                  <c:v>10.4834</c:v>
                </c:pt>
                <c:pt idx="387">
                  <c:v>10.483700000000001</c:v>
                </c:pt>
                <c:pt idx="388">
                  <c:v>10.484</c:v>
                </c:pt>
                <c:pt idx="389">
                  <c:v>10.484299999999999</c:v>
                </c:pt>
                <c:pt idx="390">
                  <c:v>10.4846</c:v>
                </c:pt>
                <c:pt idx="391">
                  <c:v>10.4849</c:v>
                </c:pt>
                <c:pt idx="392">
                  <c:v>10.485300000000001</c:v>
                </c:pt>
                <c:pt idx="393">
                  <c:v>10.4856</c:v>
                </c:pt>
                <c:pt idx="394">
                  <c:v>10.485900000000001</c:v>
                </c:pt>
                <c:pt idx="395">
                  <c:v>10.4863</c:v>
                </c:pt>
                <c:pt idx="396">
                  <c:v>10.486700000000001</c:v>
                </c:pt>
                <c:pt idx="397">
                  <c:v>10.487</c:v>
                </c:pt>
                <c:pt idx="398">
                  <c:v>10.487399999999999</c:v>
                </c:pt>
                <c:pt idx="399">
                  <c:v>10.4877</c:v>
                </c:pt>
                <c:pt idx="400">
                  <c:v>10.488099999999999</c:v>
                </c:pt>
                <c:pt idx="401">
                  <c:v>10.4885</c:v>
                </c:pt>
                <c:pt idx="402">
                  <c:v>10.488799999999999</c:v>
                </c:pt>
                <c:pt idx="403">
                  <c:v>10.4892</c:v>
                </c:pt>
                <c:pt idx="404">
                  <c:v>10.489599999999999</c:v>
                </c:pt>
                <c:pt idx="405">
                  <c:v>10.4899</c:v>
                </c:pt>
                <c:pt idx="406">
                  <c:v>10.4903</c:v>
                </c:pt>
                <c:pt idx="407">
                  <c:v>10.4907</c:v>
                </c:pt>
                <c:pt idx="408">
                  <c:v>10.491</c:v>
                </c:pt>
                <c:pt idx="409">
                  <c:v>10.491400000000001</c:v>
                </c:pt>
                <c:pt idx="410">
                  <c:v>10.4917</c:v>
                </c:pt>
                <c:pt idx="411">
                  <c:v>10.492100000000001</c:v>
                </c:pt>
                <c:pt idx="412">
                  <c:v>10.4924</c:v>
                </c:pt>
                <c:pt idx="413">
                  <c:v>10.492699999999999</c:v>
                </c:pt>
                <c:pt idx="414">
                  <c:v>10.4931</c:v>
                </c:pt>
                <c:pt idx="415">
                  <c:v>10.493399999999999</c:v>
                </c:pt>
                <c:pt idx="416">
                  <c:v>10.4937</c:v>
                </c:pt>
                <c:pt idx="417">
                  <c:v>10.494</c:v>
                </c:pt>
                <c:pt idx="418">
                  <c:v>10.494300000000001</c:v>
                </c:pt>
                <c:pt idx="419">
                  <c:v>10.4946</c:v>
                </c:pt>
                <c:pt idx="420">
                  <c:v>10.494899999999999</c:v>
                </c:pt>
                <c:pt idx="421">
                  <c:v>10.495100000000001</c:v>
                </c:pt>
                <c:pt idx="422">
                  <c:v>10.4954</c:v>
                </c:pt>
                <c:pt idx="423">
                  <c:v>10.495699999999999</c:v>
                </c:pt>
                <c:pt idx="424">
                  <c:v>10.495900000000001</c:v>
                </c:pt>
                <c:pt idx="425">
                  <c:v>10.4961</c:v>
                </c:pt>
                <c:pt idx="426">
                  <c:v>10.4964</c:v>
                </c:pt>
                <c:pt idx="427">
                  <c:v>10.496600000000001</c:v>
                </c:pt>
                <c:pt idx="428">
                  <c:v>10.4968</c:v>
                </c:pt>
                <c:pt idx="429">
                  <c:v>10.497</c:v>
                </c:pt>
                <c:pt idx="430">
                  <c:v>10.497199999999999</c:v>
                </c:pt>
                <c:pt idx="431">
                  <c:v>10.497299999999999</c:v>
                </c:pt>
                <c:pt idx="432">
                  <c:v>10.4975</c:v>
                </c:pt>
                <c:pt idx="433">
                  <c:v>10.4976</c:v>
                </c:pt>
                <c:pt idx="434">
                  <c:v>10.4978</c:v>
                </c:pt>
                <c:pt idx="435">
                  <c:v>10.4979</c:v>
                </c:pt>
                <c:pt idx="436">
                  <c:v>10.497999999999999</c:v>
                </c:pt>
                <c:pt idx="437">
                  <c:v>10.498100000000001</c:v>
                </c:pt>
                <c:pt idx="438">
                  <c:v>10.498200000000001</c:v>
                </c:pt>
                <c:pt idx="439">
                  <c:v>10.4983</c:v>
                </c:pt>
                <c:pt idx="440">
                  <c:v>10.4983</c:v>
                </c:pt>
                <c:pt idx="441">
                  <c:v>10.4984</c:v>
                </c:pt>
                <c:pt idx="442">
                  <c:v>10.4984</c:v>
                </c:pt>
                <c:pt idx="443">
                  <c:v>10.4984</c:v>
                </c:pt>
                <c:pt idx="444">
                  <c:v>10.4984</c:v>
                </c:pt>
                <c:pt idx="445">
                  <c:v>10.4984</c:v>
                </c:pt>
                <c:pt idx="446">
                  <c:v>10.4984</c:v>
                </c:pt>
                <c:pt idx="447">
                  <c:v>10.4984</c:v>
                </c:pt>
                <c:pt idx="448">
                  <c:v>10.4984</c:v>
                </c:pt>
                <c:pt idx="449">
                  <c:v>10.4983</c:v>
                </c:pt>
                <c:pt idx="450">
                  <c:v>10.4983</c:v>
                </c:pt>
                <c:pt idx="451">
                  <c:v>10.498200000000001</c:v>
                </c:pt>
                <c:pt idx="452">
                  <c:v>10.498200000000001</c:v>
                </c:pt>
                <c:pt idx="453">
                  <c:v>10.498100000000001</c:v>
                </c:pt>
                <c:pt idx="454">
                  <c:v>10.497999999999999</c:v>
                </c:pt>
                <c:pt idx="455">
                  <c:v>10.4979</c:v>
                </c:pt>
                <c:pt idx="456">
                  <c:v>10.4979</c:v>
                </c:pt>
                <c:pt idx="457">
                  <c:v>10.4978</c:v>
                </c:pt>
                <c:pt idx="458">
                  <c:v>10.4977</c:v>
                </c:pt>
                <c:pt idx="459">
                  <c:v>10.4976</c:v>
                </c:pt>
                <c:pt idx="460">
                  <c:v>10.4975</c:v>
                </c:pt>
                <c:pt idx="461">
                  <c:v>10.497400000000001</c:v>
                </c:pt>
                <c:pt idx="462">
                  <c:v>10.497299999999999</c:v>
                </c:pt>
                <c:pt idx="463">
                  <c:v>10.497199999999999</c:v>
                </c:pt>
                <c:pt idx="464">
                  <c:v>10.4971</c:v>
                </c:pt>
                <c:pt idx="465">
                  <c:v>10.497</c:v>
                </c:pt>
                <c:pt idx="466">
                  <c:v>10.4969</c:v>
                </c:pt>
                <c:pt idx="467">
                  <c:v>10.4968</c:v>
                </c:pt>
                <c:pt idx="468">
                  <c:v>10.496700000000001</c:v>
                </c:pt>
                <c:pt idx="469">
                  <c:v>10.496600000000001</c:v>
                </c:pt>
                <c:pt idx="470">
                  <c:v>10.4964</c:v>
                </c:pt>
                <c:pt idx="471">
                  <c:v>10.4963</c:v>
                </c:pt>
                <c:pt idx="472">
                  <c:v>10.4962</c:v>
                </c:pt>
                <c:pt idx="473">
                  <c:v>10.4961</c:v>
                </c:pt>
                <c:pt idx="474">
                  <c:v>10.496</c:v>
                </c:pt>
                <c:pt idx="475">
                  <c:v>10.495900000000001</c:v>
                </c:pt>
                <c:pt idx="476">
                  <c:v>10.495799999999999</c:v>
                </c:pt>
                <c:pt idx="477">
                  <c:v>10.4956</c:v>
                </c:pt>
                <c:pt idx="478">
                  <c:v>10.4955</c:v>
                </c:pt>
                <c:pt idx="479">
                  <c:v>10.4954</c:v>
                </c:pt>
                <c:pt idx="480">
                  <c:v>10.4953</c:v>
                </c:pt>
                <c:pt idx="481">
                  <c:v>10.495200000000001</c:v>
                </c:pt>
                <c:pt idx="482">
                  <c:v>10.495100000000001</c:v>
                </c:pt>
                <c:pt idx="483">
                  <c:v>10.494999999999999</c:v>
                </c:pt>
                <c:pt idx="484">
                  <c:v>10.494899999999999</c:v>
                </c:pt>
                <c:pt idx="485">
                  <c:v>10.4948</c:v>
                </c:pt>
                <c:pt idx="486">
                  <c:v>10.4948</c:v>
                </c:pt>
                <c:pt idx="487">
                  <c:v>10.4947</c:v>
                </c:pt>
                <c:pt idx="488">
                  <c:v>10.4946</c:v>
                </c:pt>
                <c:pt idx="489">
                  <c:v>10.4945</c:v>
                </c:pt>
                <c:pt idx="490">
                  <c:v>10.4945</c:v>
                </c:pt>
                <c:pt idx="491">
                  <c:v>10.494400000000001</c:v>
                </c:pt>
                <c:pt idx="492">
                  <c:v>10.494400000000001</c:v>
                </c:pt>
                <c:pt idx="493">
                  <c:v>10.494300000000001</c:v>
                </c:pt>
                <c:pt idx="494">
                  <c:v>10.494300000000001</c:v>
                </c:pt>
                <c:pt idx="495">
                  <c:v>10.494199999999999</c:v>
                </c:pt>
                <c:pt idx="496">
                  <c:v>10.494199999999999</c:v>
                </c:pt>
                <c:pt idx="497">
                  <c:v>10.4941</c:v>
                </c:pt>
                <c:pt idx="498">
                  <c:v>10.4941</c:v>
                </c:pt>
                <c:pt idx="499">
                  <c:v>10.494</c:v>
                </c:pt>
                <c:pt idx="500">
                  <c:v>10.494</c:v>
                </c:pt>
                <c:pt idx="501">
                  <c:v>10.494</c:v>
                </c:pt>
                <c:pt idx="502">
                  <c:v>10.4939</c:v>
                </c:pt>
                <c:pt idx="503">
                  <c:v>10.4939</c:v>
                </c:pt>
                <c:pt idx="504">
                  <c:v>10.4938</c:v>
                </c:pt>
                <c:pt idx="505">
                  <c:v>10.4938</c:v>
                </c:pt>
                <c:pt idx="506">
                  <c:v>10.4937</c:v>
                </c:pt>
                <c:pt idx="507">
                  <c:v>10.4937</c:v>
                </c:pt>
                <c:pt idx="508">
                  <c:v>10.493600000000001</c:v>
                </c:pt>
                <c:pt idx="509">
                  <c:v>10.493600000000001</c:v>
                </c:pt>
                <c:pt idx="510">
                  <c:v>10.493499999999999</c:v>
                </c:pt>
                <c:pt idx="511">
                  <c:v>10.493499999999999</c:v>
                </c:pt>
                <c:pt idx="512">
                  <c:v>10.493499999999999</c:v>
                </c:pt>
                <c:pt idx="513">
                  <c:v>10.493399999999999</c:v>
                </c:pt>
                <c:pt idx="514">
                  <c:v>10.493399999999999</c:v>
                </c:pt>
                <c:pt idx="515">
                  <c:v>10.4933</c:v>
                </c:pt>
                <c:pt idx="516">
                  <c:v>10.4933</c:v>
                </c:pt>
                <c:pt idx="517">
                  <c:v>10.4933</c:v>
                </c:pt>
                <c:pt idx="518">
                  <c:v>10.4933</c:v>
                </c:pt>
                <c:pt idx="519">
                  <c:v>10.4932</c:v>
                </c:pt>
                <c:pt idx="520">
                  <c:v>10.4932</c:v>
                </c:pt>
                <c:pt idx="521">
                  <c:v>10.4932</c:v>
                </c:pt>
                <c:pt idx="522">
                  <c:v>10.4932</c:v>
                </c:pt>
                <c:pt idx="523">
                  <c:v>10.4932</c:v>
                </c:pt>
                <c:pt idx="524">
                  <c:v>10.4932</c:v>
                </c:pt>
                <c:pt idx="525">
                  <c:v>10.4932</c:v>
                </c:pt>
                <c:pt idx="526">
                  <c:v>10.4933</c:v>
                </c:pt>
                <c:pt idx="527">
                  <c:v>10.4933</c:v>
                </c:pt>
                <c:pt idx="528">
                  <c:v>10.4933</c:v>
                </c:pt>
                <c:pt idx="529">
                  <c:v>10.493399999999999</c:v>
                </c:pt>
                <c:pt idx="530">
                  <c:v>10.493399999999999</c:v>
                </c:pt>
                <c:pt idx="531">
                  <c:v>10.493499999999999</c:v>
                </c:pt>
                <c:pt idx="532">
                  <c:v>10.493600000000001</c:v>
                </c:pt>
                <c:pt idx="533">
                  <c:v>10.4937</c:v>
                </c:pt>
                <c:pt idx="534">
                  <c:v>10.4937</c:v>
                </c:pt>
                <c:pt idx="535">
                  <c:v>10.4938</c:v>
                </c:pt>
                <c:pt idx="536">
                  <c:v>10.4939</c:v>
                </c:pt>
                <c:pt idx="537">
                  <c:v>10.494</c:v>
                </c:pt>
                <c:pt idx="538">
                  <c:v>10.4941</c:v>
                </c:pt>
                <c:pt idx="539">
                  <c:v>10.494199999999999</c:v>
                </c:pt>
                <c:pt idx="540">
                  <c:v>10.494300000000001</c:v>
                </c:pt>
                <c:pt idx="541">
                  <c:v>10.494400000000001</c:v>
                </c:pt>
                <c:pt idx="542">
                  <c:v>10.4945</c:v>
                </c:pt>
                <c:pt idx="543">
                  <c:v>10.4946</c:v>
                </c:pt>
                <c:pt idx="544">
                  <c:v>10.4947</c:v>
                </c:pt>
                <c:pt idx="545">
                  <c:v>10.4947</c:v>
                </c:pt>
                <c:pt idx="546">
                  <c:v>10.4948</c:v>
                </c:pt>
                <c:pt idx="547">
                  <c:v>10.4948</c:v>
                </c:pt>
                <c:pt idx="548">
                  <c:v>10.494899999999999</c:v>
                </c:pt>
                <c:pt idx="549">
                  <c:v>10.494899999999999</c:v>
                </c:pt>
                <c:pt idx="550">
                  <c:v>10.494899999999999</c:v>
                </c:pt>
                <c:pt idx="551">
                  <c:v>10.494899999999999</c:v>
                </c:pt>
                <c:pt idx="552">
                  <c:v>10.494899999999999</c:v>
                </c:pt>
                <c:pt idx="553">
                  <c:v>10.4948</c:v>
                </c:pt>
                <c:pt idx="554">
                  <c:v>10.4948</c:v>
                </c:pt>
                <c:pt idx="555">
                  <c:v>10.4947</c:v>
                </c:pt>
                <c:pt idx="556">
                  <c:v>10.4946</c:v>
                </c:pt>
                <c:pt idx="557">
                  <c:v>10.4945</c:v>
                </c:pt>
                <c:pt idx="558">
                  <c:v>10.494400000000001</c:v>
                </c:pt>
                <c:pt idx="559">
                  <c:v>10.494300000000001</c:v>
                </c:pt>
                <c:pt idx="560">
                  <c:v>10.4941</c:v>
                </c:pt>
                <c:pt idx="561">
                  <c:v>10.494</c:v>
                </c:pt>
                <c:pt idx="562">
                  <c:v>10.4938</c:v>
                </c:pt>
                <c:pt idx="563">
                  <c:v>10.493600000000001</c:v>
                </c:pt>
                <c:pt idx="564">
                  <c:v>10.493399999999999</c:v>
                </c:pt>
                <c:pt idx="565">
                  <c:v>10.4932</c:v>
                </c:pt>
                <c:pt idx="566">
                  <c:v>10.493</c:v>
                </c:pt>
                <c:pt idx="567">
                  <c:v>10.492800000000001</c:v>
                </c:pt>
                <c:pt idx="568">
                  <c:v>10.492599999999999</c:v>
                </c:pt>
                <c:pt idx="569">
                  <c:v>10.4923</c:v>
                </c:pt>
                <c:pt idx="570">
                  <c:v>10.492100000000001</c:v>
                </c:pt>
                <c:pt idx="571">
                  <c:v>10.491899999999999</c:v>
                </c:pt>
                <c:pt idx="572">
                  <c:v>10.4916</c:v>
                </c:pt>
                <c:pt idx="573">
                  <c:v>10.491400000000001</c:v>
                </c:pt>
                <c:pt idx="574">
                  <c:v>10.491099999999999</c:v>
                </c:pt>
                <c:pt idx="575">
                  <c:v>10.4908</c:v>
                </c:pt>
                <c:pt idx="576">
                  <c:v>10.490600000000001</c:v>
                </c:pt>
                <c:pt idx="577">
                  <c:v>10.4903</c:v>
                </c:pt>
                <c:pt idx="578">
                  <c:v>10.49</c:v>
                </c:pt>
                <c:pt idx="579">
                  <c:v>10.489699999999999</c:v>
                </c:pt>
                <c:pt idx="580">
                  <c:v>10.4894</c:v>
                </c:pt>
                <c:pt idx="581">
                  <c:v>10.489100000000001</c:v>
                </c:pt>
                <c:pt idx="582">
                  <c:v>10.488799999999999</c:v>
                </c:pt>
                <c:pt idx="583">
                  <c:v>10.4884</c:v>
                </c:pt>
                <c:pt idx="584">
                  <c:v>10.488099999999999</c:v>
                </c:pt>
                <c:pt idx="585">
                  <c:v>10.4877</c:v>
                </c:pt>
                <c:pt idx="586">
                  <c:v>10.487399999999999</c:v>
                </c:pt>
                <c:pt idx="587">
                  <c:v>10.487</c:v>
                </c:pt>
                <c:pt idx="588">
                  <c:v>10.486599999999999</c:v>
                </c:pt>
                <c:pt idx="589">
                  <c:v>10.4861</c:v>
                </c:pt>
                <c:pt idx="590">
                  <c:v>10.4857</c:v>
                </c:pt>
                <c:pt idx="591">
                  <c:v>10.485200000000001</c:v>
                </c:pt>
                <c:pt idx="592">
                  <c:v>10.4847</c:v>
                </c:pt>
                <c:pt idx="593">
                  <c:v>10.4842</c:v>
                </c:pt>
                <c:pt idx="594">
                  <c:v>10.483599999999999</c:v>
                </c:pt>
                <c:pt idx="595">
                  <c:v>10.4831</c:v>
                </c:pt>
                <c:pt idx="596">
                  <c:v>10.4825</c:v>
                </c:pt>
                <c:pt idx="597">
                  <c:v>10.4819</c:v>
                </c:pt>
                <c:pt idx="598">
                  <c:v>10.481299999999999</c:v>
                </c:pt>
                <c:pt idx="599">
                  <c:v>10.480600000000001</c:v>
                </c:pt>
                <c:pt idx="600">
                  <c:v>10.48</c:v>
                </c:pt>
                <c:pt idx="601">
                  <c:v>10.4793</c:v>
                </c:pt>
                <c:pt idx="602">
                  <c:v>10.4786</c:v>
                </c:pt>
                <c:pt idx="603">
                  <c:v>10.478</c:v>
                </c:pt>
                <c:pt idx="604">
                  <c:v>10.4773</c:v>
                </c:pt>
                <c:pt idx="605">
                  <c:v>10.476599999999999</c:v>
                </c:pt>
                <c:pt idx="606">
                  <c:v>10.475899999999999</c:v>
                </c:pt>
                <c:pt idx="607">
                  <c:v>10.475199999999999</c:v>
                </c:pt>
                <c:pt idx="608">
                  <c:v>10.474399999999999</c:v>
                </c:pt>
                <c:pt idx="609">
                  <c:v>10.473699999999999</c:v>
                </c:pt>
                <c:pt idx="610">
                  <c:v>10.473000000000001</c:v>
                </c:pt>
                <c:pt idx="611">
                  <c:v>10.472300000000001</c:v>
                </c:pt>
                <c:pt idx="612">
                  <c:v>10.471500000000001</c:v>
                </c:pt>
                <c:pt idx="613">
                  <c:v>10.470800000000001</c:v>
                </c:pt>
                <c:pt idx="614">
                  <c:v>10.4701</c:v>
                </c:pt>
                <c:pt idx="615">
                  <c:v>10.4693</c:v>
                </c:pt>
                <c:pt idx="616">
                  <c:v>10.4686</c:v>
                </c:pt>
                <c:pt idx="617">
                  <c:v>10.4678</c:v>
                </c:pt>
                <c:pt idx="618">
                  <c:v>10.4671</c:v>
                </c:pt>
                <c:pt idx="619">
                  <c:v>10.4663</c:v>
                </c:pt>
                <c:pt idx="620">
                  <c:v>10.4656</c:v>
                </c:pt>
                <c:pt idx="621">
                  <c:v>10.4648</c:v>
                </c:pt>
                <c:pt idx="622">
                  <c:v>10.464</c:v>
                </c:pt>
                <c:pt idx="623">
                  <c:v>10.463200000000001</c:v>
                </c:pt>
                <c:pt idx="624">
                  <c:v>10.462400000000001</c:v>
                </c:pt>
                <c:pt idx="625">
                  <c:v>10.461600000000001</c:v>
                </c:pt>
                <c:pt idx="626">
                  <c:v>10.460699999999999</c:v>
                </c:pt>
                <c:pt idx="627">
                  <c:v>10.4598</c:v>
                </c:pt>
                <c:pt idx="628">
                  <c:v>10.4589</c:v>
                </c:pt>
                <c:pt idx="629">
                  <c:v>10.458</c:v>
                </c:pt>
                <c:pt idx="630">
                  <c:v>10.457100000000001</c:v>
                </c:pt>
                <c:pt idx="631">
                  <c:v>10.456099999999999</c:v>
                </c:pt>
                <c:pt idx="632">
                  <c:v>10.4551</c:v>
                </c:pt>
                <c:pt idx="633">
                  <c:v>10.4541</c:v>
                </c:pt>
                <c:pt idx="634">
                  <c:v>10.452999999999999</c:v>
                </c:pt>
                <c:pt idx="635">
                  <c:v>10.4519</c:v>
                </c:pt>
                <c:pt idx="636">
                  <c:v>10.450799999999999</c:v>
                </c:pt>
                <c:pt idx="637">
                  <c:v>10.4497</c:v>
                </c:pt>
                <c:pt idx="638">
                  <c:v>10.448600000000001</c:v>
                </c:pt>
                <c:pt idx="639">
                  <c:v>10.4474</c:v>
                </c:pt>
                <c:pt idx="640">
                  <c:v>10.446300000000001</c:v>
                </c:pt>
                <c:pt idx="641">
                  <c:v>10.4451</c:v>
                </c:pt>
                <c:pt idx="642">
                  <c:v>10.443899999999999</c:v>
                </c:pt>
                <c:pt idx="643">
                  <c:v>10.4427</c:v>
                </c:pt>
                <c:pt idx="644">
                  <c:v>10.4415</c:v>
                </c:pt>
                <c:pt idx="645">
                  <c:v>10.440300000000001</c:v>
                </c:pt>
                <c:pt idx="646">
                  <c:v>10.4391</c:v>
                </c:pt>
                <c:pt idx="647">
                  <c:v>10.437900000000001</c:v>
                </c:pt>
                <c:pt idx="648">
                  <c:v>10.4367</c:v>
                </c:pt>
                <c:pt idx="649">
                  <c:v>10.4354</c:v>
                </c:pt>
                <c:pt idx="650">
                  <c:v>10.434200000000001</c:v>
                </c:pt>
                <c:pt idx="651">
                  <c:v>10.433</c:v>
                </c:pt>
                <c:pt idx="652">
                  <c:v>10.431699999999999</c:v>
                </c:pt>
                <c:pt idx="653">
                  <c:v>10.430400000000001</c:v>
                </c:pt>
                <c:pt idx="654">
                  <c:v>10.4291</c:v>
                </c:pt>
                <c:pt idx="655">
                  <c:v>10.4278</c:v>
                </c:pt>
                <c:pt idx="656">
                  <c:v>10.426500000000001</c:v>
                </c:pt>
                <c:pt idx="657">
                  <c:v>10.4251</c:v>
                </c:pt>
                <c:pt idx="658">
                  <c:v>10.4237</c:v>
                </c:pt>
                <c:pt idx="659">
                  <c:v>10.4223</c:v>
                </c:pt>
                <c:pt idx="660">
                  <c:v>10.4209</c:v>
                </c:pt>
                <c:pt idx="661">
                  <c:v>10.4194</c:v>
                </c:pt>
                <c:pt idx="662">
                  <c:v>10.417899999999999</c:v>
                </c:pt>
                <c:pt idx="663">
                  <c:v>10.416399999999999</c:v>
                </c:pt>
                <c:pt idx="664">
                  <c:v>10.414899999999999</c:v>
                </c:pt>
                <c:pt idx="665">
                  <c:v>10.413399999999999</c:v>
                </c:pt>
                <c:pt idx="666">
                  <c:v>10.411799999999999</c:v>
                </c:pt>
                <c:pt idx="667">
                  <c:v>10.410299999999999</c:v>
                </c:pt>
                <c:pt idx="668">
                  <c:v>10.4087</c:v>
                </c:pt>
                <c:pt idx="669">
                  <c:v>10.4071</c:v>
                </c:pt>
                <c:pt idx="670">
                  <c:v>10.4055</c:v>
                </c:pt>
                <c:pt idx="671">
                  <c:v>10.4039</c:v>
                </c:pt>
                <c:pt idx="672">
                  <c:v>10.402200000000001</c:v>
                </c:pt>
                <c:pt idx="673">
                  <c:v>10.400600000000001</c:v>
                </c:pt>
                <c:pt idx="674">
                  <c:v>10.398999999999999</c:v>
                </c:pt>
                <c:pt idx="675">
                  <c:v>10.397399999999999</c:v>
                </c:pt>
                <c:pt idx="676">
                  <c:v>10.3957</c:v>
                </c:pt>
                <c:pt idx="677">
                  <c:v>10.3941</c:v>
                </c:pt>
                <c:pt idx="678">
                  <c:v>10.3925</c:v>
                </c:pt>
                <c:pt idx="679">
                  <c:v>10.3909</c:v>
                </c:pt>
                <c:pt idx="680">
                  <c:v>10.389200000000001</c:v>
                </c:pt>
                <c:pt idx="681">
                  <c:v>10.387600000000001</c:v>
                </c:pt>
                <c:pt idx="682">
                  <c:v>10.385999999999999</c:v>
                </c:pt>
                <c:pt idx="683">
                  <c:v>10.384399999999999</c:v>
                </c:pt>
                <c:pt idx="684">
                  <c:v>10.3828</c:v>
                </c:pt>
                <c:pt idx="685">
                  <c:v>10.3812</c:v>
                </c:pt>
                <c:pt idx="686">
                  <c:v>10.3795</c:v>
                </c:pt>
                <c:pt idx="687">
                  <c:v>10.3779</c:v>
                </c:pt>
                <c:pt idx="688">
                  <c:v>10.376200000000001</c:v>
                </c:pt>
                <c:pt idx="689">
                  <c:v>10.374499999999999</c:v>
                </c:pt>
                <c:pt idx="690">
                  <c:v>10.3728</c:v>
                </c:pt>
                <c:pt idx="691">
                  <c:v>10.3711</c:v>
                </c:pt>
                <c:pt idx="692">
                  <c:v>10.369400000000001</c:v>
                </c:pt>
                <c:pt idx="693">
                  <c:v>10.367699999999999</c:v>
                </c:pt>
                <c:pt idx="694">
                  <c:v>10.366</c:v>
                </c:pt>
                <c:pt idx="695">
                  <c:v>10.3643</c:v>
                </c:pt>
                <c:pt idx="696">
                  <c:v>10.3626</c:v>
                </c:pt>
                <c:pt idx="697">
                  <c:v>10.360900000000001</c:v>
                </c:pt>
                <c:pt idx="698">
                  <c:v>10.359299999999999</c:v>
                </c:pt>
                <c:pt idx="699">
                  <c:v>10.3576</c:v>
                </c:pt>
                <c:pt idx="700">
                  <c:v>10.356</c:v>
                </c:pt>
                <c:pt idx="701">
                  <c:v>10.3543</c:v>
                </c:pt>
                <c:pt idx="702">
                  <c:v>10.352600000000001</c:v>
                </c:pt>
                <c:pt idx="703">
                  <c:v>10.350899999999999</c:v>
                </c:pt>
                <c:pt idx="704">
                  <c:v>10.3492</c:v>
                </c:pt>
                <c:pt idx="705">
                  <c:v>10.3475</c:v>
                </c:pt>
                <c:pt idx="706">
                  <c:v>10.345800000000001</c:v>
                </c:pt>
                <c:pt idx="707">
                  <c:v>10.343999999999999</c:v>
                </c:pt>
                <c:pt idx="708">
                  <c:v>10.3422</c:v>
                </c:pt>
                <c:pt idx="709">
                  <c:v>10.340400000000001</c:v>
                </c:pt>
                <c:pt idx="710">
                  <c:v>10.3385</c:v>
                </c:pt>
                <c:pt idx="711">
                  <c:v>10.3367</c:v>
                </c:pt>
                <c:pt idx="712">
                  <c:v>10.3348</c:v>
                </c:pt>
                <c:pt idx="713">
                  <c:v>10.3329</c:v>
                </c:pt>
                <c:pt idx="714">
                  <c:v>10.3309</c:v>
                </c:pt>
                <c:pt idx="715">
                  <c:v>10.328900000000001</c:v>
                </c:pt>
                <c:pt idx="716">
                  <c:v>10.3269</c:v>
                </c:pt>
                <c:pt idx="717">
                  <c:v>10.3249</c:v>
                </c:pt>
                <c:pt idx="718">
                  <c:v>10.322800000000001</c:v>
                </c:pt>
                <c:pt idx="719">
                  <c:v>10.3208</c:v>
                </c:pt>
                <c:pt idx="720">
                  <c:v>10.3187</c:v>
                </c:pt>
                <c:pt idx="721">
                  <c:v>10.3165</c:v>
                </c:pt>
                <c:pt idx="722">
                  <c:v>10.314399999999999</c:v>
                </c:pt>
                <c:pt idx="723">
                  <c:v>10.3123</c:v>
                </c:pt>
                <c:pt idx="724">
                  <c:v>10.3101</c:v>
                </c:pt>
                <c:pt idx="725">
                  <c:v>10.308</c:v>
                </c:pt>
                <c:pt idx="726">
                  <c:v>10.305899999999999</c:v>
                </c:pt>
                <c:pt idx="727">
                  <c:v>10.303699999999999</c:v>
                </c:pt>
                <c:pt idx="728">
                  <c:v>10.301600000000001</c:v>
                </c:pt>
                <c:pt idx="729">
                  <c:v>10.2995</c:v>
                </c:pt>
                <c:pt idx="730">
                  <c:v>10.2974</c:v>
                </c:pt>
                <c:pt idx="731">
                  <c:v>10.295400000000001</c:v>
                </c:pt>
                <c:pt idx="732">
                  <c:v>10.2933</c:v>
                </c:pt>
                <c:pt idx="733">
                  <c:v>10.2912</c:v>
                </c:pt>
                <c:pt idx="734">
                  <c:v>10.289199999999999</c:v>
                </c:pt>
                <c:pt idx="735">
                  <c:v>10.287100000000001</c:v>
                </c:pt>
                <c:pt idx="736">
                  <c:v>10.285</c:v>
                </c:pt>
                <c:pt idx="737">
                  <c:v>10.2829</c:v>
                </c:pt>
                <c:pt idx="738">
                  <c:v>10.280799999999999</c:v>
                </c:pt>
                <c:pt idx="739">
                  <c:v>10.278700000000001</c:v>
                </c:pt>
                <c:pt idx="740">
                  <c:v>10.2766</c:v>
                </c:pt>
                <c:pt idx="741">
                  <c:v>10.2744</c:v>
                </c:pt>
                <c:pt idx="742">
                  <c:v>10.2722</c:v>
                </c:pt>
                <c:pt idx="743">
                  <c:v>10.27</c:v>
                </c:pt>
                <c:pt idx="744">
                  <c:v>10.267799999999999</c:v>
                </c:pt>
                <c:pt idx="745">
                  <c:v>10.265499999999999</c:v>
                </c:pt>
                <c:pt idx="746">
                  <c:v>10.263299999999999</c:v>
                </c:pt>
                <c:pt idx="747">
                  <c:v>10.260999999999999</c:v>
                </c:pt>
                <c:pt idx="748">
                  <c:v>10.258699999999999</c:v>
                </c:pt>
                <c:pt idx="749">
                  <c:v>10.256399999999999</c:v>
                </c:pt>
                <c:pt idx="750">
                  <c:v>10.254099999999999</c:v>
                </c:pt>
                <c:pt idx="751">
                  <c:v>10.251799999999999</c:v>
                </c:pt>
                <c:pt idx="752">
                  <c:v>10.249499999999999</c:v>
                </c:pt>
                <c:pt idx="753">
                  <c:v>10.247199999999999</c:v>
                </c:pt>
                <c:pt idx="754">
                  <c:v>10.244899999999999</c:v>
                </c:pt>
                <c:pt idx="755">
                  <c:v>10.2425</c:v>
                </c:pt>
                <c:pt idx="756">
                  <c:v>10.2402</c:v>
                </c:pt>
                <c:pt idx="757">
                  <c:v>10.2379</c:v>
                </c:pt>
                <c:pt idx="758">
                  <c:v>10.2356</c:v>
                </c:pt>
                <c:pt idx="759">
                  <c:v>10.2333</c:v>
                </c:pt>
                <c:pt idx="760">
                  <c:v>10.2309</c:v>
                </c:pt>
                <c:pt idx="761">
                  <c:v>10.2286</c:v>
                </c:pt>
                <c:pt idx="762">
                  <c:v>10.2263</c:v>
                </c:pt>
                <c:pt idx="763">
                  <c:v>10.224</c:v>
                </c:pt>
                <c:pt idx="764">
                  <c:v>10.2217</c:v>
                </c:pt>
                <c:pt idx="765">
                  <c:v>10.2194</c:v>
                </c:pt>
                <c:pt idx="766">
                  <c:v>10.2171</c:v>
                </c:pt>
                <c:pt idx="767">
                  <c:v>10.2148</c:v>
                </c:pt>
                <c:pt idx="768">
                  <c:v>10.2125</c:v>
                </c:pt>
                <c:pt idx="769">
                  <c:v>10.2102</c:v>
                </c:pt>
                <c:pt idx="770">
                  <c:v>10.208</c:v>
                </c:pt>
                <c:pt idx="771">
                  <c:v>10.2057</c:v>
                </c:pt>
                <c:pt idx="772">
                  <c:v>10.2035</c:v>
                </c:pt>
                <c:pt idx="773">
                  <c:v>10.2012</c:v>
                </c:pt>
                <c:pt idx="774">
                  <c:v>10.199</c:v>
                </c:pt>
                <c:pt idx="775">
                  <c:v>10.1967</c:v>
                </c:pt>
                <c:pt idx="776">
                  <c:v>10.1945</c:v>
                </c:pt>
                <c:pt idx="777">
                  <c:v>10.1922</c:v>
                </c:pt>
                <c:pt idx="778">
                  <c:v>10.19</c:v>
                </c:pt>
                <c:pt idx="779">
                  <c:v>10.1877</c:v>
                </c:pt>
                <c:pt idx="780">
                  <c:v>10.1854</c:v>
                </c:pt>
                <c:pt idx="781">
                  <c:v>10.1831</c:v>
                </c:pt>
                <c:pt idx="782">
                  <c:v>10.1807</c:v>
                </c:pt>
                <c:pt idx="783">
                  <c:v>10.1783</c:v>
                </c:pt>
                <c:pt idx="784">
                  <c:v>10.1759</c:v>
                </c:pt>
                <c:pt idx="785">
                  <c:v>10.173500000000001</c:v>
                </c:pt>
                <c:pt idx="786">
                  <c:v>10.171099999999999</c:v>
                </c:pt>
                <c:pt idx="787">
                  <c:v>10.168699999999999</c:v>
                </c:pt>
                <c:pt idx="788">
                  <c:v>10.1662</c:v>
                </c:pt>
                <c:pt idx="789">
                  <c:v>10.1638</c:v>
                </c:pt>
                <c:pt idx="790">
                  <c:v>10.1614</c:v>
                </c:pt>
                <c:pt idx="791">
                  <c:v>10.1591</c:v>
                </c:pt>
                <c:pt idx="792">
                  <c:v>10.1568</c:v>
                </c:pt>
                <c:pt idx="793">
                  <c:v>10.1546</c:v>
                </c:pt>
                <c:pt idx="794">
                  <c:v>10.1525</c:v>
                </c:pt>
                <c:pt idx="795">
                  <c:v>10.150499999999999</c:v>
                </c:pt>
                <c:pt idx="796">
                  <c:v>10.1486</c:v>
                </c:pt>
                <c:pt idx="797">
                  <c:v>10.146800000000001</c:v>
                </c:pt>
                <c:pt idx="798">
                  <c:v>10.145099999999999</c:v>
                </c:pt>
                <c:pt idx="799">
                  <c:v>10.1435</c:v>
                </c:pt>
                <c:pt idx="800">
                  <c:v>10.141999999999999</c:v>
                </c:pt>
                <c:pt idx="801">
                  <c:v>10.140599999999999</c:v>
                </c:pt>
                <c:pt idx="802">
                  <c:v>10.139200000000001</c:v>
                </c:pt>
                <c:pt idx="803">
                  <c:v>10.137700000000001</c:v>
                </c:pt>
                <c:pt idx="804">
                  <c:v>10.1363</c:v>
                </c:pt>
                <c:pt idx="805">
                  <c:v>10.134600000000001</c:v>
                </c:pt>
                <c:pt idx="806">
                  <c:v>10.1328</c:v>
                </c:pt>
                <c:pt idx="807">
                  <c:v>10.130599999999999</c:v>
                </c:pt>
                <c:pt idx="808">
                  <c:v>10.128</c:v>
                </c:pt>
                <c:pt idx="809">
                  <c:v>10.124700000000001</c:v>
                </c:pt>
                <c:pt idx="810">
                  <c:v>10.1206</c:v>
                </c:pt>
                <c:pt idx="811">
                  <c:v>10.115500000000001</c:v>
                </c:pt>
                <c:pt idx="812">
                  <c:v>10.1092</c:v>
                </c:pt>
                <c:pt idx="813">
                  <c:v>10.1015</c:v>
                </c:pt>
                <c:pt idx="814">
                  <c:v>10.092000000000001</c:v>
                </c:pt>
                <c:pt idx="815">
                  <c:v>10.0806</c:v>
                </c:pt>
                <c:pt idx="816">
                  <c:v>10.067</c:v>
                </c:pt>
                <c:pt idx="817">
                  <c:v>10.051</c:v>
                </c:pt>
                <c:pt idx="818">
                  <c:v>10.032299999999999</c:v>
                </c:pt>
                <c:pt idx="819">
                  <c:v>10.010899999999999</c:v>
                </c:pt>
                <c:pt idx="820">
                  <c:v>9.9863999999999997</c:v>
                </c:pt>
                <c:pt idx="821">
                  <c:v>9.9589999999999996</c:v>
                </c:pt>
                <c:pt idx="822">
                  <c:v>9.9286999999999992</c:v>
                </c:pt>
                <c:pt idx="823">
                  <c:v>9.8957999999999995</c:v>
                </c:pt>
                <c:pt idx="824">
                  <c:v>9.8605999999999998</c:v>
                </c:pt>
                <c:pt idx="825">
                  <c:v>9.8238000000000003</c:v>
                </c:pt>
                <c:pt idx="826">
                  <c:v>9.7863000000000007</c:v>
                </c:pt>
                <c:pt idx="827">
                  <c:v>9.7492999999999999</c:v>
                </c:pt>
                <c:pt idx="828">
                  <c:v>9.7142999999999997</c:v>
                </c:pt>
                <c:pt idx="829">
                  <c:v>9.6829999999999998</c:v>
                </c:pt>
                <c:pt idx="830">
                  <c:v>9.6572999999999993</c:v>
                </c:pt>
                <c:pt idx="831">
                  <c:v>9.6385000000000005</c:v>
                </c:pt>
                <c:pt idx="832">
                  <c:v>9.6273999999999997</c:v>
                </c:pt>
                <c:pt idx="833">
                  <c:v>9.6242000000000001</c:v>
                </c:pt>
                <c:pt idx="834">
                  <c:v>9.6288</c:v>
                </c:pt>
                <c:pt idx="835">
                  <c:v>9.6405999999999992</c:v>
                </c:pt>
                <c:pt idx="836">
                  <c:v>9.6585000000000001</c:v>
                </c:pt>
                <c:pt idx="837">
                  <c:v>9.6812000000000005</c:v>
                </c:pt>
                <c:pt idx="838">
                  <c:v>9.7072000000000003</c:v>
                </c:pt>
                <c:pt idx="839">
                  <c:v>9.7352000000000007</c:v>
                </c:pt>
                <c:pt idx="840">
                  <c:v>9.7636000000000003</c:v>
                </c:pt>
                <c:pt idx="841">
                  <c:v>9.7917000000000005</c:v>
                </c:pt>
                <c:pt idx="842">
                  <c:v>9.8184000000000005</c:v>
                </c:pt>
                <c:pt idx="843">
                  <c:v>9.8432999999999993</c:v>
                </c:pt>
                <c:pt idx="844">
                  <c:v>9.8659999999999997</c:v>
                </c:pt>
                <c:pt idx="845">
                  <c:v>9.8861000000000008</c:v>
                </c:pt>
                <c:pt idx="846">
                  <c:v>9.9037000000000006</c:v>
                </c:pt>
                <c:pt idx="847">
                  <c:v>9.9185999999999996</c:v>
                </c:pt>
                <c:pt idx="848">
                  <c:v>9.9309999999999992</c:v>
                </c:pt>
                <c:pt idx="849">
                  <c:v>9.9408999999999992</c:v>
                </c:pt>
                <c:pt idx="850">
                  <c:v>9.9486000000000008</c:v>
                </c:pt>
                <c:pt idx="851">
                  <c:v>9.9542000000000002</c:v>
                </c:pt>
                <c:pt idx="852">
                  <c:v>9.9579000000000004</c:v>
                </c:pt>
                <c:pt idx="853">
                  <c:v>9.9598999999999993</c:v>
                </c:pt>
                <c:pt idx="854">
                  <c:v>9.9604999999999997</c:v>
                </c:pt>
                <c:pt idx="855">
                  <c:v>9.9598999999999993</c:v>
                </c:pt>
                <c:pt idx="856">
                  <c:v>9.9581999999999997</c:v>
                </c:pt>
                <c:pt idx="857">
                  <c:v>9.9558</c:v>
                </c:pt>
                <c:pt idx="858">
                  <c:v>9.9527000000000001</c:v>
                </c:pt>
                <c:pt idx="859">
                  <c:v>9.9490999999999996</c:v>
                </c:pt>
                <c:pt idx="860">
                  <c:v>9.9451000000000001</c:v>
                </c:pt>
                <c:pt idx="861">
                  <c:v>9.9408999999999992</c:v>
                </c:pt>
                <c:pt idx="862">
                  <c:v>9.9365000000000006</c:v>
                </c:pt>
                <c:pt idx="863">
                  <c:v>9.9320000000000004</c:v>
                </c:pt>
                <c:pt idx="864">
                  <c:v>9.9275000000000002</c:v>
                </c:pt>
                <c:pt idx="865">
                  <c:v>9.9229000000000003</c:v>
                </c:pt>
                <c:pt idx="866">
                  <c:v>9.9184999999999999</c:v>
                </c:pt>
                <c:pt idx="867">
                  <c:v>9.9140999999999995</c:v>
                </c:pt>
                <c:pt idx="868">
                  <c:v>9.9098000000000006</c:v>
                </c:pt>
                <c:pt idx="869">
                  <c:v>9.9055999999999997</c:v>
                </c:pt>
                <c:pt idx="870">
                  <c:v>9.9014000000000006</c:v>
                </c:pt>
                <c:pt idx="871">
                  <c:v>9.8973999999999993</c:v>
                </c:pt>
                <c:pt idx="872">
                  <c:v>9.8933999999999997</c:v>
                </c:pt>
                <c:pt idx="873">
                  <c:v>9.8895999999999997</c:v>
                </c:pt>
                <c:pt idx="874">
                  <c:v>9.8857999999999997</c:v>
                </c:pt>
                <c:pt idx="875">
                  <c:v>9.8820999999999994</c:v>
                </c:pt>
                <c:pt idx="876">
                  <c:v>9.8785000000000007</c:v>
                </c:pt>
                <c:pt idx="877">
                  <c:v>9.875</c:v>
                </c:pt>
                <c:pt idx="878">
                  <c:v>9.8714999999999993</c:v>
                </c:pt>
                <c:pt idx="879">
                  <c:v>9.8681999999999999</c:v>
                </c:pt>
                <c:pt idx="880">
                  <c:v>9.8649000000000004</c:v>
                </c:pt>
                <c:pt idx="881">
                  <c:v>9.8615999999999993</c:v>
                </c:pt>
                <c:pt idx="882">
                  <c:v>9.8584999999999994</c:v>
                </c:pt>
                <c:pt idx="883">
                  <c:v>9.8553999999999995</c:v>
                </c:pt>
                <c:pt idx="884">
                  <c:v>9.8523999999999994</c:v>
                </c:pt>
                <c:pt idx="885">
                  <c:v>9.8495000000000008</c:v>
                </c:pt>
                <c:pt idx="886">
                  <c:v>9.8467000000000002</c:v>
                </c:pt>
                <c:pt idx="887">
                  <c:v>9.8439999999999994</c:v>
                </c:pt>
                <c:pt idx="888">
                  <c:v>9.8414000000000001</c:v>
                </c:pt>
                <c:pt idx="889">
                  <c:v>9.8389000000000006</c:v>
                </c:pt>
                <c:pt idx="890">
                  <c:v>9.8364999999999991</c:v>
                </c:pt>
                <c:pt idx="891">
                  <c:v>9.8341999999999992</c:v>
                </c:pt>
                <c:pt idx="892">
                  <c:v>9.8321000000000005</c:v>
                </c:pt>
                <c:pt idx="893">
                  <c:v>9.8300999999999998</c:v>
                </c:pt>
                <c:pt idx="894">
                  <c:v>9.8283000000000005</c:v>
                </c:pt>
                <c:pt idx="895">
                  <c:v>9.8265999999999991</c:v>
                </c:pt>
                <c:pt idx="896">
                  <c:v>9.8251000000000008</c:v>
                </c:pt>
                <c:pt idx="897">
                  <c:v>9.8237000000000005</c:v>
                </c:pt>
                <c:pt idx="898">
                  <c:v>9.8224999999999998</c:v>
                </c:pt>
                <c:pt idx="899">
                  <c:v>9.8215000000000003</c:v>
                </c:pt>
                <c:pt idx="900">
                  <c:v>9.8206000000000007</c:v>
                </c:pt>
                <c:pt idx="901">
                  <c:v>9.8198000000000008</c:v>
                </c:pt>
                <c:pt idx="902">
                  <c:v>9.8191000000000006</c:v>
                </c:pt>
                <c:pt idx="903">
                  <c:v>9.8184000000000005</c:v>
                </c:pt>
                <c:pt idx="904">
                  <c:v>9.8176000000000005</c:v>
                </c:pt>
                <c:pt idx="905">
                  <c:v>9.8167000000000009</c:v>
                </c:pt>
                <c:pt idx="906">
                  <c:v>9.8155000000000001</c:v>
                </c:pt>
                <c:pt idx="907">
                  <c:v>9.8140000000000001</c:v>
                </c:pt>
                <c:pt idx="908">
                  <c:v>9.8118999999999996</c:v>
                </c:pt>
                <c:pt idx="909">
                  <c:v>9.8091000000000008</c:v>
                </c:pt>
                <c:pt idx="910">
                  <c:v>9.8053000000000008</c:v>
                </c:pt>
                <c:pt idx="911">
                  <c:v>9.8003</c:v>
                </c:pt>
                <c:pt idx="912">
                  <c:v>9.7939000000000007</c:v>
                </c:pt>
                <c:pt idx="913">
                  <c:v>9.7858000000000001</c:v>
                </c:pt>
                <c:pt idx="914">
                  <c:v>9.7756000000000007</c:v>
                </c:pt>
                <c:pt idx="915">
                  <c:v>9.7630999999999997</c:v>
                </c:pt>
                <c:pt idx="916">
                  <c:v>9.7478999999999996</c:v>
                </c:pt>
                <c:pt idx="917">
                  <c:v>9.7299000000000007</c:v>
                </c:pt>
                <c:pt idx="918">
                  <c:v>9.7087000000000003</c:v>
                </c:pt>
                <c:pt idx="919">
                  <c:v>9.6841000000000008</c:v>
                </c:pt>
                <c:pt idx="920">
                  <c:v>9.6561000000000003</c:v>
                </c:pt>
                <c:pt idx="921">
                  <c:v>9.6247000000000007</c:v>
                </c:pt>
                <c:pt idx="922">
                  <c:v>9.5899000000000001</c:v>
                </c:pt>
                <c:pt idx="923">
                  <c:v>9.5521999999999991</c:v>
                </c:pt>
                <c:pt idx="924">
                  <c:v>9.5120000000000005</c:v>
                </c:pt>
                <c:pt idx="925">
                  <c:v>9.4702999999999999</c:v>
                </c:pt>
                <c:pt idx="926">
                  <c:v>9.4281000000000006</c:v>
                </c:pt>
                <c:pt idx="927">
                  <c:v>9.3871000000000002</c:v>
                </c:pt>
                <c:pt idx="928">
                  <c:v>9.3489000000000004</c:v>
                </c:pt>
                <c:pt idx="929">
                  <c:v>9.3153000000000006</c:v>
                </c:pt>
                <c:pt idx="930">
                  <c:v>9.2878000000000007</c:v>
                </c:pt>
                <c:pt idx="931">
                  <c:v>9.2675999999999998</c:v>
                </c:pt>
                <c:pt idx="932">
                  <c:v>9.2554999999999996</c:v>
                </c:pt>
                <c:pt idx="933">
                  <c:v>9.2513000000000005</c:v>
                </c:pt>
                <c:pt idx="934">
                  <c:v>9.2544000000000004</c:v>
                </c:pt>
                <c:pt idx="935">
                  <c:v>9.2637</c:v>
                </c:pt>
                <c:pt idx="936">
                  <c:v>9.2780000000000005</c:v>
                </c:pt>
                <c:pt idx="937">
                  <c:v>9.2959999999999994</c:v>
                </c:pt>
                <c:pt idx="938">
                  <c:v>9.3165999999999993</c:v>
                </c:pt>
                <c:pt idx="939">
                  <c:v>9.3386999999999993</c:v>
                </c:pt>
                <c:pt idx="940">
                  <c:v>9.3618000000000006</c:v>
                </c:pt>
                <c:pt idx="941">
                  <c:v>9.3850999999999996</c:v>
                </c:pt>
                <c:pt idx="942">
                  <c:v>9.4083000000000006</c:v>
                </c:pt>
                <c:pt idx="943">
                  <c:v>9.4308999999999994</c:v>
                </c:pt>
                <c:pt idx="944">
                  <c:v>9.4527000000000001</c:v>
                </c:pt>
                <c:pt idx="945">
                  <c:v>9.4733000000000001</c:v>
                </c:pt>
                <c:pt idx="946">
                  <c:v>9.4923000000000002</c:v>
                </c:pt>
                <c:pt idx="947">
                  <c:v>9.5096000000000007</c:v>
                </c:pt>
                <c:pt idx="948">
                  <c:v>9.5249000000000006</c:v>
                </c:pt>
                <c:pt idx="949">
                  <c:v>9.5381999999999998</c:v>
                </c:pt>
                <c:pt idx="950">
                  <c:v>9.5495000000000001</c:v>
                </c:pt>
                <c:pt idx="951">
                  <c:v>9.5587999999999997</c:v>
                </c:pt>
                <c:pt idx="952">
                  <c:v>9.5662000000000003</c:v>
                </c:pt>
                <c:pt idx="953">
                  <c:v>9.5718999999999994</c:v>
                </c:pt>
                <c:pt idx="954">
                  <c:v>9.5760000000000005</c:v>
                </c:pt>
                <c:pt idx="955">
                  <c:v>9.5786999999999995</c:v>
                </c:pt>
                <c:pt idx="956">
                  <c:v>9.5801999999999996</c:v>
                </c:pt>
                <c:pt idx="957">
                  <c:v>9.5807000000000002</c:v>
                </c:pt>
                <c:pt idx="958">
                  <c:v>9.5801999999999996</c:v>
                </c:pt>
                <c:pt idx="959">
                  <c:v>9.5790000000000006</c:v>
                </c:pt>
                <c:pt idx="960">
                  <c:v>9.5771999999999995</c:v>
                </c:pt>
                <c:pt idx="961">
                  <c:v>9.5747999999999998</c:v>
                </c:pt>
                <c:pt idx="962">
                  <c:v>9.5719999999999992</c:v>
                </c:pt>
                <c:pt idx="963">
                  <c:v>9.5688999999999993</c:v>
                </c:pt>
                <c:pt idx="964">
                  <c:v>9.5655000000000001</c:v>
                </c:pt>
                <c:pt idx="965">
                  <c:v>9.5617999999999999</c:v>
                </c:pt>
                <c:pt idx="966">
                  <c:v>9.5579000000000001</c:v>
                </c:pt>
                <c:pt idx="967">
                  <c:v>9.5538000000000007</c:v>
                </c:pt>
                <c:pt idx="968">
                  <c:v>9.5495000000000001</c:v>
                </c:pt>
                <c:pt idx="969">
                  <c:v>9.5450999999999997</c:v>
                </c:pt>
                <c:pt idx="970">
                  <c:v>9.5404999999999998</c:v>
                </c:pt>
                <c:pt idx="971">
                  <c:v>9.5358000000000001</c:v>
                </c:pt>
                <c:pt idx="972">
                  <c:v>9.5310000000000006</c:v>
                </c:pt>
                <c:pt idx="973">
                  <c:v>9.5261999999999993</c:v>
                </c:pt>
                <c:pt idx="974">
                  <c:v>9.5212000000000003</c:v>
                </c:pt>
                <c:pt idx="975">
                  <c:v>9.5162999999999993</c:v>
                </c:pt>
                <c:pt idx="976">
                  <c:v>9.5113000000000003</c:v>
                </c:pt>
                <c:pt idx="977">
                  <c:v>9.5062999999999995</c:v>
                </c:pt>
                <c:pt idx="978">
                  <c:v>9.5014000000000003</c:v>
                </c:pt>
                <c:pt idx="979">
                  <c:v>9.4966000000000008</c:v>
                </c:pt>
                <c:pt idx="980">
                  <c:v>9.4920000000000009</c:v>
                </c:pt>
                <c:pt idx="981">
                  <c:v>9.4878</c:v>
                </c:pt>
                <c:pt idx="982">
                  <c:v>9.4838000000000005</c:v>
                </c:pt>
                <c:pt idx="983">
                  <c:v>9.4801000000000002</c:v>
                </c:pt>
                <c:pt idx="984">
                  <c:v>9.4766999999999992</c:v>
                </c:pt>
                <c:pt idx="985">
                  <c:v>9.4734999999999996</c:v>
                </c:pt>
                <c:pt idx="986">
                  <c:v>9.4704999999999995</c:v>
                </c:pt>
                <c:pt idx="987">
                  <c:v>9.4673999999999996</c:v>
                </c:pt>
                <c:pt idx="988">
                  <c:v>9.4641000000000002</c:v>
                </c:pt>
                <c:pt idx="989">
                  <c:v>9.4602000000000004</c:v>
                </c:pt>
                <c:pt idx="990">
                  <c:v>9.4557000000000002</c:v>
                </c:pt>
                <c:pt idx="991">
                  <c:v>9.4504999999999999</c:v>
                </c:pt>
                <c:pt idx="992">
                  <c:v>9.4444999999999997</c:v>
                </c:pt>
                <c:pt idx="993">
                  <c:v>9.4375999999999998</c:v>
                </c:pt>
                <c:pt idx="994">
                  <c:v>9.4298999999999999</c:v>
                </c:pt>
                <c:pt idx="995">
                  <c:v>9.4215</c:v>
                </c:pt>
                <c:pt idx="996">
                  <c:v>9.4123999999999999</c:v>
                </c:pt>
                <c:pt idx="997">
                  <c:v>9.4030000000000005</c:v>
                </c:pt>
                <c:pt idx="998">
                  <c:v>9.3934999999999995</c:v>
                </c:pt>
                <c:pt idx="999">
                  <c:v>9.3841000000000001</c:v>
                </c:pt>
                <c:pt idx="1000">
                  <c:v>9.3754000000000008</c:v>
                </c:pt>
                <c:pt idx="1001">
                  <c:v>9.3673999999999999</c:v>
                </c:pt>
                <c:pt idx="1002">
                  <c:v>9.3605</c:v>
                </c:pt>
                <c:pt idx="1003">
                  <c:v>9.3547999999999991</c:v>
                </c:pt>
                <c:pt idx="1004">
                  <c:v>9.3503000000000007</c:v>
                </c:pt>
                <c:pt idx="1005">
                  <c:v>9.3472000000000008</c:v>
                </c:pt>
                <c:pt idx="1006">
                  <c:v>9.3457000000000008</c:v>
                </c:pt>
                <c:pt idx="1007">
                  <c:v>9.3457000000000008</c:v>
                </c:pt>
                <c:pt idx="1008">
                  <c:v>9.3474000000000004</c:v>
                </c:pt>
                <c:pt idx="1009">
                  <c:v>9.3506999999999998</c:v>
                </c:pt>
                <c:pt idx="1010">
                  <c:v>9.3552999999999997</c:v>
                </c:pt>
                <c:pt idx="1011">
                  <c:v>9.3610000000000007</c:v>
                </c:pt>
                <c:pt idx="1012">
                  <c:v>9.3673999999999999</c:v>
                </c:pt>
                <c:pt idx="1013">
                  <c:v>9.3742000000000001</c:v>
                </c:pt>
                <c:pt idx="1014">
                  <c:v>9.3809000000000005</c:v>
                </c:pt>
                <c:pt idx="1015">
                  <c:v>9.3872999999999998</c:v>
                </c:pt>
                <c:pt idx="1016">
                  <c:v>9.3932000000000002</c:v>
                </c:pt>
                <c:pt idx="1017">
                  <c:v>9.3983000000000008</c:v>
                </c:pt>
                <c:pt idx="1018">
                  <c:v>9.4026999999999994</c:v>
                </c:pt>
                <c:pt idx="1019">
                  <c:v>9.4062000000000001</c:v>
                </c:pt>
                <c:pt idx="1020">
                  <c:v>9.4088999999999992</c:v>
                </c:pt>
                <c:pt idx="1021">
                  <c:v>9.4107000000000003</c:v>
                </c:pt>
                <c:pt idx="1022">
                  <c:v>9.4116</c:v>
                </c:pt>
                <c:pt idx="1023">
                  <c:v>9.4117999999999995</c:v>
                </c:pt>
                <c:pt idx="1024">
                  <c:v>9.4111999999999991</c:v>
                </c:pt>
                <c:pt idx="1025">
                  <c:v>9.41</c:v>
                </c:pt>
                <c:pt idx="1026">
                  <c:v>9.4082000000000008</c:v>
                </c:pt>
                <c:pt idx="1027">
                  <c:v>9.4059000000000008</c:v>
                </c:pt>
                <c:pt idx="1028">
                  <c:v>9.4031000000000002</c:v>
                </c:pt>
                <c:pt idx="1029">
                  <c:v>9.3999000000000006</c:v>
                </c:pt>
                <c:pt idx="1030">
                  <c:v>9.3963000000000001</c:v>
                </c:pt>
                <c:pt idx="1031">
                  <c:v>9.3925000000000001</c:v>
                </c:pt>
                <c:pt idx="1032">
                  <c:v>9.3884000000000007</c:v>
                </c:pt>
                <c:pt idx="1033">
                  <c:v>9.3841000000000001</c:v>
                </c:pt>
                <c:pt idx="1034">
                  <c:v>9.3795999999999999</c:v>
                </c:pt>
                <c:pt idx="1035">
                  <c:v>9.375</c:v>
                </c:pt>
                <c:pt idx="1036">
                  <c:v>9.3702000000000005</c:v>
                </c:pt>
                <c:pt idx="1037">
                  <c:v>9.3653999999999993</c:v>
                </c:pt>
                <c:pt idx="1038">
                  <c:v>9.3604000000000003</c:v>
                </c:pt>
                <c:pt idx="1039">
                  <c:v>9.3553999999999995</c:v>
                </c:pt>
                <c:pt idx="1040">
                  <c:v>9.3504000000000005</c:v>
                </c:pt>
                <c:pt idx="1041">
                  <c:v>9.3452999999999999</c:v>
                </c:pt>
                <c:pt idx="1042">
                  <c:v>9.3400999999999996</c:v>
                </c:pt>
                <c:pt idx="1043">
                  <c:v>9.3350000000000009</c:v>
                </c:pt>
                <c:pt idx="1044">
                  <c:v>9.3298000000000005</c:v>
                </c:pt>
                <c:pt idx="1045">
                  <c:v>9.3246000000000002</c:v>
                </c:pt>
                <c:pt idx="1046">
                  <c:v>9.3194999999999997</c:v>
                </c:pt>
                <c:pt idx="1047">
                  <c:v>9.3142999999999994</c:v>
                </c:pt>
                <c:pt idx="1048">
                  <c:v>9.3091000000000008</c:v>
                </c:pt>
                <c:pt idx="1049">
                  <c:v>9.3039000000000005</c:v>
                </c:pt>
                <c:pt idx="1050">
                  <c:v>9.2988</c:v>
                </c:pt>
                <c:pt idx="1051">
                  <c:v>9.2935999999999996</c:v>
                </c:pt>
                <c:pt idx="1052">
                  <c:v>9.2883999999999993</c:v>
                </c:pt>
                <c:pt idx="1053">
                  <c:v>9.2830999999999992</c:v>
                </c:pt>
                <c:pt idx="1054">
                  <c:v>9.2777999999999992</c:v>
                </c:pt>
                <c:pt idx="1055">
                  <c:v>9.2725000000000009</c:v>
                </c:pt>
                <c:pt idx="1056">
                  <c:v>9.2670999999999992</c:v>
                </c:pt>
                <c:pt idx="1057">
                  <c:v>9.2616999999999994</c:v>
                </c:pt>
                <c:pt idx="1058">
                  <c:v>9.2561999999999998</c:v>
                </c:pt>
                <c:pt idx="1059">
                  <c:v>9.2507000000000001</c:v>
                </c:pt>
                <c:pt idx="1060">
                  <c:v>9.2449999999999992</c:v>
                </c:pt>
                <c:pt idx="1061">
                  <c:v>9.2393000000000001</c:v>
                </c:pt>
                <c:pt idx="1062">
                  <c:v>9.2334999999999994</c:v>
                </c:pt>
                <c:pt idx="1063">
                  <c:v>9.2276000000000007</c:v>
                </c:pt>
                <c:pt idx="1064">
                  <c:v>9.2216000000000005</c:v>
                </c:pt>
                <c:pt idx="1065">
                  <c:v>9.2155000000000005</c:v>
                </c:pt>
                <c:pt idx="1066">
                  <c:v>9.2091999999999992</c:v>
                </c:pt>
                <c:pt idx="1067">
                  <c:v>9.2028999999999996</c:v>
                </c:pt>
                <c:pt idx="1068">
                  <c:v>9.1965000000000003</c:v>
                </c:pt>
                <c:pt idx="1069">
                  <c:v>9.19</c:v>
                </c:pt>
                <c:pt idx="1070">
                  <c:v>9.1832999999999991</c:v>
                </c:pt>
                <c:pt idx="1071">
                  <c:v>9.1767000000000003</c:v>
                </c:pt>
                <c:pt idx="1072">
                  <c:v>9.1699000000000002</c:v>
                </c:pt>
                <c:pt idx="1073">
                  <c:v>9.1631</c:v>
                </c:pt>
                <c:pt idx="1074">
                  <c:v>9.1561000000000003</c:v>
                </c:pt>
                <c:pt idx="1075">
                  <c:v>9.1492000000000004</c:v>
                </c:pt>
                <c:pt idx="1076">
                  <c:v>9.1420999999999992</c:v>
                </c:pt>
                <c:pt idx="1077">
                  <c:v>9.1349999999999998</c:v>
                </c:pt>
                <c:pt idx="1078">
                  <c:v>9.1278000000000006</c:v>
                </c:pt>
                <c:pt idx="1079">
                  <c:v>9.1204999999999998</c:v>
                </c:pt>
                <c:pt idx="1080">
                  <c:v>9.1132000000000009</c:v>
                </c:pt>
                <c:pt idx="1081">
                  <c:v>9.1057000000000006</c:v>
                </c:pt>
                <c:pt idx="1082">
                  <c:v>9.0982000000000003</c:v>
                </c:pt>
                <c:pt idx="1083">
                  <c:v>9.0905000000000005</c:v>
                </c:pt>
                <c:pt idx="1084">
                  <c:v>9.0827000000000009</c:v>
                </c:pt>
                <c:pt idx="1085">
                  <c:v>9.0748999999999995</c:v>
                </c:pt>
                <c:pt idx="1086">
                  <c:v>9.0668000000000006</c:v>
                </c:pt>
                <c:pt idx="1087">
                  <c:v>9.0587</c:v>
                </c:pt>
                <c:pt idx="1088">
                  <c:v>9.0504999999999995</c:v>
                </c:pt>
                <c:pt idx="1089">
                  <c:v>9.0420999999999996</c:v>
                </c:pt>
                <c:pt idx="1090">
                  <c:v>9.0335999999999999</c:v>
                </c:pt>
                <c:pt idx="1091">
                  <c:v>9.0251000000000001</c:v>
                </c:pt>
                <c:pt idx="1092">
                  <c:v>9.0162999999999993</c:v>
                </c:pt>
                <c:pt idx="1093">
                  <c:v>9.0075000000000003</c:v>
                </c:pt>
                <c:pt idx="1094">
                  <c:v>8.9985999999999997</c:v>
                </c:pt>
                <c:pt idx="1095">
                  <c:v>8.9894999999999996</c:v>
                </c:pt>
                <c:pt idx="1096">
                  <c:v>8.9802999999999997</c:v>
                </c:pt>
                <c:pt idx="1097">
                  <c:v>8.9710999999999999</c:v>
                </c:pt>
                <c:pt idx="1098">
                  <c:v>8.9617000000000004</c:v>
                </c:pt>
                <c:pt idx="1099">
                  <c:v>8.9521999999999995</c:v>
                </c:pt>
                <c:pt idx="1100">
                  <c:v>8.9426000000000005</c:v>
                </c:pt>
                <c:pt idx="1101">
                  <c:v>8.9329000000000001</c:v>
                </c:pt>
                <c:pt idx="1102">
                  <c:v>8.9230999999999998</c:v>
                </c:pt>
                <c:pt idx="1103">
                  <c:v>8.9131</c:v>
                </c:pt>
                <c:pt idx="1104">
                  <c:v>8.9031000000000002</c:v>
                </c:pt>
                <c:pt idx="1105">
                  <c:v>8.8927999999999994</c:v>
                </c:pt>
                <c:pt idx="1106">
                  <c:v>8.8824000000000005</c:v>
                </c:pt>
                <c:pt idx="1107">
                  <c:v>8.8718000000000004</c:v>
                </c:pt>
                <c:pt idx="1108">
                  <c:v>8.8609000000000009</c:v>
                </c:pt>
                <c:pt idx="1109">
                  <c:v>8.8498000000000001</c:v>
                </c:pt>
                <c:pt idx="1110">
                  <c:v>8.8384</c:v>
                </c:pt>
                <c:pt idx="1111">
                  <c:v>8.8265999999999991</c:v>
                </c:pt>
                <c:pt idx="1112">
                  <c:v>8.8146000000000004</c:v>
                </c:pt>
                <c:pt idx="1113">
                  <c:v>8.8021999999999991</c:v>
                </c:pt>
                <c:pt idx="1114">
                  <c:v>8.7895000000000003</c:v>
                </c:pt>
                <c:pt idx="1115">
                  <c:v>8.7765000000000004</c:v>
                </c:pt>
                <c:pt idx="1116">
                  <c:v>8.7629999999999999</c:v>
                </c:pt>
                <c:pt idx="1117">
                  <c:v>8.7492999999999999</c:v>
                </c:pt>
                <c:pt idx="1118">
                  <c:v>8.7350999999999992</c:v>
                </c:pt>
                <c:pt idx="1119">
                  <c:v>8.7207000000000008</c:v>
                </c:pt>
                <c:pt idx="1120">
                  <c:v>8.7058</c:v>
                </c:pt>
                <c:pt idx="1121">
                  <c:v>8.6905999999999999</c:v>
                </c:pt>
                <c:pt idx="1122">
                  <c:v>8.6750000000000007</c:v>
                </c:pt>
                <c:pt idx="1123">
                  <c:v>8.6588999999999992</c:v>
                </c:pt>
                <c:pt idx="1124">
                  <c:v>8.6424000000000003</c:v>
                </c:pt>
                <c:pt idx="1125">
                  <c:v>8.6255000000000006</c:v>
                </c:pt>
                <c:pt idx="1126">
                  <c:v>8.6080000000000005</c:v>
                </c:pt>
                <c:pt idx="1127">
                  <c:v>8.5900999999999996</c:v>
                </c:pt>
                <c:pt idx="1128">
                  <c:v>8.5716000000000001</c:v>
                </c:pt>
                <c:pt idx="1129">
                  <c:v>8.5526999999999997</c:v>
                </c:pt>
                <c:pt idx="1130">
                  <c:v>8.5332000000000008</c:v>
                </c:pt>
                <c:pt idx="1131">
                  <c:v>8.5130999999999997</c:v>
                </c:pt>
                <c:pt idx="1132">
                  <c:v>8.4925999999999995</c:v>
                </c:pt>
                <c:pt idx="1133">
                  <c:v>8.4716000000000005</c:v>
                </c:pt>
                <c:pt idx="1134">
                  <c:v>8.4501000000000008</c:v>
                </c:pt>
                <c:pt idx="1135">
                  <c:v>8.4282000000000004</c:v>
                </c:pt>
                <c:pt idx="1136">
                  <c:v>8.4059000000000008</c:v>
                </c:pt>
                <c:pt idx="1137">
                  <c:v>8.3832000000000004</c:v>
                </c:pt>
                <c:pt idx="1138">
                  <c:v>8.3600999999999992</c:v>
                </c:pt>
                <c:pt idx="1139">
                  <c:v>8.3367000000000004</c:v>
                </c:pt>
                <c:pt idx="1140">
                  <c:v>8.3129000000000008</c:v>
                </c:pt>
                <c:pt idx="1141">
                  <c:v>8.2886000000000006</c:v>
                </c:pt>
                <c:pt idx="1142">
                  <c:v>8.2638999999999996</c:v>
                </c:pt>
                <c:pt idx="1143">
                  <c:v>8.2386999999999997</c:v>
                </c:pt>
                <c:pt idx="1144">
                  <c:v>8.2128999999999994</c:v>
                </c:pt>
                <c:pt idx="1145">
                  <c:v>8.1865000000000006</c:v>
                </c:pt>
                <c:pt idx="1146">
                  <c:v>8.1593999999999998</c:v>
                </c:pt>
                <c:pt idx="1147">
                  <c:v>8.1317000000000004</c:v>
                </c:pt>
                <c:pt idx="1148">
                  <c:v>8.1033000000000008</c:v>
                </c:pt>
                <c:pt idx="1149">
                  <c:v>8.0741999999999994</c:v>
                </c:pt>
                <c:pt idx="1150">
                  <c:v>8.0443999999999996</c:v>
                </c:pt>
                <c:pt idx="1151">
                  <c:v>8.0138999999999996</c:v>
                </c:pt>
                <c:pt idx="1152">
                  <c:v>7.9825999999999997</c:v>
                </c:pt>
                <c:pt idx="1153">
                  <c:v>7.9505999999999997</c:v>
                </c:pt>
                <c:pt idx="1154">
                  <c:v>7.9179000000000004</c:v>
                </c:pt>
                <c:pt idx="1155">
                  <c:v>7.8846999999999996</c:v>
                </c:pt>
                <c:pt idx="1156">
                  <c:v>7.8509000000000002</c:v>
                </c:pt>
                <c:pt idx="1157">
                  <c:v>7.8166000000000002</c:v>
                </c:pt>
                <c:pt idx="1158">
                  <c:v>7.782</c:v>
                </c:pt>
                <c:pt idx="1159">
                  <c:v>7.7469999999999999</c:v>
                </c:pt>
                <c:pt idx="1160">
                  <c:v>7.7118000000000002</c:v>
                </c:pt>
                <c:pt idx="1161">
                  <c:v>7.6764000000000001</c:v>
                </c:pt>
                <c:pt idx="1162">
                  <c:v>7.6409000000000002</c:v>
                </c:pt>
                <c:pt idx="1163">
                  <c:v>7.6052999999999997</c:v>
                </c:pt>
                <c:pt idx="1164">
                  <c:v>7.5697999999999999</c:v>
                </c:pt>
                <c:pt idx="1165">
                  <c:v>7.5343</c:v>
                </c:pt>
                <c:pt idx="1166">
                  <c:v>7.4988999999999999</c:v>
                </c:pt>
                <c:pt idx="1167">
                  <c:v>7.4634999999999998</c:v>
                </c:pt>
                <c:pt idx="1168">
                  <c:v>7.4283000000000001</c:v>
                </c:pt>
                <c:pt idx="1169">
                  <c:v>7.3930999999999996</c:v>
                </c:pt>
                <c:pt idx="1170">
                  <c:v>7.3578000000000001</c:v>
                </c:pt>
                <c:pt idx="1171">
                  <c:v>7.3226000000000004</c:v>
                </c:pt>
                <c:pt idx="1172">
                  <c:v>7.2872000000000003</c:v>
                </c:pt>
                <c:pt idx="1173">
                  <c:v>7.2516999999999996</c:v>
                </c:pt>
                <c:pt idx="1174">
                  <c:v>7.2159000000000004</c:v>
                </c:pt>
                <c:pt idx="1175">
                  <c:v>7.1798999999999999</c:v>
                </c:pt>
                <c:pt idx="1176">
                  <c:v>7.1433999999999997</c:v>
                </c:pt>
                <c:pt idx="1177">
                  <c:v>7.1063999999999998</c:v>
                </c:pt>
                <c:pt idx="1178">
                  <c:v>7.0688000000000004</c:v>
                </c:pt>
                <c:pt idx="1179">
                  <c:v>7.0305</c:v>
                </c:pt>
                <c:pt idx="1180">
                  <c:v>6.9913999999999996</c:v>
                </c:pt>
                <c:pt idx="1181">
                  <c:v>6.9513999999999996</c:v>
                </c:pt>
                <c:pt idx="1182">
                  <c:v>6.9104000000000001</c:v>
                </c:pt>
                <c:pt idx="1183">
                  <c:v>6.8682999999999996</c:v>
                </c:pt>
                <c:pt idx="1184">
                  <c:v>6.8250000000000002</c:v>
                </c:pt>
                <c:pt idx="1185">
                  <c:v>6.7805999999999997</c:v>
                </c:pt>
                <c:pt idx="1186">
                  <c:v>6.7351000000000001</c:v>
                </c:pt>
                <c:pt idx="1187">
                  <c:v>6.6883999999999997</c:v>
                </c:pt>
                <c:pt idx="1188">
                  <c:v>6.6406000000000001</c:v>
                </c:pt>
                <c:pt idx="1189">
                  <c:v>6.5918999999999999</c:v>
                </c:pt>
                <c:pt idx="1190">
                  <c:v>6.5422000000000002</c:v>
                </c:pt>
                <c:pt idx="1191">
                  <c:v>6.4917999999999996</c:v>
                </c:pt>
                <c:pt idx="1192">
                  <c:v>6.4408000000000003</c:v>
                </c:pt>
                <c:pt idx="1193">
                  <c:v>6.3894000000000002</c:v>
                </c:pt>
                <c:pt idx="1194">
                  <c:v>6.3376999999999999</c:v>
                </c:pt>
                <c:pt idx="1195">
                  <c:v>6.2859999999999996</c:v>
                </c:pt>
                <c:pt idx="1196">
                  <c:v>6.2343999999999999</c:v>
                </c:pt>
                <c:pt idx="1197">
                  <c:v>6.1832000000000003</c:v>
                </c:pt>
                <c:pt idx="1198">
                  <c:v>6.1325000000000003</c:v>
                </c:pt>
                <c:pt idx="1199">
                  <c:v>6.0824999999999996</c:v>
                </c:pt>
                <c:pt idx="1200">
                  <c:v>6.0334000000000003</c:v>
                </c:pt>
                <c:pt idx="1201">
                  <c:v>5.9852999999999996</c:v>
                </c:pt>
                <c:pt idx="1202">
                  <c:v>5.9382000000000001</c:v>
                </c:pt>
                <c:pt idx="1203">
                  <c:v>5.8921999999999999</c:v>
                </c:pt>
                <c:pt idx="1204">
                  <c:v>5.8472999999999997</c:v>
                </c:pt>
                <c:pt idx="1205">
                  <c:v>5.8034999999999997</c:v>
                </c:pt>
                <c:pt idx="1206">
                  <c:v>5.7607999999999997</c:v>
                </c:pt>
                <c:pt idx="1207">
                  <c:v>5.7191000000000001</c:v>
                </c:pt>
                <c:pt idx="1208">
                  <c:v>5.6784999999999997</c:v>
                </c:pt>
                <c:pt idx="1209">
                  <c:v>5.6388999999999996</c:v>
                </c:pt>
                <c:pt idx="1210">
                  <c:v>5.6002999999999998</c:v>
                </c:pt>
                <c:pt idx="1211">
                  <c:v>5.5625999999999998</c:v>
                </c:pt>
                <c:pt idx="1212">
                  <c:v>5.5256999999999996</c:v>
                </c:pt>
                <c:pt idx="1213">
                  <c:v>5.4894999999999996</c:v>
                </c:pt>
                <c:pt idx="1214">
                  <c:v>5.4539999999999997</c:v>
                </c:pt>
                <c:pt idx="1215">
                  <c:v>5.4189999999999996</c:v>
                </c:pt>
                <c:pt idx="1216">
                  <c:v>5.3845000000000001</c:v>
                </c:pt>
                <c:pt idx="1217">
                  <c:v>5.3505000000000003</c:v>
                </c:pt>
                <c:pt idx="1218">
                  <c:v>5.3167999999999997</c:v>
                </c:pt>
                <c:pt idx="1219">
                  <c:v>5.2835000000000001</c:v>
                </c:pt>
                <c:pt idx="1220">
                  <c:v>5.2506000000000004</c:v>
                </c:pt>
                <c:pt idx="1221">
                  <c:v>5.2182000000000004</c:v>
                </c:pt>
                <c:pt idx="1222">
                  <c:v>5.1863999999999999</c:v>
                </c:pt>
                <c:pt idx="1223">
                  <c:v>5.1551999999999998</c:v>
                </c:pt>
                <c:pt idx="1224">
                  <c:v>5.1246999999999998</c:v>
                </c:pt>
                <c:pt idx="1225">
                  <c:v>5.0949999999999998</c:v>
                </c:pt>
                <c:pt idx="1226">
                  <c:v>5.0660999999999996</c:v>
                </c:pt>
                <c:pt idx="1227">
                  <c:v>5.0380000000000003</c:v>
                </c:pt>
                <c:pt idx="1228">
                  <c:v>5.0106999999999999</c:v>
                </c:pt>
                <c:pt idx="1229">
                  <c:v>4.9843000000000002</c:v>
                </c:pt>
                <c:pt idx="1230">
                  <c:v>4.9587000000000003</c:v>
                </c:pt>
                <c:pt idx="1231">
                  <c:v>4.9337999999999997</c:v>
                </c:pt>
                <c:pt idx="1232">
                  <c:v>4.9097</c:v>
                </c:pt>
                <c:pt idx="1233">
                  <c:v>4.8861999999999997</c:v>
                </c:pt>
                <c:pt idx="1234">
                  <c:v>4.8634000000000004</c:v>
                </c:pt>
                <c:pt idx="1235">
                  <c:v>4.8411999999999997</c:v>
                </c:pt>
                <c:pt idx="1236">
                  <c:v>4.8194999999999997</c:v>
                </c:pt>
                <c:pt idx="1237">
                  <c:v>4.7981999999999996</c:v>
                </c:pt>
                <c:pt idx="1238">
                  <c:v>4.7774000000000001</c:v>
                </c:pt>
                <c:pt idx="1239">
                  <c:v>4.7569999999999997</c:v>
                </c:pt>
                <c:pt idx="1240">
                  <c:v>4.7369000000000003</c:v>
                </c:pt>
                <c:pt idx="1241">
                  <c:v>4.7171000000000003</c:v>
                </c:pt>
                <c:pt idx="1242">
                  <c:v>4.6974999999999998</c:v>
                </c:pt>
                <c:pt idx="1243">
                  <c:v>4.6780999999999997</c:v>
                </c:pt>
                <c:pt idx="1244">
                  <c:v>4.6589999999999998</c:v>
                </c:pt>
                <c:pt idx="1245">
                  <c:v>4.6399999999999997</c:v>
                </c:pt>
                <c:pt idx="1246">
                  <c:v>4.6212</c:v>
                </c:pt>
                <c:pt idx="1247">
                  <c:v>4.6025</c:v>
                </c:pt>
                <c:pt idx="1248">
                  <c:v>4.5839999999999996</c:v>
                </c:pt>
                <c:pt idx="1249">
                  <c:v>4.5655000000000001</c:v>
                </c:pt>
                <c:pt idx="1250">
                  <c:v>4.5472000000000001</c:v>
                </c:pt>
                <c:pt idx="1251">
                  <c:v>4.5289999999999999</c:v>
                </c:pt>
                <c:pt idx="1252">
                  <c:v>4.5107999999999997</c:v>
                </c:pt>
                <c:pt idx="1253">
                  <c:v>4.4927000000000001</c:v>
                </c:pt>
                <c:pt idx="1254">
                  <c:v>4.4747000000000003</c:v>
                </c:pt>
                <c:pt idx="1255">
                  <c:v>4.4568000000000003</c:v>
                </c:pt>
                <c:pt idx="1256">
                  <c:v>4.4390000000000001</c:v>
                </c:pt>
                <c:pt idx="1257">
                  <c:v>4.4212999999999996</c:v>
                </c:pt>
                <c:pt idx="1258">
                  <c:v>4.4036999999999997</c:v>
                </c:pt>
                <c:pt idx="1259">
                  <c:v>4.3861999999999997</c:v>
                </c:pt>
                <c:pt idx="1260">
                  <c:v>4.3689</c:v>
                </c:pt>
                <c:pt idx="1261">
                  <c:v>4.3517000000000001</c:v>
                </c:pt>
                <c:pt idx="1262">
                  <c:v>4.3346</c:v>
                </c:pt>
                <c:pt idx="1263">
                  <c:v>4.3177000000000003</c:v>
                </c:pt>
                <c:pt idx="1264">
                  <c:v>4.3010000000000002</c:v>
                </c:pt>
                <c:pt idx="1265">
                  <c:v>4.2845000000000004</c:v>
                </c:pt>
                <c:pt idx="1266">
                  <c:v>4.2680999999999996</c:v>
                </c:pt>
                <c:pt idx="1267">
                  <c:v>4.2519</c:v>
                </c:pt>
                <c:pt idx="1268">
                  <c:v>4.2358000000000002</c:v>
                </c:pt>
                <c:pt idx="1269">
                  <c:v>4.22</c:v>
                </c:pt>
                <c:pt idx="1270">
                  <c:v>4.2043999999999997</c:v>
                </c:pt>
                <c:pt idx="1271">
                  <c:v>4.1889000000000003</c:v>
                </c:pt>
                <c:pt idx="1272">
                  <c:v>4.1737000000000002</c:v>
                </c:pt>
                <c:pt idx="1273">
                  <c:v>4.1588000000000003</c:v>
                </c:pt>
                <c:pt idx="1274">
                  <c:v>4.1440000000000001</c:v>
                </c:pt>
                <c:pt idx="1275">
                  <c:v>4.1295999999999999</c:v>
                </c:pt>
                <c:pt idx="1276">
                  <c:v>4.1154000000000002</c:v>
                </c:pt>
                <c:pt idx="1277">
                  <c:v>4.1014999999999997</c:v>
                </c:pt>
                <c:pt idx="1278">
                  <c:v>4.0880000000000001</c:v>
                </c:pt>
                <c:pt idx="1279">
                  <c:v>4.0747999999999998</c:v>
                </c:pt>
                <c:pt idx="1280">
                  <c:v>4.0621</c:v>
                </c:pt>
                <c:pt idx="1281">
                  <c:v>4.0496999999999996</c:v>
                </c:pt>
                <c:pt idx="1282">
                  <c:v>4.0377999999999998</c:v>
                </c:pt>
                <c:pt idx="1283">
                  <c:v>4.0262000000000002</c:v>
                </c:pt>
                <c:pt idx="1284">
                  <c:v>4.0151000000000003</c:v>
                </c:pt>
                <c:pt idx="1285">
                  <c:v>4.0042999999999997</c:v>
                </c:pt>
                <c:pt idx="1286">
                  <c:v>3.9939</c:v>
                </c:pt>
                <c:pt idx="1287">
                  <c:v>3.9836999999999998</c:v>
                </c:pt>
                <c:pt idx="1288">
                  <c:v>3.9738000000000002</c:v>
                </c:pt>
                <c:pt idx="1289">
                  <c:v>3.9641999999999999</c:v>
                </c:pt>
                <c:pt idx="1290">
                  <c:v>3.9546999999999999</c:v>
                </c:pt>
                <c:pt idx="1291">
                  <c:v>3.9455</c:v>
                </c:pt>
                <c:pt idx="1292">
                  <c:v>3.9363999999999999</c:v>
                </c:pt>
                <c:pt idx="1293">
                  <c:v>3.9275000000000002</c:v>
                </c:pt>
                <c:pt idx="1294">
                  <c:v>3.9186999999999999</c:v>
                </c:pt>
                <c:pt idx="1295">
                  <c:v>3.91</c:v>
                </c:pt>
                <c:pt idx="1296">
                  <c:v>3.9014000000000002</c:v>
                </c:pt>
                <c:pt idx="1297">
                  <c:v>3.8929</c:v>
                </c:pt>
                <c:pt idx="1298">
                  <c:v>3.8845999999999998</c:v>
                </c:pt>
                <c:pt idx="1299">
                  <c:v>3.8763000000000001</c:v>
                </c:pt>
                <c:pt idx="1300">
                  <c:v>3.8681999999999999</c:v>
                </c:pt>
                <c:pt idx="1301">
                  <c:v>3.8601999999999999</c:v>
                </c:pt>
                <c:pt idx="1302">
                  <c:v>3.8523000000000001</c:v>
                </c:pt>
                <c:pt idx="1303">
                  <c:v>3.8445999999999998</c:v>
                </c:pt>
                <c:pt idx="1304">
                  <c:v>3.8370000000000002</c:v>
                </c:pt>
                <c:pt idx="1305">
                  <c:v>3.8296000000000001</c:v>
                </c:pt>
                <c:pt idx="1306">
                  <c:v>3.8222</c:v>
                </c:pt>
                <c:pt idx="1307">
                  <c:v>3.8149999999999999</c:v>
                </c:pt>
                <c:pt idx="1308">
                  <c:v>3.8077999999999999</c:v>
                </c:pt>
                <c:pt idx="1309">
                  <c:v>3.8007</c:v>
                </c:pt>
                <c:pt idx="1310">
                  <c:v>3.7936000000000001</c:v>
                </c:pt>
                <c:pt idx="1311">
                  <c:v>3.7866</c:v>
                </c:pt>
                <c:pt idx="1312">
                  <c:v>3.7797000000000001</c:v>
                </c:pt>
                <c:pt idx="1313">
                  <c:v>3.7728999999999999</c:v>
                </c:pt>
                <c:pt idx="1314">
                  <c:v>3.7662</c:v>
                </c:pt>
                <c:pt idx="1315">
                  <c:v>3.7597</c:v>
                </c:pt>
                <c:pt idx="1316">
                  <c:v>3.7534000000000001</c:v>
                </c:pt>
                <c:pt idx="1317">
                  <c:v>3.7471999999999999</c:v>
                </c:pt>
                <c:pt idx="1318">
                  <c:v>3.7412999999999998</c:v>
                </c:pt>
                <c:pt idx="1319">
                  <c:v>3.7355999999999998</c:v>
                </c:pt>
                <c:pt idx="1320">
                  <c:v>3.7302</c:v>
                </c:pt>
                <c:pt idx="1321">
                  <c:v>3.7248999999999999</c:v>
                </c:pt>
                <c:pt idx="1322">
                  <c:v>3.7197</c:v>
                </c:pt>
                <c:pt idx="1323">
                  <c:v>3.7147999999999999</c:v>
                </c:pt>
                <c:pt idx="1324">
                  <c:v>3.7099000000000002</c:v>
                </c:pt>
                <c:pt idx="1325">
                  <c:v>3.7052</c:v>
                </c:pt>
                <c:pt idx="1326">
                  <c:v>3.7006000000000001</c:v>
                </c:pt>
                <c:pt idx="1327">
                  <c:v>3.6960999999999999</c:v>
                </c:pt>
                <c:pt idx="1328">
                  <c:v>3.6916000000000002</c:v>
                </c:pt>
                <c:pt idx="1329">
                  <c:v>3.6871</c:v>
                </c:pt>
                <c:pt idx="1330">
                  <c:v>3.6827000000000001</c:v>
                </c:pt>
                <c:pt idx="1331">
                  <c:v>3.6783000000000001</c:v>
                </c:pt>
                <c:pt idx="1332">
                  <c:v>3.6739000000000002</c:v>
                </c:pt>
                <c:pt idx="1333">
                  <c:v>3.6695000000000002</c:v>
                </c:pt>
                <c:pt idx="1334">
                  <c:v>3.6650999999999998</c:v>
                </c:pt>
                <c:pt idx="1335">
                  <c:v>3.6606999999999998</c:v>
                </c:pt>
                <c:pt idx="1336">
                  <c:v>3.6562999999999999</c:v>
                </c:pt>
                <c:pt idx="1337">
                  <c:v>3.6518000000000002</c:v>
                </c:pt>
                <c:pt idx="1338">
                  <c:v>3.6473</c:v>
                </c:pt>
                <c:pt idx="1339">
                  <c:v>3.6427</c:v>
                </c:pt>
                <c:pt idx="1340">
                  <c:v>3.6379999999999999</c:v>
                </c:pt>
                <c:pt idx="1341">
                  <c:v>3.6333000000000002</c:v>
                </c:pt>
                <c:pt idx="1342">
                  <c:v>3.6284999999999998</c:v>
                </c:pt>
                <c:pt idx="1343">
                  <c:v>3.6236999999999999</c:v>
                </c:pt>
                <c:pt idx="1344">
                  <c:v>3.6187</c:v>
                </c:pt>
                <c:pt idx="1345">
                  <c:v>3.6137999999999999</c:v>
                </c:pt>
                <c:pt idx="1346">
                  <c:v>3.6086999999999998</c:v>
                </c:pt>
                <c:pt idx="1347">
                  <c:v>3.6036000000000001</c:v>
                </c:pt>
                <c:pt idx="1348">
                  <c:v>3.5983999999999998</c:v>
                </c:pt>
                <c:pt idx="1349">
                  <c:v>3.5931999999999999</c:v>
                </c:pt>
                <c:pt idx="1350">
                  <c:v>3.5880000000000001</c:v>
                </c:pt>
                <c:pt idx="1351">
                  <c:v>3.5827</c:v>
                </c:pt>
                <c:pt idx="1352">
                  <c:v>3.5773999999999999</c:v>
                </c:pt>
                <c:pt idx="1353">
                  <c:v>3.5722</c:v>
                </c:pt>
                <c:pt idx="1354">
                  <c:v>3.5670000000000002</c:v>
                </c:pt>
                <c:pt idx="1355">
                  <c:v>3.5619999999999998</c:v>
                </c:pt>
                <c:pt idx="1356">
                  <c:v>3.5571000000000002</c:v>
                </c:pt>
                <c:pt idx="1357">
                  <c:v>3.5524</c:v>
                </c:pt>
                <c:pt idx="1358">
                  <c:v>3.5478000000000001</c:v>
                </c:pt>
                <c:pt idx="1359">
                  <c:v>3.5434000000000001</c:v>
                </c:pt>
                <c:pt idx="1360">
                  <c:v>3.5392000000000001</c:v>
                </c:pt>
                <c:pt idx="1361">
                  <c:v>3.5352000000000001</c:v>
                </c:pt>
                <c:pt idx="1362">
                  <c:v>3.5314000000000001</c:v>
                </c:pt>
                <c:pt idx="1363">
                  <c:v>3.5276999999999998</c:v>
                </c:pt>
                <c:pt idx="1364">
                  <c:v>3.5240999999999998</c:v>
                </c:pt>
                <c:pt idx="1365">
                  <c:v>3.5207000000000002</c:v>
                </c:pt>
                <c:pt idx="1366">
                  <c:v>3.5173999999999999</c:v>
                </c:pt>
                <c:pt idx="1367">
                  <c:v>3.5141</c:v>
                </c:pt>
                <c:pt idx="1368">
                  <c:v>3.5110000000000001</c:v>
                </c:pt>
                <c:pt idx="1369">
                  <c:v>3.5078999999999998</c:v>
                </c:pt>
                <c:pt idx="1370">
                  <c:v>3.5047999999999999</c:v>
                </c:pt>
                <c:pt idx="1371">
                  <c:v>3.5017999999999998</c:v>
                </c:pt>
                <c:pt idx="1372">
                  <c:v>3.4988000000000001</c:v>
                </c:pt>
                <c:pt idx="1373">
                  <c:v>3.4956999999999998</c:v>
                </c:pt>
                <c:pt idx="1374">
                  <c:v>3.4927999999999999</c:v>
                </c:pt>
                <c:pt idx="1375">
                  <c:v>3.4897999999999998</c:v>
                </c:pt>
                <c:pt idx="1376">
                  <c:v>3.4868000000000001</c:v>
                </c:pt>
                <c:pt idx="1377">
                  <c:v>3.4838</c:v>
                </c:pt>
                <c:pt idx="1378">
                  <c:v>3.4807999999999999</c:v>
                </c:pt>
                <c:pt idx="1379">
                  <c:v>3.4777999999999998</c:v>
                </c:pt>
                <c:pt idx="1380">
                  <c:v>3.4748000000000001</c:v>
                </c:pt>
                <c:pt idx="1381">
                  <c:v>3.4718</c:v>
                </c:pt>
                <c:pt idx="1382">
                  <c:v>3.4687000000000001</c:v>
                </c:pt>
                <c:pt idx="1383">
                  <c:v>3.4657</c:v>
                </c:pt>
                <c:pt idx="1384">
                  <c:v>3.4626000000000001</c:v>
                </c:pt>
                <c:pt idx="1385">
                  <c:v>3.4594999999999998</c:v>
                </c:pt>
                <c:pt idx="1386">
                  <c:v>3.4563999999999999</c:v>
                </c:pt>
                <c:pt idx="1387">
                  <c:v>3.4533</c:v>
                </c:pt>
                <c:pt idx="1388">
                  <c:v>3.4500999999999999</c:v>
                </c:pt>
                <c:pt idx="1389">
                  <c:v>3.4468999999999999</c:v>
                </c:pt>
                <c:pt idx="1390">
                  <c:v>3.4437000000000002</c:v>
                </c:pt>
                <c:pt idx="1391">
                  <c:v>3.4403999999999999</c:v>
                </c:pt>
                <c:pt idx="1392">
                  <c:v>3.4371</c:v>
                </c:pt>
                <c:pt idx="1393">
                  <c:v>3.4337</c:v>
                </c:pt>
                <c:pt idx="1394">
                  <c:v>3.4302999999999999</c:v>
                </c:pt>
                <c:pt idx="1395">
                  <c:v>3.4268000000000001</c:v>
                </c:pt>
                <c:pt idx="1396">
                  <c:v>3.4232</c:v>
                </c:pt>
                <c:pt idx="1397">
                  <c:v>3.4196</c:v>
                </c:pt>
                <c:pt idx="1398">
                  <c:v>3.4159000000000002</c:v>
                </c:pt>
                <c:pt idx="1399">
                  <c:v>3.4121999999999999</c:v>
                </c:pt>
                <c:pt idx="1400">
                  <c:v>3.4083999999999999</c:v>
                </c:pt>
                <c:pt idx="1401">
                  <c:v>3.4045999999999998</c:v>
                </c:pt>
                <c:pt idx="1402">
                  <c:v>3.4007999999999998</c:v>
                </c:pt>
                <c:pt idx="1403">
                  <c:v>3.3969</c:v>
                </c:pt>
                <c:pt idx="1404">
                  <c:v>3.3931</c:v>
                </c:pt>
                <c:pt idx="1405">
                  <c:v>3.3892000000000002</c:v>
                </c:pt>
                <c:pt idx="1406">
                  <c:v>3.3854000000000002</c:v>
                </c:pt>
                <c:pt idx="1407">
                  <c:v>3.3816999999999999</c:v>
                </c:pt>
                <c:pt idx="1408">
                  <c:v>3.3780000000000001</c:v>
                </c:pt>
                <c:pt idx="1409">
                  <c:v>3.3742999999999999</c:v>
                </c:pt>
                <c:pt idx="1410">
                  <c:v>3.3706999999999998</c:v>
                </c:pt>
                <c:pt idx="1411">
                  <c:v>3.3672</c:v>
                </c:pt>
                <c:pt idx="1412">
                  <c:v>3.3637999999999999</c:v>
                </c:pt>
                <c:pt idx="1413">
                  <c:v>3.3605</c:v>
                </c:pt>
                <c:pt idx="1414">
                  <c:v>3.3573</c:v>
                </c:pt>
                <c:pt idx="1415">
                  <c:v>3.3540999999999999</c:v>
                </c:pt>
                <c:pt idx="1416">
                  <c:v>3.3511000000000002</c:v>
                </c:pt>
                <c:pt idx="1417">
                  <c:v>3.3481999999999998</c:v>
                </c:pt>
                <c:pt idx="1418">
                  <c:v>3.3452999999999999</c:v>
                </c:pt>
                <c:pt idx="1419">
                  <c:v>3.3426</c:v>
                </c:pt>
                <c:pt idx="1420">
                  <c:v>3.34</c:v>
                </c:pt>
                <c:pt idx="1421">
                  <c:v>3.3374000000000001</c:v>
                </c:pt>
                <c:pt idx="1422">
                  <c:v>3.335</c:v>
                </c:pt>
                <c:pt idx="1423">
                  <c:v>3.3327</c:v>
                </c:pt>
                <c:pt idx="1424">
                  <c:v>3.3304</c:v>
                </c:pt>
                <c:pt idx="1425">
                  <c:v>3.3281999999999998</c:v>
                </c:pt>
                <c:pt idx="1426">
                  <c:v>3.3260999999999998</c:v>
                </c:pt>
                <c:pt idx="1427">
                  <c:v>3.3241999999999998</c:v>
                </c:pt>
                <c:pt idx="1428">
                  <c:v>3.3222</c:v>
                </c:pt>
                <c:pt idx="1429">
                  <c:v>3.3203999999999998</c:v>
                </c:pt>
                <c:pt idx="1430">
                  <c:v>3.3186</c:v>
                </c:pt>
                <c:pt idx="1431">
                  <c:v>3.3169</c:v>
                </c:pt>
                <c:pt idx="1432">
                  <c:v>3.3153000000000001</c:v>
                </c:pt>
                <c:pt idx="1433">
                  <c:v>3.3136999999999999</c:v>
                </c:pt>
                <c:pt idx="1434">
                  <c:v>3.3121999999999998</c:v>
                </c:pt>
                <c:pt idx="1435">
                  <c:v>3.3107000000000002</c:v>
                </c:pt>
                <c:pt idx="1436">
                  <c:v>3.3092999999999999</c:v>
                </c:pt>
                <c:pt idx="1437">
                  <c:v>3.3077999999999999</c:v>
                </c:pt>
                <c:pt idx="1438">
                  <c:v>3.3064</c:v>
                </c:pt>
                <c:pt idx="1439">
                  <c:v>3.3050999999999999</c:v>
                </c:pt>
                <c:pt idx="1440">
                  <c:v>3.3037000000000001</c:v>
                </c:pt>
                <c:pt idx="1441">
                  <c:v>3.3022999999999998</c:v>
                </c:pt>
                <c:pt idx="1442">
                  <c:v>3.3010000000000002</c:v>
                </c:pt>
                <c:pt idx="1443">
                  <c:v>3.2995999999999999</c:v>
                </c:pt>
                <c:pt idx="1444">
                  <c:v>3.2982</c:v>
                </c:pt>
                <c:pt idx="1445">
                  <c:v>3.2968000000000002</c:v>
                </c:pt>
                <c:pt idx="1446">
                  <c:v>3.2953000000000001</c:v>
                </c:pt>
                <c:pt idx="1447">
                  <c:v>3.2938000000000001</c:v>
                </c:pt>
                <c:pt idx="1448">
                  <c:v>3.2921999999999998</c:v>
                </c:pt>
                <c:pt idx="1449">
                  <c:v>3.2905000000000002</c:v>
                </c:pt>
                <c:pt idx="1450">
                  <c:v>3.2888000000000002</c:v>
                </c:pt>
                <c:pt idx="1451">
                  <c:v>3.2869999999999999</c:v>
                </c:pt>
                <c:pt idx="1452">
                  <c:v>3.2850999999999999</c:v>
                </c:pt>
                <c:pt idx="1453">
                  <c:v>3.2831000000000001</c:v>
                </c:pt>
                <c:pt idx="1454">
                  <c:v>3.2810999999999999</c:v>
                </c:pt>
                <c:pt idx="1455">
                  <c:v>3.2789000000000001</c:v>
                </c:pt>
                <c:pt idx="1456">
                  <c:v>3.2766999999999999</c:v>
                </c:pt>
                <c:pt idx="1457">
                  <c:v>3.2744</c:v>
                </c:pt>
                <c:pt idx="1458">
                  <c:v>3.2719999999999998</c:v>
                </c:pt>
                <c:pt idx="1459">
                  <c:v>3.2694999999999999</c:v>
                </c:pt>
                <c:pt idx="1460">
                  <c:v>3.2669999999999999</c:v>
                </c:pt>
                <c:pt idx="1461">
                  <c:v>3.2644000000000002</c:v>
                </c:pt>
                <c:pt idx="1462">
                  <c:v>3.2618</c:v>
                </c:pt>
                <c:pt idx="1463">
                  <c:v>3.2591000000000001</c:v>
                </c:pt>
                <c:pt idx="1464">
                  <c:v>3.2564000000000002</c:v>
                </c:pt>
                <c:pt idx="1465">
                  <c:v>3.2538</c:v>
                </c:pt>
                <c:pt idx="1466">
                  <c:v>3.2511000000000001</c:v>
                </c:pt>
                <c:pt idx="1467">
                  <c:v>3.2484000000000002</c:v>
                </c:pt>
                <c:pt idx="1468">
                  <c:v>3.2456999999999998</c:v>
                </c:pt>
                <c:pt idx="1469">
                  <c:v>3.2431000000000001</c:v>
                </c:pt>
                <c:pt idx="1470">
                  <c:v>3.2404999999999999</c:v>
                </c:pt>
                <c:pt idx="1471">
                  <c:v>3.2378999999999998</c:v>
                </c:pt>
                <c:pt idx="1472">
                  <c:v>3.2353999999999998</c:v>
                </c:pt>
                <c:pt idx="1473">
                  <c:v>3.2330000000000001</c:v>
                </c:pt>
                <c:pt idx="1474">
                  <c:v>3.2305000000000001</c:v>
                </c:pt>
                <c:pt idx="1475">
                  <c:v>3.2281</c:v>
                </c:pt>
                <c:pt idx="1476">
                  <c:v>3.2258</c:v>
                </c:pt>
                <c:pt idx="1477">
                  <c:v>3.2235</c:v>
                </c:pt>
                <c:pt idx="1478">
                  <c:v>3.2212999999999998</c:v>
                </c:pt>
                <c:pt idx="1479">
                  <c:v>3.2191000000000001</c:v>
                </c:pt>
                <c:pt idx="1480">
                  <c:v>3.2168999999999999</c:v>
                </c:pt>
                <c:pt idx="1481">
                  <c:v>3.2147999999999999</c:v>
                </c:pt>
                <c:pt idx="1482">
                  <c:v>3.2128000000000001</c:v>
                </c:pt>
                <c:pt idx="1483">
                  <c:v>3.2107000000000001</c:v>
                </c:pt>
                <c:pt idx="1484">
                  <c:v>3.2086999999999999</c:v>
                </c:pt>
                <c:pt idx="1485">
                  <c:v>3.2067999999999999</c:v>
                </c:pt>
                <c:pt idx="1486">
                  <c:v>3.2048000000000001</c:v>
                </c:pt>
                <c:pt idx="1487">
                  <c:v>3.2029000000000001</c:v>
                </c:pt>
                <c:pt idx="1488">
                  <c:v>3.2008999999999999</c:v>
                </c:pt>
                <c:pt idx="1489">
                  <c:v>3.1989999999999998</c:v>
                </c:pt>
                <c:pt idx="1490">
                  <c:v>3.1970999999999998</c:v>
                </c:pt>
                <c:pt idx="1491">
                  <c:v>3.1951999999999998</c:v>
                </c:pt>
                <c:pt idx="1492">
                  <c:v>3.1932</c:v>
                </c:pt>
                <c:pt idx="1493">
                  <c:v>3.1913</c:v>
                </c:pt>
                <c:pt idx="1494">
                  <c:v>3.1892999999999998</c:v>
                </c:pt>
                <c:pt idx="1495">
                  <c:v>3.1873999999999998</c:v>
                </c:pt>
                <c:pt idx="1496">
                  <c:v>3.1854</c:v>
                </c:pt>
                <c:pt idx="1497">
                  <c:v>3.1833999999999998</c:v>
                </c:pt>
                <c:pt idx="1498">
                  <c:v>3.1815000000000002</c:v>
                </c:pt>
                <c:pt idx="1499">
                  <c:v>3.1795</c:v>
                </c:pt>
                <c:pt idx="1500">
                  <c:v>3.1775000000000002</c:v>
                </c:pt>
                <c:pt idx="1501">
                  <c:v>3.1755</c:v>
                </c:pt>
                <c:pt idx="1502">
                  <c:v>3.1735000000000002</c:v>
                </c:pt>
                <c:pt idx="1503">
                  <c:v>3.1716000000000002</c:v>
                </c:pt>
                <c:pt idx="1504">
                  <c:v>3.1696</c:v>
                </c:pt>
                <c:pt idx="1505">
                  <c:v>3.1676000000000002</c:v>
                </c:pt>
                <c:pt idx="1506">
                  <c:v>3.1657000000000002</c:v>
                </c:pt>
                <c:pt idx="1507">
                  <c:v>3.1637</c:v>
                </c:pt>
                <c:pt idx="1508">
                  <c:v>3.1617000000000002</c:v>
                </c:pt>
                <c:pt idx="1509">
                  <c:v>3.1598000000000002</c:v>
                </c:pt>
                <c:pt idx="1510">
                  <c:v>3.1579000000000002</c:v>
                </c:pt>
                <c:pt idx="1511">
                  <c:v>3.1558999999999999</c:v>
                </c:pt>
                <c:pt idx="1512">
                  <c:v>3.1539999999999999</c:v>
                </c:pt>
                <c:pt idx="1513">
                  <c:v>3.1520999999999999</c:v>
                </c:pt>
                <c:pt idx="1514">
                  <c:v>3.1501999999999999</c:v>
                </c:pt>
                <c:pt idx="1515">
                  <c:v>3.1482999999999999</c:v>
                </c:pt>
                <c:pt idx="1516">
                  <c:v>3.1465000000000001</c:v>
                </c:pt>
                <c:pt idx="1517">
                  <c:v>3.1446000000000001</c:v>
                </c:pt>
                <c:pt idx="1518">
                  <c:v>3.1427999999999998</c:v>
                </c:pt>
                <c:pt idx="1519">
                  <c:v>3.141</c:v>
                </c:pt>
                <c:pt idx="1520">
                  <c:v>3.1392000000000002</c:v>
                </c:pt>
                <c:pt idx="1521">
                  <c:v>3.1374</c:v>
                </c:pt>
                <c:pt idx="1522">
                  <c:v>3.1356999999999999</c:v>
                </c:pt>
                <c:pt idx="1523">
                  <c:v>3.1339000000000001</c:v>
                </c:pt>
                <c:pt idx="1524">
                  <c:v>3.1322000000000001</c:v>
                </c:pt>
                <c:pt idx="1525">
                  <c:v>3.1305000000000001</c:v>
                </c:pt>
                <c:pt idx="1526">
                  <c:v>3.1288</c:v>
                </c:pt>
                <c:pt idx="1527">
                  <c:v>3.1272000000000002</c:v>
                </c:pt>
                <c:pt idx="1528">
                  <c:v>3.1255000000000002</c:v>
                </c:pt>
                <c:pt idx="1529">
                  <c:v>3.1238999999999999</c:v>
                </c:pt>
                <c:pt idx="1530">
                  <c:v>3.1223000000000001</c:v>
                </c:pt>
                <c:pt idx="1531">
                  <c:v>3.1206999999999998</c:v>
                </c:pt>
                <c:pt idx="1532">
                  <c:v>3.1191</c:v>
                </c:pt>
                <c:pt idx="1533">
                  <c:v>3.1175000000000002</c:v>
                </c:pt>
                <c:pt idx="1534">
                  <c:v>3.1158999999999999</c:v>
                </c:pt>
                <c:pt idx="1535">
                  <c:v>3.1143000000000001</c:v>
                </c:pt>
                <c:pt idx="1536">
                  <c:v>3.1126999999999998</c:v>
                </c:pt>
                <c:pt idx="1537">
                  <c:v>3.1111</c:v>
                </c:pt>
                <c:pt idx="1538">
                  <c:v>3.1095000000000002</c:v>
                </c:pt>
                <c:pt idx="1539">
                  <c:v>3.1078999999999999</c:v>
                </c:pt>
                <c:pt idx="1540">
                  <c:v>3.1061999999999999</c:v>
                </c:pt>
                <c:pt idx="1541">
                  <c:v>3.1044999999999998</c:v>
                </c:pt>
                <c:pt idx="1542">
                  <c:v>3.1029</c:v>
                </c:pt>
                <c:pt idx="1543">
                  <c:v>3.1012</c:v>
                </c:pt>
                <c:pt idx="1544">
                  <c:v>3.0994999999999999</c:v>
                </c:pt>
                <c:pt idx="1545">
                  <c:v>3.0977000000000001</c:v>
                </c:pt>
                <c:pt idx="1546">
                  <c:v>3.0960000000000001</c:v>
                </c:pt>
                <c:pt idx="1547">
                  <c:v>3.0943000000000001</c:v>
                </c:pt>
                <c:pt idx="1548">
                  <c:v>3.0924999999999998</c:v>
                </c:pt>
                <c:pt idx="1549">
                  <c:v>3.0908000000000002</c:v>
                </c:pt>
                <c:pt idx="1550">
                  <c:v>3.089</c:v>
                </c:pt>
                <c:pt idx="1551">
                  <c:v>3.0872999999999999</c:v>
                </c:pt>
                <c:pt idx="1552">
                  <c:v>3.0855000000000001</c:v>
                </c:pt>
                <c:pt idx="1553">
                  <c:v>3.0838000000000001</c:v>
                </c:pt>
                <c:pt idx="1554">
                  <c:v>3.0819999999999999</c:v>
                </c:pt>
                <c:pt idx="1555">
                  <c:v>3.0802999999999998</c:v>
                </c:pt>
                <c:pt idx="1556">
                  <c:v>3.0785</c:v>
                </c:pt>
                <c:pt idx="1557">
                  <c:v>3.0768</c:v>
                </c:pt>
                <c:pt idx="1558">
                  <c:v>3.0750999999999999</c:v>
                </c:pt>
                <c:pt idx="1559">
                  <c:v>3.0733999999999999</c:v>
                </c:pt>
                <c:pt idx="1560">
                  <c:v>3.0716999999999999</c:v>
                </c:pt>
                <c:pt idx="1561">
                  <c:v>3.07</c:v>
                </c:pt>
                <c:pt idx="1562">
                  <c:v>3.0682999999999998</c:v>
                </c:pt>
                <c:pt idx="1563">
                  <c:v>3.0666000000000002</c:v>
                </c:pt>
                <c:pt idx="1564">
                  <c:v>3.0649000000000002</c:v>
                </c:pt>
                <c:pt idx="1565">
                  <c:v>3.0632000000000001</c:v>
                </c:pt>
                <c:pt idx="1566">
                  <c:v>3.0615999999999999</c:v>
                </c:pt>
                <c:pt idx="1567">
                  <c:v>3.0598999999999998</c:v>
                </c:pt>
                <c:pt idx="1568">
                  <c:v>3.0583</c:v>
                </c:pt>
                <c:pt idx="1569">
                  <c:v>3.0567000000000002</c:v>
                </c:pt>
                <c:pt idx="1570">
                  <c:v>3.0550999999999999</c:v>
                </c:pt>
                <c:pt idx="1571">
                  <c:v>3.0535000000000001</c:v>
                </c:pt>
                <c:pt idx="1572">
                  <c:v>3.0518999999999998</c:v>
                </c:pt>
                <c:pt idx="1573">
                  <c:v>3.0503</c:v>
                </c:pt>
                <c:pt idx="1574">
                  <c:v>3.0487000000000002</c:v>
                </c:pt>
                <c:pt idx="1575">
                  <c:v>3.0470999999999999</c:v>
                </c:pt>
                <c:pt idx="1576">
                  <c:v>3.0455999999999999</c:v>
                </c:pt>
                <c:pt idx="1577">
                  <c:v>3.044</c:v>
                </c:pt>
                <c:pt idx="1578">
                  <c:v>3.0425</c:v>
                </c:pt>
                <c:pt idx="1579">
                  <c:v>3.0409000000000002</c:v>
                </c:pt>
                <c:pt idx="1580">
                  <c:v>3.0394000000000001</c:v>
                </c:pt>
                <c:pt idx="1581">
                  <c:v>3.0379</c:v>
                </c:pt>
                <c:pt idx="1582">
                  <c:v>3.0363000000000002</c:v>
                </c:pt>
                <c:pt idx="1583">
                  <c:v>3.0348000000000002</c:v>
                </c:pt>
                <c:pt idx="1584">
                  <c:v>3.0333000000000001</c:v>
                </c:pt>
                <c:pt idx="1585">
                  <c:v>3.0316999999999998</c:v>
                </c:pt>
                <c:pt idx="1586">
                  <c:v>3.0301999999999998</c:v>
                </c:pt>
                <c:pt idx="1587">
                  <c:v>3.0286</c:v>
                </c:pt>
                <c:pt idx="1588">
                  <c:v>3.0270999999999999</c:v>
                </c:pt>
                <c:pt idx="1589">
                  <c:v>3.0255999999999998</c:v>
                </c:pt>
                <c:pt idx="1590">
                  <c:v>3.024</c:v>
                </c:pt>
                <c:pt idx="1591">
                  <c:v>3.0225</c:v>
                </c:pt>
                <c:pt idx="1592">
                  <c:v>3.0209000000000001</c:v>
                </c:pt>
                <c:pt idx="1593">
                  <c:v>3.0194000000000001</c:v>
                </c:pt>
                <c:pt idx="1594">
                  <c:v>3.0177999999999998</c:v>
                </c:pt>
                <c:pt idx="1595">
                  <c:v>3.0163000000000002</c:v>
                </c:pt>
                <c:pt idx="1596">
                  <c:v>3.0146999999999999</c:v>
                </c:pt>
                <c:pt idx="1597">
                  <c:v>3.0131999999999999</c:v>
                </c:pt>
                <c:pt idx="1598">
                  <c:v>3.0116000000000001</c:v>
                </c:pt>
                <c:pt idx="1599">
                  <c:v>3.0101</c:v>
                </c:pt>
                <c:pt idx="1600">
                  <c:v>3.0085999999999999</c:v>
                </c:pt>
                <c:pt idx="1601">
                  <c:v>3.0070999999999999</c:v>
                </c:pt>
                <c:pt idx="1602">
                  <c:v>3.0055999999999998</c:v>
                </c:pt>
                <c:pt idx="1603">
                  <c:v>3.0041000000000002</c:v>
                </c:pt>
                <c:pt idx="1604">
                  <c:v>3.0026000000000002</c:v>
                </c:pt>
                <c:pt idx="1605">
                  <c:v>3.0011000000000001</c:v>
                </c:pt>
                <c:pt idx="1606">
                  <c:v>2.9996999999999998</c:v>
                </c:pt>
                <c:pt idx="1607">
                  <c:v>2.9982000000000002</c:v>
                </c:pt>
                <c:pt idx="1608">
                  <c:v>2.9967999999999999</c:v>
                </c:pt>
                <c:pt idx="1609">
                  <c:v>2.9954000000000001</c:v>
                </c:pt>
                <c:pt idx="1610">
                  <c:v>2.9939</c:v>
                </c:pt>
                <c:pt idx="1611">
                  <c:v>2.9925000000000002</c:v>
                </c:pt>
                <c:pt idx="1612">
                  <c:v>2.9910999999999999</c:v>
                </c:pt>
                <c:pt idx="1613">
                  <c:v>2.9897</c:v>
                </c:pt>
                <c:pt idx="1614">
                  <c:v>2.9883000000000002</c:v>
                </c:pt>
                <c:pt idx="1615">
                  <c:v>2.9868999999999999</c:v>
                </c:pt>
                <c:pt idx="1616">
                  <c:v>2.9855</c:v>
                </c:pt>
                <c:pt idx="1617">
                  <c:v>2.9841000000000002</c:v>
                </c:pt>
                <c:pt idx="1618">
                  <c:v>2.9826999999999999</c:v>
                </c:pt>
                <c:pt idx="1619">
                  <c:v>2.9813000000000001</c:v>
                </c:pt>
                <c:pt idx="1620">
                  <c:v>2.9799000000000002</c:v>
                </c:pt>
                <c:pt idx="1621">
                  <c:v>2.9784000000000002</c:v>
                </c:pt>
                <c:pt idx="1622">
                  <c:v>2.9769999999999999</c:v>
                </c:pt>
                <c:pt idx="1623">
                  <c:v>2.9754999999999998</c:v>
                </c:pt>
                <c:pt idx="1624">
                  <c:v>2.9740000000000002</c:v>
                </c:pt>
                <c:pt idx="1625">
                  <c:v>2.9725000000000001</c:v>
                </c:pt>
                <c:pt idx="1626">
                  <c:v>2.9710000000000001</c:v>
                </c:pt>
                <c:pt idx="1627">
                  <c:v>2.9695</c:v>
                </c:pt>
                <c:pt idx="1628">
                  <c:v>2.968</c:v>
                </c:pt>
                <c:pt idx="1629">
                  <c:v>2.9664999999999999</c:v>
                </c:pt>
                <c:pt idx="1630">
                  <c:v>2.9649999999999999</c:v>
                </c:pt>
                <c:pt idx="1631">
                  <c:v>2.9634999999999998</c:v>
                </c:pt>
                <c:pt idx="1632">
                  <c:v>2.9620000000000002</c:v>
                </c:pt>
                <c:pt idx="1633">
                  <c:v>2.9605000000000001</c:v>
                </c:pt>
                <c:pt idx="1634">
                  <c:v>2.9590000000000001</c:v>
                </c:pt>
                <c:pt idx="1635">
                  <c:v>2.9575</c:v>
                </c:pt>
                <c:pt idx="1636">
                  <c:v>2.956</c:v>
                </c:pt>
                <c:pt idx="1637">
                  <c:v>2.9546000000000001</c:v>
                </c:pt>
                <c:pt idx="1638">
                  <c:v>2.9531000000000001</c:v>
                </c:pt>
                <c:pt idx="1639">
                  <c:v>2.9517000000000002</c:v>
                </c:pt>
                <c:pt idx="1640">
                  <c:v>2.9502999999999999</c:v>
                </c:pt>
                <c:pt idx="1641">
                  <c:v>2.9489000000000001</c:v>
                </c:pt>
                <c:pt idx="1642">
                  <c:v>2.9474999999999998</c:v>
                </c:pt>
                <c:pt idx="1643">
                  <c:v>2.9462000000000002</c:v>
                </c:pt>
                <c:pt idx="1644">
                  <c:v>2.9447999999999999</c:v>
                </c:pt>
                <c:pt idx="1645">
                  <c:v>2.9434999999999998</c:v>
                </c:pt>
                <c:pt idx="1646">
                  <c:v>2.9422000000000001</c:v>
                </c:pt>
                <c:pt idx="1647">
                  <c:v>2.9407999999999999</c:v>
                </c:pt>
                <c:pt idx="1648">
                  <c:v>2.9394999999999998</c:v>
                </c:pt>
                <c:pt idx="1649">
                  <c:v>2.9382999999999999</c:v>
                </c:pt>
                <c:pt idx="1650">
                  <c:v>2.9369999999999998</c:v>
                </c:pt>
                <c:pt idx="1651">
                  <c:v>2.9357000000000002</c:v>
                </c:pt>
                <c:pt idx="1652">
                  <c:v>2.9344999999999999</c:v>
                </c:pt>
                <c:pt idx="1653">
                  <c:v>2.9331999999999998</c:v>
                </c:pt>
                <c:pt idx="1654">
                  <c:v>2.9319999999999999</c:v>
                </c:pt>
                <c:pt idx="1655">
                  <c:v>2.9306999999999999</c:v>
                </c:pt>
                <c:pt idx="1656">
                  <c:v>2.9293999999999998</c:v>
                </c:pt>
                <c:pt idx="1657">
                  <c:v>2.9281999999999999</c:v>
                </c:pt>
                <c:pt idx="1658">
                  <c:v>2.9268999999999998</c:v>
                </c:pt>
                <c:pt idx="1659">
                  <c:v>2.9256000000000002</c:v>
                </c:pt>
                <c:pt idx="1660">
                  <c:v>2.9243000000000001</c:v>
                </c:pt>
                <c:pt idx="1661">
                  <c:v>2.9228999999999998</c:v>
                </c:pt>
                <c:pt idx="1662">
                  <c:v>2.9216000000000002</c:v>
                </c:pt>
                <c:pt idx="1663">
                  <c:v>2.9201999999999999</c:v>
                </c:pt>
                <c:pt idx="1664">
                  <c:v>2.9188999999999998</c:v>
                </c:pt>
                <c:pt idx="1665">
                  <c:v>2.9174000000000002</c:v>
                </c:pt>
                <c:pt idx="1666">
                  <c:v>2.9159999999999999</c:v>
                </c:pt>
                <c:pt idx="1667">
                  <c:v>2.9146000000000001</c:v>
                </c:pt>
                <c:pt idx="1668">
                  <c:v>2.9131999999999998</c:v>
                </c:pt>
                <c:pt idx="1669">
                  <c:v>2.9117000000000002</c:v>
                </c:pt>
                <c:pt idx="1670">
                  <c:v>2.9102000000000001</c:v>
                </c:pt>
                <c:pt idx="1671">
                  <c:v>2.9087999999999998</c:v>
                </c:pt>
                <c:pt idx="1672">
                  <c:v>2.9073000000000002</c:v>
                </c:pt>
                <c:pt idx="1673">
                  <c:v>2.9058000000000002</c:v>
                </c:pt>
                <c:pt idx="1674">
                  <c:v>2.9043000000000001</c:v>
                </c:pt>
                <c:pt idx="1675">
                  <c:v>2.9028999999999998</c:v>
                </c:pt>
                <c:pt idx="1676">
                  <c:v>2.9014000000000002</c:v>
                </c:pt>
                <c:pt idx="1677">
                  <c:v>2.9</c:v>
                </c:pt>
                <c:pt idx="1678">
                  <c:v>2.8986000000000001</c:v>
                </c:pt>
                <c:pt idx="1679">
                  <c:v>2.8971</c:v>
                </c:pt>
                <c:pt idx="1680">
                  <c:v>2.8957000000000002</c:v>
                </c:pt>
                <c:pt idx="1681">
                  <c:v>2.8944000000000001</c:v>
                </c:pt>
                <c:pt idx="1682">
                  <c:v>2.8929999999999998</c:v>
                </c:pt>
                <c:pt idx="1683">
                  <c:v>2.8915999999999999</c:v>
                </c:pt>
                <c:pt idx="1684">
                  <c:v>2.8902999999999999</c:v>
                </c:pt>
                <c:pt idx="1685">
                  <c:v>2.8889999999999998</c:v>
                </c:pt>
                <c:pt idx="1686">
                  <c:v>2.8875999999999999</c:v>
                </c:pt>
                <c:pt idx="1687">
                  <c:v>2.8862999999999999</c:v>
                </c:pt>
                <c:pt idx="1688">
                  <c:v>2.8849999999999998</c:v>
                </c:pt>
                <c:pt idx="1689">
                  <c:v>2.8837000000000002</c:v>
                </c:pt>
                <c:pt idx="1690">
                  <c:v>2.8824000000000001</c:v>
                </c:pt>
                <c:pt idx="1691">
                  <c:v>2.8811</c:v>
                </c:pt>
                <c:pt idx="1692">
                  <c:v>2.8799000000000001</c:v>
                </c:pt>
                <c:pt idx="1693">
                  <c:v>2.8786</c:v>
                </c:pt>
                <c:pt idx="1694">
                  <c:v>2.8773</c:v>
                </c:pt>
                <c:pt idx="1695">
                  <c:v>2.8759999999999999</c:v>
                </c:pt>
                <c:pt idx="1696">
                  <c:v>2.8746999999999998</c:v>
                </c:pt>
                <c:pt idx="1697">
                  <c:v>2.8734000000000002</c:v>
                </c:pt>
                <c:pt idx="1698">
                  <c:v>2.8721000000000001</c:v>
                </c:pt>
                <c:pt idx="1699">
                  <c:v>2.8708999999999998</c:v>
                </c:pt>
                <c:pt idx="1700">
                  <c:v>2.8696000000000002</c:v>
                </c:pt>
                <c:pt idx="1701">
                  <c:v>2.8683000000000001</c:v>
                </c:pt>
                <c:pt idx="1702">
                  <c:v>2.867</c:v>
                </c:pt>
                <c:pt idx="1703">
                  <c:v>2.8656999999999999</c:v>
                </c:pt>
                <c:pt idx="1704">
                  <c:v>2.8643999999999998</c:v>
                </c:pt>
                <c:pt idx="1705">
                  <c:v>2.8631000000000002</c:v>
                </c:pt>
                <c:pt idx="1706">
                  <c:v>2.8618000000000001</c:v>
                </c:pt>
                <c:pt idx="1707">
                  <c:v>2.8605</c:v>
                </c:pt>
                <c:pt idx="1708">
                  <c:v>2.8593000000000002</c:v>
                </c:pt>
                <c:pt idx="1709">
                  <c:v>2.8580000000000001</c:v>
                </c:pt>
                <c:pt idx="1710">
                  <c:v>2.8567</c:v>
                </c:pt>
                <c:pt idx="1711">
                  <c:v>2.8555000000000001</c:v>
                </c:pt>
                <c:pt idx="1712">
                  <c:v>2.8542000000000001</c:v>
                </c:pt>
                <c:pt idx="1713">
                  <c:v>2.8530000000000002</c:v>
                </c:pt>
                <c:pt idx="1714">
                  <c:v>2.8517000000000001</c:v>
                </c:pt>
                <c:pt idx="1715">
                  <c:v>2.8504999999999998</c:v>
                </c:pt>
                <c:pt idx="1716">
                  <c:v>2.8492999999999999</c:v>
                </c:pt>
                <c:pt idx="1717">
                  <c:v>2.8481000000000001</c:v>
                </c:pt>
                <c:pt idx="1718">
                  <c:v>2.8469000000000002</c:v>
                </c:pt>
                <c:pt idx="1719">
                  <c:v>2.8456999999999999</c:v>
                </c:pt>
                <c:pt idx="1720">
                  <c:v>2.8445</c:v>
                </c:pt>
                <c:pt idx="1721">
                  <c:v>2.8433999999999999</c:v>
                </c:pt>
                <c:pt idx="1722">
                  <c:v>2.8422000000000001</c:v>
                </c:pt>
                <c:pt idx="1723">
                  <c:v>2.8411</c:v>
                </c:pt>
                <c:pt idx="1724">
                  <c:v>2.84</c:v>
                </c:pt>
                <c:pt idx="1725">
                  <c:v>2.8388</c:v>
                </c:pt>
                <c:pt idx="1726">
                  <c:v>2.8376999999999999</c:v>
                </c:pt>
                <c:pt idx="1727">
                  <c:v>2.8365999999999998</c:v>
                </c:pt>
                <c:pt idx="1728">
                  <c:v>2.8355000000000001</c:v>
                </c:pt>
                <c:pt idx="1729">
                  <c:v>2.8344</c:v>
                </c:pt>
                <c:pt idx="1730">
                  <c:v>2.8332000000000002</c:v>
                </c:pt>
                <c:pt idx="1731">
                  <c:v>2.8321000000000001</c:v>
                </c:pt>
                <c:pt idx="1732">
                  <c:v>2.831</c:v>
                </c:pt>
                <c:pt idx="1733">
                  <c:v>2.8298000000000001</c:v>
                </c:pt>
                <c:pt idx="1734">
                  <c:v>2.8287</c:v>
                </c:pt>
                <c:pt idx="1735">
                  <c:v>2.8275000000000001</c:v>
                </c:pt>
                <c:pt idx="1736">
                  <c:v>2.8262999999999998</c:v>
                </c:pt>
                <c:pt idx="1737">
                  <c:v>2.8250999999999999</c:v>
                </c:pt>
                <c:pt idx="1738">
                  <c:v>2.8239000000000001</c:v>
                </c:pt>
                <c:pt idx="1739">
                  <c:v>2.8227000000000002</c:v>
                </c:pt>
                <c:pt idx="1740">
                  <c:v>2.8214000000000001</c:v>
                </c:pt>
                <c:pt idx="1741">
                  <c:v>2.8201999999999998</c:v>
                </c:pt>
                <c:pt idx="1742">
                  <c:v>2.8189000000000002</c:v>
                </c:pt>
                <c:pt idx="1743">
                  <c:v>2.8176999999999999</c:v>
                </c:pt>
                <c:pt idx="1744">
                  <c:v>2.8163999999999998</c:v>
                </c:pt>
                <c:pt idx="1745">
                  <c:v>2.8151999999999999</c:v>
                </c:pt>
                <c:pt idx="1746">
                  <c:v>2.8138999999999998</c:v>
                </c:pt>
                <c:pt idx="1747">
                  <c:v>2.8126000000000002</c:v>
                </c:pt>
                <c:pt idx="1748">
                  <c:v>2.8113999999999999</c:v>
                </c:pt>
                <c:pt idx="1749">
                  <c:v>2.8100999999999998</c:v>
                </c:pt>
                <c:pt idx="1750">
                  <c:v>2.8089</c:v>
                </c:pt>
                <c:pt idx="1751">
                  <c:v>2.8075999999999999</c:v>
                </c:pt>
                <c:pt idx="1752">
                  <c:v>2.8064</c:v>
                </c:pt>
                <c:pt idx="1753">
                  <c:v>2.8052000000000001</c:v>
                </c:pt>
                <c:pt idx="1754">
                  <c:v>2.8039999999999998</c:v>
                </c:pt>
                <c:pt idx="1755">
                  <c:v>2.8028</c:v>
                </c:pt>
                <c:pt idx="1756">
                  <c:v>2.8016000000000001</c:v>
                </c:pt>
                <c:pt idx="1757">
                  <c:v>2.8003999999999998</c:v>
                </c:pt>
                <c:pt idx="1758">
                  <c:v>2.7991999999999999</c:v>
                </c:pt>
                <c:pt idx="1759">
                  <c:v>2.798</c:v>
                </c:pt>
                <c:pt idx="1760">
                  <c:v>2.7968999999999999</c:v>
                </c:pt>
                <c:pt idx="1761">
                  <c:v>2.7957999999999998</c:v>
                </c:pt>
                <c:pt idx="1762">
                  <c:v>2.7946</c:v>
                </c:pt>
                <c:pt idx="1763">
                  <c:v>2.7934999999999999</c:v>
                </c:pt>
                <c:pt idx="1764">
                  <c:v>2.7924000000000002</c:v>
                </c:pt>
                <c:pt idx="1765">
                  <c:v>2.7913000000000001</c:v>
                </c:pt>
                <c:pt idx="1766">
                  <c:v>2.7902999999999998</c:v>
                </c:pt>
                <c:pt idx="1767">
                  <c:v>2.7892000000000001</c:v>
                </c:pt>
                <c:pt idx="1768">
                  <c:v>2.7881</c:v>
                </c:pt>
                <c:pt idx="1769">
                  <c:v>2.7869999999999999</c:v>
                </c:pt>
                <c:pt idx="1770">
                  <c:v>2.786</c:v>
                </c:pt>
                <c:pt idx="1771">
                  <c:v>2.7848999999999999</c:v>
                </c:pt>
                <c:pt idx="1772">
                  <c:v>2.7837999999999998</c:v>
                </c:pt>
                <c:pt idx="1773">
                  <c:v>2.7827000000000002</c:v>
                </c:pt>
                <c:pt idx="1774">
                  <c:v>2.7816000000000001</c:v>
                </c:pt>
                <c:pt idx="1775">
                  <c:v>2.7805</c:v>
                </c:pt>
                <c:pt idx="1776">
                  <c:v>2.7793999999999999</c:v>
                </c:pt>
                <c:pt idx="1777">
                  <c:v>2.7783000000000002</c:v>
                </c:pt>
                <c:pt idx="1778">
                  <c:v>2.7772000000000001</c:v>
                </c:pt>
                <c:pt idx="1779">
                  <c:v>2.7759999999999998</c:v>
                </c:pt>
                <c:pt idx="1780">
                  <c:v>2.7749000000000001</c:v>
                </c:pt>
                <c:pt idx="1781">
                  <c:v>2.7736999999999998</c:v>
                </c:pt>
                <c:pt idx="1782">
                  <c:v>2.7725</c:v>
                </c:pt>
                <c:pt idx="1783">
                  <c:v>2.7713000000000001</c:v>
                </c:pt>
                <c:pt idx="1784">
                  <c:v>2.7700999999999998</c:v>
                </c:pt>
                <c:pt idx="1785">
                  <c:v>2.7690000000000001</c:v>
                </c:pt>
                <c:pt idx="1786">
                  <c:v>2.7677999999999998</c:v>
                </c:pt>
                <c:pt idx="1787">
                  <c:v>2.7665999999999999</c:v>
                </c:pt>
                <c:pt idx="1788">
                  <c:v>2.7654000000000001</c:v>
                </c:pt>
                <c:pt idx="1789">
                  <c:v>2.7642000000000002</c:v>
                </c:pt>
                <c:pt idx="1790">
                  <c:v>2.7629999999999999</c:v>
                </c:pt>
                <c:pt idx="1791">
                  <c:v>2.7618</c:v>
                </c:pt>
                <c:pt idx="1792">
                  <c:v>2.7605</c:v>
                </c:pt>
                <c:pt idx="1793">
                  <c:v>2.7593000000000001</c:v>
                </c:pt>
                <c:pt idx="1794">
                  <c:v>2.7581000000000002</c:v>
                </c:pt>
                <c:pt idx="1795">
                  <c:v>2.7568999999999999</c:v>
                </c:pt>
                <c:pt idx="1796">
                  <c:v>2.7557999999999998</c:v>
                </c:pt>
                <c:pt idx="1797">
                  <c:v>2.7545999999999999</c:v>
                </c:pt>
                <c:pt idx="1798">
                  <c:v>2.7534000000000001</c:v>
                </c:pt>
                <c:pt idx="1799">
                  <c:v>2.7522000000000002</c:v>
                </c:pt>
                <c:pt idx="1800">
                  <c:v>2.7511000000000001</c:v>
                </c:pt>
                <c:pt idx="1801">
                  <c:v>2.7498999999999998</c:v>
                </c:pt>
                <c:pt idx="1802">
                  <c:v>2.7488000000000001</c:v>
                </c:pt>
                <c:pt idx="1803">
                  <c:v>2.7477</c:v>
                </c:pt>
                <c:pt idx="1804">
                  <c:v>2.7465000000000002</c:v>
                </c:pt>
                <c:pt idx="1805">
                  <c:v>2.7454000000000001</c:v>
                </c:pt>
                <c:pt idx="1806">
                  <c:v>2.7443</c:v>
                </c:pt>
                <c:pt idx="1807">
                  <c:v>2.7431999999999999</c:v>
                </c:pt>
                <c:pt idx="1808">
                  <c:v>2.7421000000000002</c:v>
                </c:pt>
                <c:pt idx="1809">
                  <c:v>2.7410000000000001</c:v>
                </c:pt>
                <c:pt idx="1810">
                  <c:v>2.74</c:v>
                </c:pt>
                <c:pt idx="1811">
                  <c:v>2.7389000000000001</c:v>
                </c:pt>
                <c:pt idx="1812">
                  <c:v>2.7378</c:v>
                </c:pt>
                <c:pt idx="1813">
                  <c:v>2.7366999999999999</c:v>
                </c:pt>
                <c:pt idx="1814">
                  <c:v>2.7355999999999998</c:v>
                </c:pt>
                <c:pt idx="1815">
                  <c:v>2.7345999999999999</c:v>
                </c:pt>
                <c:pt idx="1816">
                  <c:v>2.7334999999999998</c:v>
                </c:pt>
                <c:pt idx="1817">
                  <c:v>2.7324000000000002</c:v>
                </c:pt>
                <c:pt idx="1818">
                  <c:v>2.7313000000000001</c:v>
                </c:pt>
                <c:pt idx="1819">
                  <c:v>2.7303000000000002</c:v>
                </c:pt>
                <c:pt idx="1820">
                  <c:v>2.7292000000000001</c:v>
                </c:pt>
                <c:pt idx="1821">
                  <c:v>2.7281</c:v>
                </c:pt>
                <c:pt idx="1822">
                  <c:v>2.7269999999999999</c:v>
                </c:pt>
                <c:pt idx="1823">
                  <c:v>2.726</c:v>
                </c:pt>
                <c:pt idx="1824">
                  <c:v>2.7248999999999999</c:v>
                </c:pt>
                <c:pt idx="1825">
                  <c:v>2.7238000000000002</c:v>
                </c:pt>
                <c:pt idx="1826">
                  <c:v>2.7227000000000001</c:v>
                </c:pt>
                <c:pt idx="1827">
                  <c:v>2.7216999999999998</c:v>
                </c:pt>
                <c:pt idx="1828">
                  <c:v>2.7206000000000001</c:v>
                </c:pt>
                <c:pt idx="1829">
                  <c:v>2.7195</c:v>
                </c:pt>
                <c:pt idx="1830">
                  <c:v>2.7183999999999999</c:v>
                </c:pt>
                <c:pt idx="1831">
                  <c:v>2.7174</c:v>
                </c:pt>
                <c:pt idx="1832">
                  <c:v>2.7162999999999999</c:v>
                </c:pt>
                <c:pt idx="1833">
                  <c:v>2.7153</c:v>
                </c:pt>
                <c:pt idx="1834">
                  <c:v>2.7141999999999999</c:v>
                </c:pt>
                <c:pt idx="1835">
                  <c:v>2.7132000000000001</c:v>
                </c:pt>
                <c:pt idx="1836">
                  <c:v>2.7122000000000002</c:v>
                </c:pt>
                <c:pt idx="1837">
                  <c:v>2.7111000000000001</c:v>
                </c:pt>
                <c:pt idx="1838">
                  <c:v>2.7101000000000002</c:v>
                </c:pt>
                <c:pt idx="1839">
                  <c:v>2.7090999999999998</c:v>
                </c:pt>
                <c:pt idx="1840">
                  <c:v>2.7081</c:v>
                </c:pt>
                <c:pt idx="1841">
                  <c:v>2.7071000000000001</c:v>
                </c:pt>
                <c:pt idx="1842">
                  <c:v>2.7061999999999999</c:v>
                </c:pt>
                <c:pt idx="1843">
                  <c:v>2.7052</c:v>
                </c:pt>
                <c:pt idx="1844">
                  <c:v>2.7042000000000002</c:v>
                </c:pt>
                <c:pt idx="1845">
                  <c:v>2.7031999999999998</c:v>
                </c:pt>
                <c:pt idx="1846">
                  <c:v>2.7021999999999999</c:v>
                </c:pt>
                <c:pt idx="1847">
                  <c:v>2.7012999999999998</c:v>
                </c:pt>
                <c:pt idx="1848">
                  <c:v>2.7002999999999999</c:v>
                </c:pt>
                <c:pt idx="1849">
                  <c:v>2.6993</c:v>
                </c:pt>
                <c:pt idx="1850">
                  <c:v>2.6981999999999999</c:v>
                </c:pt>
                <c:pt idx="1851">
                  <c:v>2.6972</c:v>
                </c:pt>
                <c:pt idx="1852">
                  <c:v>2.6962000000000002</c:v>
                </c:pt>
                <c:pt idx="1853">
                  <c:v>2.6951000000000001</c:v>
                </c:pt>
                <c:pt idx="1854">
                  <c:v>2.6941000000000002</c:v>
                </c:pt>
                <c:pt idx="1855">
                  <c:v>2.6930000000000001</c:v>
                </c:pt>
                <c:pt idx="1856">
                  <c:v>2.6919</c:v>
                </c:pt>
                <c:pt idx="1857">
                  <c:v>2.6907999999999999</c:v>
                </c:pt>
                <c:pt idx="1858">
                  <c:v>2.6896</c:v>
                </c:pt>
                <c:pt idx="1859">
                  <c:v>2.6884999999999999</c:v>
                </c:pt>
                <c:pt idx="1860">
                  <c:v>2.6873</c:v>
                </c:pt>
                <c:pt idx="1861">
                  <c:v>2.6861000000000002</c:v>
                </c:pt>
                <c:pt idx="1862">
                  <c:v>2.6850000000000001</c:v>
                </c:pt>
                <c:pt idx="1863">
                  <c:v>2.6838000000000002</c:v>
                </c:pt>
                <c:pt idx="1864">
                  <c:v>2.6825999999999999</c:v>
                </c:pt>
                <c:pt idx="1865">
                  <c:v>2.6814</c:v>
                </c:pt>
                <c:pt idx="1866">
                  <c:v>2.6802000000000001</c:v>
                </c:pt>
                <c:pt idx="1867">
                  <c:v>2.6789999999999998</c:v>
                </c:pt>
                <c:pt idx="1868">
                  <c:v>2.6778</c:v>
                </c:pt>
                <c:pt idx="1869">
                  <c:v>2.6766000000000001</c:v>
                </c:pt>
                <c:pt idx="1870">
                  <c:v>2.6755</c:v>
                </c:pt>
                <c:pt idx="1871">
                  <c:v>2.6743000000000001</c:v>
                </c:pt>
                <c:pt idx="1872">
                  <c:v>2.6732</c:v>
                </c:pt>
                <c:pt idx="1873">
                  <c:v>2.6720999999999999</c:v>
                </c:pt>
                <c:pt idx="1874">
                  <c:v>2.6709999999999998</c:v>
                </c:pt>
                <c:pt idx="1875">
                  <c:v>2.6699000000000002</c:v>
                </c:pt>
                <c:pt idx="1876">
                  <c:v>2.6688000000000001</c:v>
                </c:pt>
                <c:pt idx="1877">
                  <c:v>2.6677</c:v>
                </c:pt>
                <c:pt idx="1878">
                  <c:v>2.6667000000000001</c:v>
                </c:pt>
                <c:pt idx="1879">
                  <c:v>2.6656</c:v>
                </c:pt>
                <c:pt idx="1880">
                  <c:v>2.6646000000000001</c:v>
                </c:pt>
                <c:pt idx="1881">
                  <c:v>2.6636000000000002</c:v>
                </c:pt>
                <c:pt idx="1882">
                  <c:v>2.6625999999999999</c:v>
                </c:pt>
                <c:pt idx="1883">
                  <c:v>2.6616</c:v>
                </c:pt>
                <c:pt idx="1884">
                  <c:v>2.6606000000000001</c:v>
                </c:pt>
                <c:pt idx="1885">
                  <c:v>2.6597</c:v>
                </c:pt>
                <c:pt idx="1886">
                  <c:v>2.6587000000000001</c:v>
                </c:pt>
                <c:pt idx="1887">
                  <c:v>2.6577999999999999</c:v>
                </c:pt>
                <c:pt idx="1888">
                  <c:v>2.6568000000000001</c:v>
                </c:pt>
                <c:pt idx="1889">
                  <c:v>2.6558000000000002</c:v>
                </c:pt>
                <c:pt idx="1890">
                  <c:v>2.6549</c:v>
                </c:pt>
                <c:pt idx="1891">
                  <c:v>2.6539999999999999</c:v>
                </c:pt>
                <c:pt idx="1892">
                  <c:v>2.653</c:v>
                </c:pt>
                <c:pt idx="1893">
                  <c:v>2.6520999999999999</c:v>
                </c:pt>
                <c:pt idx="1894">
                  <c:v>2.6511999999999998</c:v>
                </c:pt>
                <c:pt idx="1895">
                  <c:v>2.6501999999999999</c:v>
                </c:pt>
                <c:pt idx="1896">
                  <c:v>2.6493000000000002</c:v>
                </c:pt>
                <c:pt idx="1897">
                  <c:v>2.6484000000000001</c:v>
                </c:pt>
                <c:pt idx="1898">
                  <c:v>2.6475</c:v>
                </c:pt>
                <c:pt idx="1899">
                  <c:v>2.6465999999999998</c:v>
                </c:pt>
                <c:pt idx="1900">
                  <c:v>2.6457999999999999</c:v>
                </c:pt>
                <c:pt idx="1901">
                  <c:v>2.6448999999999998</c:v>
                </c:pt>
                <c:pt idx="1902">
                  <c:v>2.6440000000000001</c:v>
                </c:pt>
                <c:pt idx="1903">
                  <c:v>2.6432000000000002</c:v>
                </c:pt>
                <c:pt idx="1904">
                  <c:v>2.6423000000000001</c:v>
                </c:pt>
                <c:pt idx="1905">
                  <c:v>2.6415000000000002</c:v>
                </c:pt>
                <c:pt idx="1906">
                  <c:v>2.6406999999999998</c:v>
                </c:pt>
                <c:pt idx="1907">
                  <c:v>2.6398999999999999</c:v>
                </c:pt>
                <c:pt idx="1908">
                  <c:v>2.6391</c:v>
                </c:pt>
                <c:pt idx="1909">
                  <c:v>2.6383000000000001</c:v>
                </c:pt>
                <c:pt idx="1910">
                  <c:v>2.6375000000000002</c:v>
                </c:pt>
                <c:pt idx="1911">
                  <c:v>2.6366999999999998</c:v>
                </c:pt>
                <c:pt idx="1912">
                  <c:v>2.6360000000000001</c:v>
                </c:pt>
                <c:pt idx="1913">
                  <c:v>2.6353</c:v>
                </c:pt>
                <c:pt idx="1914">
                  <c:v>2.6345000000000001</c:v>
                </c:pt>
                <c:pt idx="1915">
                  <c:v>2.6337999999999999</c:v>
                </c:pt>
                <c:pt idx="1916">
                  <c:v>2.6331000000000002</c:v>
                </c:pt>
                <c:pt idx="1917">
                  <c:v>2.6324000000000001</c:v>
                </c:pt>
                <c:pt idx="1918">
                  <c:v>2.6316999999999999</c:v>
                </c:pt>
                <c:pt idx="1919">
                  <c:v>2.6309999999999998</c:v>
                </c:pt>
                <c:pt idx="1920">
                  <c:v>2.6303999999999998</c:v>
                </c:pt>
                <c:pt idx="1921">
                  <c:v>2.6297000000000001</c:v>
                </c:pt>
                <c:pt idx="1922">
                  <c:v>2.629</c:v>
                </c:pt>
                <c:pt idx="1923">
                  <c:v>2.6284000000000001</c:v>
                </c:pt>
                <c:pt idx="1924">
                  <c:v>2.6276999999999999</c:v>
                </c:pt>
                <c:pt idx="1925">
                  <c:v>2.6269999999999998</c:v>
                </c:pt>
                <c:pt idx="1926">
                  <c:v>2.6263999999999998</c:v>
                </c:pt>
                <c:pt idx="1927">
                  <c:v>2.6257000000000001</c:v>
                </c:pt>
                <c:pt idx="1928">
                  <c:v>2.625</c:v>
                </c:pt>
                <c:pt idx="1929">
                  <c:v>2.6242000000000001</c:v>
                </c:pt>
                <c:pt idx="1930">
                  <c:v>2.6234999999999999</c:v>
                </c:pt>
                <c:pt idx="1931">
                  <c:v>2.6227</c:v>
                </c:pt>
                <c:pt idx="1932">
                  <c:v>2.6219999999999999</c:v>
                </c:pt>
                <c:pt idx="1933">
                  <c:v>2.6212</c:v>
                </c:pt>
                <c:pt idx="1934">
                  <c:v>2.6202999999999999</c:v>
                </c:pt>
                <c:pt idx="1935">
                  <c:v>2.6194999999999999</c:v>
                </c:pt>
                <c:pt idx="1936">
                  <c:v>2.6185999999999998</c:v>
                </c:pt>
                <c:pt idx="1937">
                  <c:v>2.6177000000000001</c:v>
                </c:pt>
                <c:pt idx="1938">
                  <c:v>2.6168</c:v>
                </c:pt>
                <c:pt idx="1939">
                  <c:v>2.6158999999999999</c:v>
                </c:pt>
                <c:pt idx="1940">
                  <c:v>2.6149</c:v>
                </c:pt>
                <c:pt idx="1941">
                  <c:v>2.6139000000000001</c:v>
                </c:pt>
                <c:pt idx="1942">
                  <c:v>2.613</c:v>
                </c:pt>
                <c:pt idx="1943">
                  <c:v>2.6120000000000001</c:v>
                </c:pt>
                <c:pt idx="1944">
                  <c:v>2.6110000000000002</c:v>
                </c:pt>
                <c:pt idx="1945">
                  <c:v>2.61</c:v>
                </c:pt>
                <c:pt idx="1946">
                  <c:v>2.609</c:v>
                </c:pt>
                <c:pt idx="1947">
                  <c:v>2.6080000000000001</c:v>
                </c:pt>
                <c:pt idx="1948">
                  <c:v>2.6070000000000002</c:v>
                </c:pt>
                <c:pt idx="1949">
                  <c:v>2.6059999999999999</c:v>
                </c:pt>
                <c:pt idx="1950">
                  <c:v>2.605</c:v>
                </c:pt>
                <c:pt idx="1951">
                  <c:v>2.6040999999999999</c:v>
                </c:pt>
                <c:pt idx="1952">
                  <c:v>2.6031</c:v>
                </c:pt>
                <c:pt idx="1953">
                  <c:v>2.6021999999999998</c:v>
                </c:pt>
                <c:pt idx="1954">
                  <c:v>2.6013000000000002</c:v>
                </c:pt>
                <c:pt idx="1955">
                  <c:v>2.6004</c:v>
                </c:pt>
                <c:pt idx="1956">
                  <c:v>2.5996000000000001</c:v>
                </c:pt>
                <c:pt idx="1957">
                  <c:v>2.5987</c:v>
                </c:pt>
                <c:pt idx="1958">
                  <c:v>2.5979000000000001</c:v>
                </c:pt>
                <c:pt idx="1959">
                  <c:v>2.5971000000000002</c:v>
                </c:pt>
                <c:pt idx="1960">
                  <c:v>2.5962999999999998</c:v>
                </c:pt>
                <c:pt idx="1961">
                  <c:v>2.5954999999999999</c:v>
                </c:pt>
                <c:pt idx="1962">
                  <c:v>2.5948000000000002</c:v>
                </c:pt>
                <c:pt idx="1963">
                  <c:v>2.5939999999999999</c:v>
                </c:pt>
                <c:pt idx="1964">
                  <c:v>2.5931999999999999</c:v>
                </c:pt>
                <c:pt idx="1965">
                  <c:v>2.5924999999999998</c:v>
                </c:pt>
                <c:pt idx="1966">
                  <c:v>2.5916999999999999</c:v>
                </c:pt>
                <c:pt idx="1967">
                  <c:v>2.5909</c:v>
                </c:pt>
                <c:pt idx="1968">
                  <c:v>2.5901000000000001</c:v>
                </c:pt>
                <c:pt idx="1969">
                  <c:v>2.5893999999999999</c:v>
                </c:pt>
                <c:pt idx="1970">
                  <c:v>2.5886</c:v>
                </c:pt>
                <c:pt idx="1971">
                  <c:v>2.5878000000000001</c:v>
                </c:pt>
                <c:pt idx="1972">
                  <c:v>2.5870000000000002</c:v>
                </c:pt>
                <c:pt idx="1973">
                  <c:v>2.5861999999999998</c:v>
                </c:pt>
                <c:pt idx="1974">
                  <c:v>2.5853000000000002</c:v>
                </c:pt>
                <c:pt idx="1975">
                  <c:v>2.5844999999999998</c:v>
                </c:pt>
                <c:pt idx="1976">
                  <c:v>2.5836999999999999</c:v>
                </c:pt>
                <c:pt idx="1977">
                  <c:v>2.5828000000000002</c:v>
                </c:pt>
                <c:pt idx="1978">
                  <c:v>2.5819999999999999</c:v>
                </c:pt>
                <c:pt idx="1979">
                  <c:v>2.5811000000000002</c:v>
                </c:pt>
                <c:pt idx="1980">
                  <c:v>2.5802</c:v>
                </c:pt>
                <c:pt idx="1981">
                  <c:v>2.5794000000000001</c:v>
                </c:pt>
                <c:pt idx="1982">
                  <c:v>2.5785</c:v>
                </c:pt>
                <c:pt idx="1983">
                  <c:v>2.5777000000000001</c:v>
                </c:pt>
                <c:pt idx="1984">
                  <c:v>2.5768</c:v>
                </c:pt>
                <c:pt idx="1985">
                  <c:v>2.5760000000000001</c:v>
                </c:pt>
                <c:pt idx="1986">
                  <c:v>2.5750999999999999</c:v>
                </c:pt>
                <c:pt idx="1987">
                  <c:v>2.5743</c:v>
                </c:pt>
                <c:pt idx="1988">
                  <c:v>2.5735000000000001</c:v>
                </c:pt>
                <c:pt idx="1989">
                  <c:v>2.5727000000000002</c:v>
                </c:pt>
                <c:pt idx="1990">
                  <c:v>2.5718999999999999</c:v>
                </c:pt>
                <c:pt idx="1991">
                  <c:v>2.5710999999999999</c:v>
                </c:pt>
                <c:pt idx="1992">
                  <c:v>2.5703999999999998</c:v>
                </c:pt>
                <c:pt idx="1993">
                  <c:v>2.5695999999999999</c:v>
                </c:pt>
                <c:pt idx="1994">
                  <c:v>2.5689000000000002</c:v>
                </c:pt>
                <c:pt idx="1995">
                  <c:v>2.5680999999999998</c:v>
                </c:pt>
                <c:pt idx="1996">
                  <c:v>2.5674000000000001</c:v>
                </c:pt>
                <c:pt idx="1997">
                  <c:v>2.5667</c:v>
                </c:pt>
                <c:pt idx="1998">
                  <c:v>2.5659999999999998</c:v>
                </c:pt>
                <c:pt idx="1999">
                  <c:v>2.5653000000000001</c:v>
                </c:pt>
                <c:pt idx="2000">
                  <c:v>2.5647000000000002</c:v>
                </c:pt>
                <c:pt idx="2001">
                  <c:v>2.5640000000000001</c:v>
                </c:pt>
                <c:pt idx="2002">
                  <c:v>2.5634000000000001</c:v>
                </c:pt>
                <c:pt idx="2003">
                  <c:v>2.5627</c:v>
                </c:pt>
                <c:pt idx="2004">
                  <c:v>2.5621</c:v>
                </c:pt>
                <c:pt idx="2005">
                  <c:v>2.5615000000000001</c:v>
                </c:pt>
                <c:pt idx="2006">
                  <c:v>2.5609000000000002</c:v>
                </c:pt>
                <c:pt idx="2007">
                  <c:v>2.5602999999999998</c:v>
                </c:pt>
                <c:pt idx="2008">
                  <c:v>2.5596999999999999</c:v>
                </c:pt>
                <c:pt idx="2009">
                  <c:v>2.5590999999999999</c:v>
                </c:pt>
                <c:pt idx="2010">
                  <c:v>2.5583999999999998</c:v>
                </c:pt>
                <c:pt idx="2011">
                  <c:v>2.5577999999999999</c:v>
                </c:pt>
                <c:pt idx="2012">
                  <c:v>2.5571999999999999</c:v>
                </c:pt>
                <c:pt idx="2013">
                  <c:v>2.5565000000000002</c:v>
                </c:pt>
                <c:pt idx="2014">
                  <c:v>2.5558999999999998</c:v>
                </c:pt>
                <c:pt idx="2015">
                  <c:v>2.5552000000000001</c:v>
                </c:pt>
                <c:pt idx="2016">
                  <c:v>2.5545</c:v>
                </c:pt>
                <c:pt idx="2017">
                  <c:v>2.5537999999999998</c:v>
                </c:pt>
                <c:pt idx="2018">
                  <c:v>2.5531000000000001</c:v>
                </c:pt>
                <c:pt idx="2019">
                  <c:v>2.5524</c:v>
                </c:pt>
                <c:pt idx="2020">
                  <c:v>2.5516000000000001</c:v>
                </c:pt>
                <c:pt idx="2021">
                  <c:v>2.5508999999999999</c:v>
                </c:pt>
                <c:pt idx="2022">
                  <c:v>2.5501</c:v>
                </c:pt>
                <c:pt idx="2023">
                  <c:v>2.5493999999999999</c:v>
                </c:pt>
                <c:pt idx="2024">
                  <c:v>2.5487000000000002</c:v>
                </c:pt>
                <c:pt idx="2025">
                  <c:v>2.5478999999999998</c:v>
                </c:pt>
                <c:pt idx="2026">
                  <c:v>2.5472000000000001</c:v>
                </c:pt>
                <c:pt idx="2027">
                  <c:v>2.5464000000000002</c:v>
                </c:pt>
                <c:pt idx="2028">
                  <c:v>2.5457000000000001</c:v>
                </c:pt>
                <c:pt idx="2029">
                  <c:v>2.5449000000000002</c:v>
                </c:pt>
                <c:pt idx="2030">
                  <c:v>2.5442</c:v>
                </c:pt>
                <c:pt idx="2031">
                  <c:v>2.5434999999999999</c:v>
                </c:pt>
                <c:pt idx="2032">
                  <c:v>2.5427</c:v>
                </c:pt>
                <c:pt idx="2033">
                  <c:v>2.5419999999999998</c:v>
                </c:pt>
                <c:pt idx="2034">
                  <c:v>2.5413000000000001</c:v>
                </c:pt>
                <c:pt idx="2035">
                  <c:v>2.5406</c:v>
                </c:pt>
                <c:pt idx="2036">
                  <c:v>2.5398999999999998</c:v>
                </c:pt>
                <c:pt idx="2037">
                  <c:v>2.5392000000000001</c:v>
                </c:pt>
                <c:pt idx="2038">
                  <c:v>2.5385</c:v>
                </c:pt>
                <c:pt idx="2039">
                  <c:v>2.5377999999999998</c:v>
                </c:pt>
                <c:pt idx="2040">
                  <c:v>2.5371000000000001</c:v>
                </c:pt>
                <c:pt idx="2041">
                  <c:v>2.5364</c:v>
                </c:pt>
                <c:pt idx="2042">
                  <c:v>2.5356999999999998</c:v>
                </c:pt>
                <c:pt idx="2043">
                  <c:v>2.5350000000000001</c:v>
                </c:pt>
                <c:pt idx="2044">
                  <c:v>2.5343</c:v>
                </c:pt>
                <c:pt idx="2045">
                  <c:v>2.5335999999999999</c:v>
                </c:pt>
                <c:pt idx="2046">
                  <c:v>2.5329000000000002</c:v>
                </c:pt>
                <c:pt idx="2047">
                  <c:v>2.5322</c:v>
                </c:pt>
                <c:pt idx="2048">
                  <c:v>2.5314999999999999</c:v>
                </c:pt>
                <c:pt idx="2049">
                  <c:v>2.5308000000000002</c:v>
                </c:pt>
                <c:pt idx="2050">
                  <c:v>2.5301</c:v>
                </c:pt>
                <c:pt idx="2051">
                  <c:v>2.5293999999999999</c:v>
                </c:pt>
                <c:pt idx="2052">
                  <c:v>2.5287000000000002</c:v>
                </c:pt>
                <c:pt idx="2053">
                  <c:v>2.528</c:v>
                </c:pt>
                <c:pt idx="2054">
                  <c:v>2.5272000000000001</c:v>
                </c:pt>
                <c:pt idx="2055">
                  <c:v>2.5265</c:v>
                </c:pt>
                <c:pt idx="2056">
                  <c:v>2.5257999999999998</c:v>
                </c:pt>
                <c:pt idx="2057">
                  <c:v>2.5251000000000001</c:v>
                </c:pt>
                <c:pt idx="2058">
                  <c:v>2.5244</c:v>
                </c:pt>
                <c:pt idx="2059">
                  <c:v>2.5236999999999998</c:v>
                </c:pt>
                <c:pt idx="2060">
                  <c:v>2.5230000000000001</c:v>
                </c:pt>
                <c:pt idx="2061">
                  <c:v>2.5223</c:v>
                </c:pt>
                <c:pt idx="2062">
                  <c:v>2.5215999999999998</c:v>
                </c:pt>
                <c:pt idx="2063">
                  <c:v>2.5209999999999999</c:v>
                </c:pt>
                <c:pt idx="2064">
                  <c:v>2.5203000000000002</c:v>
                </c:pt>
                <c:pt idx="2065">
                  <c:v>2.5196000000000001</c:v>
                </c:pt>
                <c:pt idx="2066">
                  <c:v>2.5190000000000001</c:v>
                </c:pt>
                <c:pt idx="2067">
                  <c:v>2.5183</c:v>
                </c:pt>
                <c:pt idx="2068">
                  <c:v>2.5175999999999998</c:v>
                </c:pt>
                <c:pt idx="2069">
                  <c:v>2.5169999999999999</c:v>
                </c:pt>
                <c:pt idx="2070">
                  <c:v>2.5164</c:v>
                </c:pt>
                <c:pt idx="2071">
                  <c:v>2.5156999999999998</c:v>
                </c:pt>
                <c:pt idx="2072">
                  <c:v>2.5150999999999999</c:v>
                </c:pt>
                <c:pt idx="2073">
                  <c:v>2.5145</c:v>
                </c:pt>
                <c:pt idx="2074">
                  <c:v>2.5137999999999998</c:v>
                </c:pt>
                <c:pt idx="2075">
                  <c:v>2.5131999999999999</c:v>
                </c:pt>
                <c:pt idx="2076">
                  <c:v>2.5125999999999999</c:v>
                </c:pt>
                <c:pt idx="2077">
                  <c:v>2.512</c:v>
                </c:pt>
                <c:pt idx="2078">
                  <c:v>2.5114000000000001</c:v>
                </c:pt>
                <c:pt idx="2079">
                  <c:v>2.5106999999999999</c:v>
                </c:pt>
                <c:pt idx="2080">
                  <c:v>2.5101</c:v>
                </c:pt>
                <c:pt idx="2081">
                  <c:v>2.5095000000000001</c:v>
                </c:pt>
                <c:pt idx="2082">
                  <c:v>2.5089000000000001</c:v>
                </c:pt>
                <c:pt idx="2083">
                  <c:v>2.5083000000000002</c:v>
                </c:pt>
                <c:pt idx="2084">
                  <c:v>2.5076999999999998</c:v>
                </c:pt>
                <c:pt idx="2085">
                  <c:v>2.5070000000000001</c:v>
                </c:pt>
                <c:pt idx="2086">
                  <c:v>2.5064000000000002</c:v>
                </c:pt>
                <c:pt idx="2087">
                  <c:v>2.5057999999999998</c:v>
                </c:pt>
                <c:pt idx="2088">
                  <c:v>2.5051999999999999</c:v>
                </c:pt>
                <c:pt idx="2089">
                  <c:v>2.5045999999999999</c:v>
                </c:pt>
                <c:pt idx="2090">
                  <c:v>2.504</c:v>
                </c:pt>
                <c:pt idx="2091">
                  <c:v>2.5032999999999999</c:v>
                </c:pt>
                <c:pt idx="2092">
                  <c:v>2.5026999999999999</c:v>
                </c:pt>
                <c:pt idx="2093">
                  <c:v>2.5021</c:v>
                </c:pt>
                <c:pt idx="2094">
                  <c:v>2.5013999999999998</c:v>
                </c:pt>
                <c:pt idx="2095">
                  <c:v>2.5007999999999999</c:v>
                </c:pt>
                <c:pt idx="2096">
                  <c:v>2.5002</c:v>
                </c:pt>
                <c:pt idx="2097">
                  <c:v>2.4994999999999998</c:v>
                </c:pt>
                <c:pt idx="2098">
                  <c:v>2.4988999999999999</c:v>
                </c:pt>
                <c:pt idx="2099">
                  <c:v>2.4982000000000002</c:v>
                </c:pt>
                <c:pt idx="2100">
                  <c:v>2.4975999999999998</c:v>
                </c:pt>
                <c:pt idx="2101">
                  <c:v>2.4969000000000001</c:v>
                </c:pt>
                <c:pt idx="2102">
                  <c:v>2.4962</c:v>
                </c:pt>
                <c:pt idx="2103">
                  <c:v>2.4956</c:v>
                </c:pt>
                <c:pt idx="2104">
                  <c:v>2.4948999999999999</c:v>
                </c:pt>
                <c:pt idx="2105">
                  <c:v>2.4943</c:v>
                </c:pt>
                <c:pt idx="2106">
                  <c:v>2.4937</c:v>
                </c:pt>
                <c:pt idx="2107">
                  <c:v>2.4929999999999999</c:v>
                </c:pt>
                <c:pt idx="2108">
                  <c:v>2.4923999999999999</c:v>
                </c:pt>
                <c:pt idx="2109">
                  <c:v>2.4918</c:v>
                </c:pt>
                <c:pt idx="2110">
                  <c:v>2.4912000000000001</c:v>
                </c:pt>
                <c:pt idx="2111">
                  <c:v>2.4906000000000001</c:v>
                </c:pt>
                <c:pt idx="2112">
                  <c:v>2.4900000000000002</c:v>
                </c:pt>
                <c:pt idx="2113">
                  <c:v>2.4893999999999998</c:v>
                </c:pt>
                <c:pt idx="2114">
                  <c:v>2.4887999999999999</c:v>
                </c:pt>
                <c:pt idx="2115">
                  <c:v>2.4883000000000002</c:v>
                </c:pt>
                <c:pt idx="2116">
                  <c:v>2.4876999999999998</c:v>
                </c:pt>
                <c:pt idx="2117">
                  <c:v>2.4872000000000001</c:v>
                </c:pt>
                <c:pt idx="2118">
                  <c:v>2.4866000000000001</c:v>
                </c:pt>
                <c:pt idx="2119">
                  <c:v>2.4861</c:v>
                </c:pt>
                <c:pt idx="2120">
                  <c:v>2.4855</c:v>
                </c:pt>
                <c:pt idx="2121">
                  <c:v>2.4849999999999999</c:v>
                </c:pt>
                <c:pt idx="2122">
                  <c:v>2.4845000000000002</c:v>
                </c:pt>
                <c:pt idx="2123">
                  <c:v>2.4839000000000002</c:v>
                </c:pt>
                <c:pt idx="2124">
                  <c:v>2.4834000000000001</c:v>
                </c:pt>
                <c:pt idx="2125">
                  <c:v>2.4828999999999999</c:v>
                </c:pt>
                <c:pt idx="2126">
                  <c:v>2.4823</c:v>
                </c:pt>
                <c:pt idx="2127">
                  <c:v>2.4817999999999998</c:v>
                </c:pt>
                <c:pt idx="2128">
                  <c:v>2.4813000000000001</c:v>
                </c:pt>
                <c:pt idx="2129">
                  <c:v>2.4807000000000001</c:v>
                </c:pt>
                <c:pt idx="2130">
                  <c:v>2.4802</c:v>
                </c:pt>
                <c:pt idx="2131">
                  <c:v>2.4796</c:v>
                </c:pt>
                <c:pt idx="2132">
                  <c:v>2.4790000000000001</c:v>
                </c:pt>
                <c:pt idx="2133">
                  <c:v>2.4784000000000002</c:v>
                </c:pt>
                <c:pt idx="2134">
                  <c:v>2.4777999999999998</c:v>
                </c:pt>
                <c:pt idx="2135">
                  <c:v>2.4771999999999998</c:v>
                </c:pt>
                <c:pt idx="2136">
                  <c:v>2.4765999999999999</c:v>
                </c:pt>
                <c:pt idx="2137">
                  <c:v>2.476</c:v>
                </c:pt>
                <c:pt idx="2138">
                  <c:v>2.4752999999999998</c:v>
                </c:pt>
                <c:pt idx="2139">
                  <c:v>2.4746999999999999</c:v>
                </c:pt>
                <c:pt idx="2140">
                  <c:v>2.4740000000000002</c:v>
                </c:pt>
                <c:pt idx="2141">
                  <c:v>2.4733999999999998</c:v>
                </c:pt>
                <c:pt idx="2142">
                  <c:v>2.4727000000000001</c:v>
                </c:pt>
                <c:pt idx="2143">
                  <c:v>2.4721000000000002</c:v>
                </c:pt>
                <c:pt idx="2144">
                  <c:v>2.4714</c:v>
                </c:pt>
                <c:pt idx="2145">
                  <c:v>2.4708000000000001</c:v>
                </c:pt>
                <c:pt idx="2146">
                  <c:v>2.4701</c:v>
                </c:pt>
                <c:pt idx="2147">
                  <c:v>2.4695</c:v>
                </c:pt>
                <c:pt idx="2148">
                  <c:v>2.4689000000000001</c:v>
                </c:pt>
                <c:pt idx="2149">
                  <c:v>2.4683000000000002</c:v>
                </c:pt>
                <c:pt idx="2150">
                  <c:v>2.4676999999999998</c:v>
                </c:pt>
                <c:pt idx="2151">
                  <c:v>2.4670999999999998</c:v>
                </c:pt>
                <c:pt idx="2152">
                  <c:v>2.4664999999999999</c:v>
                </c:pt>
                <c:pt idx="2153">
                  <c:v>2.4659</c:v>
                </c:pt>
                <c:pt idx="2154">
                  <c:v>2.4653999999999998</c:v>
                </c:pt>
                <c:pt idx="2155">
                  <c:v>2.4647999999999999</c:v>
                </c:pt>
                <c:pt idx="2156">
                  <c:v>2.4643000000000002</c:v>
                </c:pt>
                <c:pt idx="2157">
                  <c:v>2.4636999999999998</c:v>
                </c:pt>
                <c:pt idx="2158">
                  <c:v>2.4630999999999998</c:v>
                </c:pt>
                <c:pt idx="2159">
                  <c:v>2.4626000000000001</c:v>
                </c:pt>
                <c:pt idx="2160">
                  <c:v>2.4620000000000002</c:v>
                </c:pt>
                <c:pt idx="2161">
                  <c:v>2.4613999999999998</c:v>
                </c:pt>
                <c:pt idx="2162">
                  <c:v>2.4607999999999999</c:v>
                </c:pt>
                <c:pt idx="2163">
                  <c:v>2.4601999999999999</c:v>
                </c:pt>
                <c:pt idx="2164">
                  <c:v>2.4597000000000002</c:v>
                </c:pt>
                <c:pt idx="2165">
                  <c:v>2.4590999999999998</c:v>
                </c:pt>
                <c:pt idx="2166">
                  <c:v>2.4584999999999999</c:v>
                </c:pt>
                <c:pt idx="2167">
                  <c:v>2.4579</c:v>
                </c:pt>
                <c:pt idx="2168">
                  <c:v>2.4573</c:v>
                </c:pt>
                <c:pt idx="2169">
                  <c:v>2.4567000000000001</c:v>
                </c:pt>
                <c:pt idx="2170">
                  <c:v>2.4561000000000002</c:v>
                </c:pt>
                <c:pt idx="2171">
                  <c:v>2.4554999999999998</c:v>
                </c:pt>
                <c:pt idx="2172">
                  <c:v>2.4548999999999999</c:v>
                </c:pt>
                <c:pt idx="2173">
                  <c:v>2.4542999999999999</c:v>
                </c:pt>
                <c:pt idx="2174">
                  <c:v>2.4537</c:v>
                </c:pt>
                <c:pt idx="2175">
                  <c:v>2.4529999999999998</c:v>
                </c:pt>
                <c:pt idx="2176">
                  <c:v>2.4523999999999999</c:v>
                </c:pt>
                <c:pt idx="2177">
                  <c:v>2.4518</c:v>
                </c:pt>
                <c:pt idx="2178">
                  <c:v>2.4512</c:v>
                </c:pt>
                <c:pt idx="2179">
                  <c:v>2.4504999999999999</c:v>
                </c:pt>
                <c:pt idx="2180">
                  <c:v>2.4499</c:v>
                </c:pt>
                <c:pt idx="2181">
                  <c:v>2.4493</c:v>
                </c:pt>
                <c:pt idx="2182">
                  <c:v>2.4487000000000001</c:v>
                </c:pt>
                <c:pt idx="2183">
                  <c:v>2.448</c:v>
                </c:pt>
                <c:pt idx="2184">
                  <c:v>2.4474</c:v>
                </c:pt>
                <c:pt idx="2185">
                  <c:v>2.4468000000000001</c:v>
                </c:pt>
                <c:pt idx="2186">
                  <c:v>2.4462000000000002</c:v>
                </c:pt>
                <c:pt idx="2187">
                  <c:v>2.4456000000000002</c:v>
                </c:pt>
                <c:pt idx="2188">
                  <c:v>2.4449999999999998</c:v>
                </c:pt>
                <c:pt idx="2189">
                  <c:v>2.4445000000000001</c:v>
                </c:pt>
                <c:pt idx="2190">
                  <c:v>2.4439000000000002</c:v>
                </c:pt>
                <c:pt idx="2191">
                  <c:v>2.4432999999999998</c:v>
                </c:pt>
                <c:pt idx="2192">
                  <c:v>2.4428000000000001</c:v>
                </c:pt>
                <c:pt idx="2193">
                  <c:v>2.4422000000000001</c:v>
                </c:pt>
                <c:pt idx="2194">
                  <c:v>2.4417</c:v>
                </c:pt>
                <c:pt idx="2195">
                  <c:v>2.4411999999999998</c:v>
                </c:pt>
                <c:pt idx="2196">
                  <c:v>2.4407000000000001</c:v>
                </c:pt>
                <c:pt idx="2197">
                  <c:v>2.4401999999999999</c:v>
                </c:pt>
                <c:pt idx="2198">
                  <c:v>2.4397000000000002</c:v>
                </c:pt>
                <c:pt idx="2199">
                  <c:v>2.4392</c:v>
                </c:pt>
                <c:pt idx="2200">
                  <c:v>2.4386999999999999</c:v>
                </c:pt>
                <c:pt idx="2201">
                  <c:v>2.4382000000000001</c:v>
                </c:pt>
                <c:pt idx="2202">
                  <c:v>2.4377</c:v>
                </c:pt>
                <c:pt idx="2203">
                  <c:v>2.4373</c:v>
                </c:pt>
                <c:pt idx="2204">
                  <c:v>2.4367999999999999</c:v>
                </c:pt>
                <c:pt idx="2205">
                  <c:v>2.4363000000000001</c:v>
                </c:pt>
                <c:pt idx="2206">
                  <c:v>2.4359000000000002</c:v>
                </c:pt>
                <c:pt idx="2207">
                  <c:v>2.4354</c:v>
                </c:pt>
                <c:pt idx="2208">
                  <c:v>2.4348999999999998</c:v>
                </c:pt>
                <c:pt idx="2209">
                  <c:v>2.4344000000000001</c:v>
                </c:pt>
                <c:pt idx="2210">
                  <c:v>2.4339</c:v>
                </c:pt>
                <c:pt idx="2211">
                  <c:v>2.4333999999999998</c:v>
                </c:pt>
                <c:pt idx="2212">
                  <c:v>2.4327999999999999</c:v>
                </c:pt>
                <c:pt idx="2213">
                  <c:v>2.4323000000000001</c:v>
                </c:pt>
                <c:pt idx="2214">
                  <c:v>2.4317000000000002</c:v>
                </c:pt>
                <c:pt idx="2215">
                  <c:v>2.4310999999999998</c:v>
                </c:pt>
                <c:pt idx="2216">
                  <c:v>2.4304999999999999</c:v>
                </c:pt>
                <c:pt idx="2217">
                  <c:v>2.4298999999999999</c:v>
                </c:pt>
                <c:pt idx="2218">
                  <c:v>2.4291999999999998</c:v>
                </c:pt>
                <c:pt idx="2219">
                  <c:v>2.4285000000000001</c:v>
                </c:pt>
                <c:pt idx="2220">
                  <c:v>2.4279000000000002</c:v>
                </c:pt>
                <c:pt idx="2221">
                  <c:v>2.4272</c:v>
                </c:pt>
                <c:pt idx="2222">
                  <c:v>2.4264999999999999</c:v>
                </c:pt>
                <c:pt idx="2223">
                  <c:v>2.4258000000000002</c:v>
                </c:pt>
                <c:pt idx="2224">
                  <c:v>2.4249999999999998</c:v>
                </c:pt>
                <c:pt idx="2225">
                  <c:v>2.4243000000000001</c:v>
                </c:pt>
                <c:pt idx="2226">
                  <c:v>2.4236</c:v>
                </c:pt>
                <c:pt idx="2227">
                  <c:v>2.4228999999999998</c:v>
                </c:pt>
                <c:pt idx="2228">
                  <c:v>2.4222000000000001</c:v>
                </c:pt>
                <c:pt idx="2229">
                  <c:v>2.4215</c:v>
                </c:pt>
                <c:pt idx="2230">
                  <c:v>2.4207999999999998</c:v>
                </c:pt>
                <c:pt idx="2231">
                  <c:v>2.4201000000000001</c:v>
                </c:pt>
                <c:pt idx="2232">
                  <c:v>2.4194</c:v>
                </c:pt>
                <c:pt idx="2233">
                  <c:v>2.4188000000000001</c:v>
                </c:pt>
                <c:pt idx="2234">
                  <c:v>2.4180999999999999</c:v>
                </c:pt>
                <c:pt idx="2235">
                  <c:v>2.4174000000000002</c:v>
                </c:pt>
                <c:pt idx="2236">
                  <c:v>2.4167999999999998</c:v>
                </c:pt>
                <c:pt idx="2237">
                  <c:v>2.4161999999999999</c:v>
                </c:pt>
                <c:pt idx="2238">
                  <c:v>2.4155000000000002</c:v>
                </c:pt>
                <c:pt idx="2239">
                  <c:v>2.4148999999999998</c:v>
                </c:pt>
                <c:pt idx="2240">
                  <c:v>2.4142999999999999</c:v>
                </c:pt>
                <c:pt idx="2241">
                  <c:v>2.4137</c:v>
                </c:pt>
                <c:pt idx="2242">
                  <c:v>2.4131</c:v>
                </c:pt>
                <c:pt idx="2243">
                  <c:v>2.4125000000000001</c:v>
                </c:pt>
                <c:pt idx="2244">
                  <c:v>2.4119000000000002</c:v>
                </c:pt>
                <c:pt idx="2245">
                  <c:v>2.4114</c:v>
                </c:pt>
                <c:pt idx="2246">
                  <c:v>2.4108000000000001</c:v>
                </c:pt>
                <c:pt idx="2247">
                  <c:v>2.4102999999999999</c:v>
                </c:pt>
                <c:pt idx="2248">
                  <c:v>2.4098000000000002</c:v>
                </c:pt>
                <c:pt idx="2249">
                  <c:v>2.4091999999999998</c:v>
                </c:pt>
                <c:pt idx="2250">
                  <c:v>2.4087000000000001</c:v>
                </c:pt>
                <c:pt idx="2251">
                  <c:v>2.4081999999999999</c:v>
                </c:pt>
                <c:pt idx="2252">
                  <c:v>2.4077000000000002</c:v>
                </c:pt>
                <c:pt idx="2253">
                  <c:v>2.4072</c:v>
                </c:pt>
                <c:pt idx="2254">
                  <c:v>2.4066999999999998</c:v>
                </c:pt>
                <c:pt idx="2255">
                  <c:v>2.4062000000000001</c:v>
                </c:pt>
                <c:pt idx="2256">
                  <c:v>2.4056999999999999</c:v>
                </c:pt>
                <c:pt idx="2257">
                  <c:v>2.4053</c:v>
                </c:pt>
                <c:pt idx="2258">
                  <c:v>2.4047999999999998</c:v>
                </c:pt>
                <c:pt idx="2259">
                  <c:v>2.4043000000000001</c:v>
                </c:pt>
                <c:pt idx="2260">
                  <c:v>2.4037999999999999</c:v>
                </c:pt>
                <c:pt idx="2261">
                  <c:v>2.4034</c:v>
                </c:pt>
                <c:pt idx="2262">
                  <c:v>2.4028999999999998</c:v>
                </c:pt>
                <c:pt idx="2263">
                  <c:v>2.4024000000000001</c:v>
                </c:pt>
                <c:pt idx="2264">
                  <c:v>2.4018999999999999</c:v>
                </c:pt>
                <c:pt idx="2265">
                  <c:v>2.4014000000000002</c:v>
                </c:pt>
                <c:pt idx="2266">
                  <c:v>2.4009999999999998</c:v>
                </c:pt>
                <c:pt idx="2267">
                  <c:v>2.4005000000000001</c:v>
                </c:pt>
                <c:pt idx="2268">
                  <c:v>2.4</c:v>
                </c:pt>
                <c:pt idx="2269">
                  <c:v>2.3995000000000002</c:v>
                </c:pt>
                <c:pt idx="2270">
                  <c:v>2.399</c:v>
                </c:pt>
                <c:pt idx="2271">
                  <c:v>2.3984999999999999</c:v>
                </c:pt>
                <c:pt idx="2272">
                  <c:v>2.3980000000000001</c:v>
                </c:pt>
                <c:pt idx="2273">
                  <c:v>2.3974000000000002</c:v>
                </c:pt>
                <c:pt idx="2274">
                  <c:v>2.3969</c:v>
                </c:pt>
                <c:pt idx="2275">
                  <c:v>2.3963999999999999</c:v>
                </c:pt>
                <c:pt idx="2276">
                  <c:v>2.3959000000000001</c:v>
                </c:pt>
                <c:pt idx="2277">
                  <c:v>2.3953000000000002</c:v>
                </c:pt>
                <c:pt idx="2278">
                  <c:v>2.3948</c:v>
                </c:pt>
                <c:pt idx="2279">
                  <c:v>2.3942999999999999</c:v>
                </c:pt>
                <c:pt idx="2280">
                  <c:v>2.3936999999999999</c:v>
                </c:pt>
                <c:pt idx="2281">
                  <c:v>2.3932000000000002</c:v>
                </c:pt>
                <c:pt idx="2282">
                  <c:v>2.3927</c:v>
                </c:pt>
                <c:pt idx="2283">
                  <c:v>2.3921000000000001</c:v>
                </c:pt>
                <c:pt idx="2284">
                  <c:v>2.3915000000000002</c:v>
                </c:pt>
                <c:pt idx="2285">
                  <c:v>2.391</c:v>
                </c:pt>
                <c:pt idx="2286">
                  <c:v>2.3904000000000001</c:v>
                </c:pt>
                <c:pt idx="2287">
                  <c:v>2.3898000000000001</c:v>
                </c:pt>
                <c:pt idx="2288">
                  <c:v>2.3892000000000002</c:v>
                </c:pt>
                <c:pt idx="2289">
                  <c:v>2.3885999999999998</c:v>
                </c:pt>
                <c:pt idx="2290">
                  <c:v>2.3879000000000001</c:v>
                </c:pt>
                <c:pt idx="2291">
                  <c:v>2.3873000000000002</c:v>
                </c:pt>
                <c:pt idx="2292">
                  <c:v>2.3866000000000001</c:v>
                </c:pt>
                <c:pt idx="2293">
                  <c:v>2.3858999999999999</c:v>
                </c:pt>
                <c:pt idx="2294">
                  <c:v>2.3852000000000002</c:v>
                </c:pt>
                <c:pt idx="2295">
                  <c:v>2.3845000000000001</c:v>
                </c:pt>
                <c:pt idx="2296">
                  <c:v>2.3837000000000002</c:v>
                </c:pt>
                <c:pt idx="2297">
                  <c:v>2.3828999999999998</c:v>
                </c:pt>
                <c:pt idx="2298">
                  <c:v>2.3820999999999999</c:v>
                </c:pt>
                <c:pt idx="2299">
                  <c:v>2.3812000000000002</c:v>
                </c:pt>
                <c:pt idx="2300">
                  <c:v>2.3803999999999998</c:v>
                </c:pt>
                <c:pt idx="2301">
                  <c:v>2.3795000000000002</c:v>
                </c:pt>
                <c:pt idx="2302">
                  <c:v>2.3786</c:v>
                </c:pt>
                <c:pt idx="2303">
                  <c:v>2.3776000000000002</c:v>
                </c:pt>
                <c:pt idx="2304">
                  <c:v>2.3767</c:v>
                </c:pt>
                <c:pt idx="2305">
                  <c:v>2.3757999999999999</c:v>
                </c:pt>
                <c:pt idx="2306">
                  <c:v>2.3748999999999998</c:v>
                </c:pt>
                <c:pt idx="2307">
                  <c:v>2.3740000000000001</c:v>
                </c:pt>
                <c:pt idx="2308">
                  <c:v>2.3730000000000002</c:v>
                </c:pt>
                <c:pt idx="2309">
                  <c:v>2.3721000000000001</c:v>
                </c:pt>
                <c:pt idx="2310">
                  <c:v>2.3713000000000002</c:v>
                </c:pt>
                <c:pt idx="2311">
                  <c:v>2.3704000000000001</c:v>
                </c:pt>
                <c:pt idx="2312">
                  <c:v>2.3694999999999999</c:v>
                </c:pt>
                <c:pt idx="2313">
                  <c:v>2.3687</c:v>
                </c:pt>
                <c:pt idx="2314">
                  <c:v>2.3679000000000001</c:v>
                </c:pt>
                <c:pt idx="2315">
                  <c:v>2.3671000000000002</c:v>
                </c:pt>
                <c:pt idx="2316">
                  <c:v>2.3662999999999998</c:v>
                </c:pt>
                <c:pt idx="2317">
                  <c:v>2.3654999999999999</c:v>
                </c:pt>
                <c:pt idx="2318">
                  <c:v>2.3647999999999998</c:v>
                </c:pt>
                <c:pt idx="2319">
                  <c:v>2.3639999999999999</c:v>
                </c:pt>
                <c:pt idx="2320">
                  <c:v>2.3633000000000002</c:v>
                </c:pt>
                <c:pt idx="2321">
                  <c:v>2.3626</c:v>
                </c:pt>
                <c:pt idx="2322">
                  <c:v>2.3618999999999999</c:v>
                </c:pt>
                <c:pt idx="2323">
                  <c:v>2.3612000000000002</c:v>
                </c:pt>
                <c:pt idx="2324">
                  <c:v>2.3605</c:v>
                </c:pt>
                <c:pt idx="2325">
                  <c:v>2.3597999999999999</c:v>
                </c:pt>
                <c:pt idx="2326">
                  <c:v>2.3592</c:v>
                </c:pt>
                <c:pt idx="2327">
                  <c:v>2.3586</c:v>
                </c:pt>
                <c:pt idx="2328">
                  <c:v>2.3578999999999999</c:v>
                </c:pt>
                <c:pt idx="2329">
                  <c:v>2.3573</c:v>
                </c:pt>
                <c:pt idx="2330">
                  <c:v>2.3567</c:v>
                </c:pt>
                <c:pt idx="2331">
                  <c:v>2.3559999999999999</c:v>
                </c:pt>
                <c:pt idx="2332">
                  <c:v>2.3553999999999999</c:v>
                </c:pt>
                <c:pt idx="2333">
                  <c:v>2.3548</c:v>
                </c:pt>
                <c:pt idx="2334">
                  <c:v>2.3542000000000001</c:v>
                </c:pt>
                <c:pt idx="2335">
                  <c:v>2.3536000000000001</c:v>
                </c:pt>
                <c:pt idx="2336">
                  <c:v>2.3530000000000002</c:v>
                </c:pt>
                <c:pt idx="2337">
                  <c:v>2.3523999999999998</c:v>
                </c:pt>
                <c:pt idx="2338">
                  <c:v>2.3517999999999999</c:v>
                </c:pt>
                <c:pt idx="2339">
                  <c:v>2.3512</c:v>
                </c:pt>
                <c:pt idx="2340">
                  <c:v>2.3506</c:v>
                </c:pt>
                <c:pt idx="2341">
                  <c:v>2.35</c:v>
                </c:pt>
                <c:pt idx="2342">
                  <c:v>2.3494999999999999</c:v>
                </c:pt>
                <c:pt idx="2343">
                  <c:v>2.3489</c:v>
                </c:pt>
                <c:pt idx="2344">
                  <c:v>2.3483999999999998</c:v>
                </c:pt>
                <c:pt idx="2345">
                  <c:v>2.3477999999999999</c:v>
                </c:pt>
                <c:pt idx="2346">
                  <c:v>2.3473000000000002</c:v>
                </c:pt>
                <c:pt idx="2347">
                  <c:v>2.3468</c:v>
                </c:pt>
                <c:pt idx="2348">
                  <c:v>2.3464</c:v>
                </c:pt>
                <c:pt idx="2349">
                  <c:v>2.3458999999999999</c:v>
                </c:pt>
                <c:pt idx="2350">
                  <c:v>2.3454999999999999</c:v>
                </c:pt>
                <c:pt idx="2351">
                  <c:v>2.3451</c:v>
                </c:pt>
                <c:pt idx="2352">
                  <c:v>2.3448000000000002</c:v>
                </c:pt>
                <c:pt idx="2353">
                  <c:v>2.3443999999999998</c:v>
                </c:pt>
                <c:pt idx="2354">
                  <c:v>2.3441000000000001</c:v>
                </c:pt>
                <c:pt idx="2355">
                  <c:v>2.3437999999999999</c:v>
                </c:pt>
                <c:pt idx="2356">
                  <c:v>2.3433999999999999</c:v>
                </c:pt>
                <c:pt idx="2357">
                  <c:v>2.3431000000000002</c:v>
                </c:pt>
                <c:pt idx="2358">
                  <c:v>2.3428</c:v>
                </c:pt>
                <c:pt idx="2359">
                  <c:v>2.3426</c:v>
                </c:pt>
                <c:pt idx="2360">
                  <c:v>2.3422999999999998</c:v>
                </c:pt>
                <c:pt idx="2361">
                  <c:v>2.3420000000000001</c:v>
                </c:pt>
                <c:pt idx="2362">
                  <c:v>2.3416999999999999</c:v>
                </c:pt>
                <c:pt idx="2363">
                  <c:v>2.3414000000000001</c:v>
                </c:pt>
                <c:pt idx="2364">
                  <c:v>2.3411</c:v>
                </c:pt>
                <c:pt idx="2365">
                  <c:v>2.3408000000000002</c:v>
                </c:pt>
                <c:pt idx="2366">
                  <c:v>2.3405</c:v>
                </c:pt>
                <c:pt idx="2367">
                  <c:v>2.3401999999999998</c:v>
                </c:pt>
                <c:pt idx="2368">
                  <c:v>2.3399000000000001</c:v>
                </c:pt>
                <c:pt idx="2369">
                  <c:v>2.3395000000000001</c:v>
                </c:pt>
                <c:pt idx="2370">
                  <c:v>2.3391999999999999</c:v>
                </c:pt>
                <c:pt idx="2371">
                  <c:v>2.3388</c:v>
                </c:pt>
                <c:pt idx="2372">
                  <c:v>2.3382999999999998</c:v>
                </c:pt>
                <c:pt idx="2373">
                  <c:v>2.3378999999999999</c:v>
                </c:pt>
                <c:pt idx="2374">
                  <c:v>2.3374000000000001</c:v>
                </c:pt>
                <c:pt idx="2375">
                  <c:v>2.3369</c:v>
                </c:pt>
                <c:pt idx="2376">
                  <c:v>2.3363999999999998</c:v>
                </c:pt>
                <c:pt idx="2377">
                  <c:v>2.3359000000000001</c:v>
                </c:pt>
                <c:pt idx="2378">
                  <c:v>2.3353000000000002</c:v>
                </c:pt>
                <c:pt idx="2379">
                  <c:v>2.3347000000000002</c:v>
                </c:pt>
                <c:pt idx="2380">
                  <c:v>2.3340999999999998</c:v>
                </c:pt>
                <c:pt idx="2381">
                  <c:v>2.3334000000000001</c:v>
                </c:pt>
                <c:pt idx="2382">
                  <c:v>2.3327</c:v>
                </c:pt>
                <c:pt idx="2383">
                  <c:v>2.3319999999999999</c:v>
                </c:pt>
                <c:pt idx="2384">
                  <c:v>2.3313000000000001</c:v>
                </c:pt>
                <c:pt idx="2385">
                  <c:v>2.3306</c:v>
                </c:pt>
                <c:pt idx="2386">
                  <c:v>2.3298999999999999</c:v>
                </c:pt>
                <c:pt idx="2387">
                  <c:v>2.3290999999999999</c:v>
                </c:pt>
                <c:pt idx="2388">
                  <c:v>2.3283999999999998</c:v>
                </c:pt>
                <c:pt idx="2389">
                  <c:v>2.3275999999999999</c:v>
                </c:pt>
                <c:pt idx="2390">
                  <c:v>2.3269000000000002</c:v>
                </c:pt>
                <c:pt idx="2391">
                  <c:v>2.3260999999999998</c:v>
                </c:pt>
                <c:pt idx="2392">
                  <c:v>2.3254000000000001</c:v>
                </c:pt>
                <c:pt idx="2393">
                  <c:v>2.3246000000000002</c:v>
                </c:pt>
                <c:pt idx="2394">
                  <c:v>2.3239000000000001</c:v>
                </c:pt>
                <c:pt idx="2395">
                  <c:v>2.3231999999999999</c:v>
                </c:pt>
                <c:pt idx="2396">
                  <c:v>2.3224</c:v>
                </c:pt>
                <c:pt idx="2397">
                  <c:v>2.3216999999999999</c:v>
                </c:pt>
                <c:pt idx="2398">
                  <c:v>2.3210000000000002</c:v>
                </c:pt>
                <c:pt idx="2399">
                  <c:v>2.3201999999999998</c:v>
                </c:pt>
                <c:pt idx="2400">
                  <c:v>2.3195000000000001</c:v>
                </c:pt>
                <c:pt idx="2401">
                  <c:v>2.3188</c:v>
                </c:pt>
                <c:pt idx="2402">
                  <c:v>2.3180999999999998</c:v>
                </c:pt>
                <c:pt idx="2403">
                  <c:v>2.3174000000000001</c:v>
                </c:pt>
                <c:pt idx="2404">
                  <c:v>2.3167</c:v>
                </c:pt>
                <c:pt idx="2405">
                  <c:v>2.3159999999999998</c:v>
                </c:pt>
                <c:pt idx="2406">
                  <c:v>2.3153999999999999</c:v>
                </c:pt>
                <c:pt idx="2407">
                  <c:v>2.3147000000000002</c:v>
                </c:pt>
                <c:pt idx="2408">
                  <c:v>2.3140999999999998</c:v>
                </c:pt>
                <c:pt idx="2409">
                  <c:v>2.3134000000000001</c:v>
                </c:pt>
                <c:pt idx="2410">
                  <c:v>2.3128000000000002</c:v>
                </c:pt>
                <c:pt idx="2411">
                  <c:v>2.3121999999999998</c:v>
                </c:pt>
                <c:pt idx="2412">
                  <c:v>2.3117000000000001</c:v>
                </c:pt>
                <c:pt idx="2413">
                  <c:v>2.3111000000000002</c:v>
                </c:pt>
                <c:pt idx="2414">
                  <c:v>2.3105000000000002</c:v>
                </c:pt>
                <c:pt idx="2415">
                  <c:v>2.3098999999999998</c:v>
                </c:pt>
                <c:pt idx="2416">
                  <c:v>2.3094000000000001</c:v>
                </c:pt>
                <c:pt idx="2417">
                  <c:v>2.3088000000000002</c:v>
                </c:pt>
                <c:pt idx="2418">
                  <c:v>2.3083</c:v>
                </c:pt>
                <c:pt idx="2419">
                  <c:v>2.3077000000000001</c:v>
                </c:pt>
                <c:pt idx="2420">
                  <c:v>2.3071000000000002</c:v>
                </c:pt>
                <c:pt idx="2421">
                  <c:v>2.3066</c:v>
                </c:pt>
                <c:pt idx="2422">
                  <c:v>2.306</c:v>
                </c:pt>
                <c:pt idx="2423">
                  <c:v>2.3054999999999999</c:v>
                </c:pt>
                <c:pt idx="2424">
                  <c:v>2.3048999999999999</c:v>
                </c:pt>
                <c:pt idx="2425">
                  <c:v>2.3043999999999998</c:v>
                </c:pt>
                <c:pt idx="2426">
                  <c:v>2.3037999999999998</c:v>
                </c:pt>
                <c:pt idx="2427">
                  <c:v>2.3033000000000001</c:v>
                </c:pt>
                <c:pt idx="2428">
                  <c:v>2.3028</c:v>
                </c:pt>
                <c:pt idx="2429">
                  <c:v>2.3022999999999998</c:v>
                </c:pt>
                <c:pt idx="2430">
                  <c:v>2.3018000000000001</c:v>
                </c:pt>
                <c:pt idx="2431">
                  <c:v>2.3012999999999999</c:v>
                </c:pt>
                <c:pt idx="2432">
                  <c:v>2.3008000000000002</c:v>
                </c:pt>
                <c:pt idx="2433">
                  <c:v>2.3003</c:v>
                </c:pt>
                <c:pt idx="2434">
                  <c:v>2.2999000000000001</c:v>
                </c:pt>
                <c:pt idx="2435">
                  <c:v>2.2993999999999999</c:v>
                </c:pt>
                <c:pt idx="2436">
                  <c:v>2.2989000000000002</c:v>
                </c:pt>
                <c:pt idx="2437">
                  <c:v>2.2984</c:v>
                </c:pt>
                <c:pt idx="2438">
                  <c:v>2.2978999999999998</c:v>
                </c:pt>
                <c:pt idx="2439">
                  <c:v>2.2974000000000001</c:v>
                </c:pt>
                <c:pt idx="2440">
                  <c:v>2.2968999999999999</c:v>
                </c:pt>
                <c:pt idx="2441">
                  <c:v>2.2964000000000002</c:v>
                </c:pt>
                <c:pt idx="2442">
                  <c:v>2.2959000000000001</c:v>
                </c:pt>
                <c:pt idx="2443">
                  <c:v>2.2953000000000001</c:v>
                </c:pt>
                <c:pt idx="2444">
                  <c:v>2.2947000000000002</c:v>
                </c:pt>
                <c:pt idx="2445">
                  <c:v>2.2942</c:v>
                </c:pt>
                <c:pt idx="2446">
                  <c:v>2.2936000000000001</c:v>
                </c:pt>
                <c:pt idx="2447">
                  <c:v>2.2928999999999999</c:v>
                </c:pt>
                <c:pt idx="2448">
                  <c:v>2.2923</c:v>
                </c:pt>
                <c:pt idx="2449">
                  <c:v>2.2915999999999999</c:v>
                </c:pt>
                <c:pt idx="2450">
                  <c:v>2.2909000000000002</c:v>
                </c:pt>
                <c:pt idx="2451">
                  <c:v>2.2902</c:v>
                </c:pt>
                <c:pt idx="2452">
                  <c:v>2.2894000000000001</c:v>
                </c:pt>
                <c:pt idx="2453">
                  <c:v>2.2886000000000002</c:v>
                </c:pt>
                <c:pt idx="2454">
                  <c:v>2.2877999999999998</c:v>
                </c:pt>
                <c:pt idx="2455">
                  <c:v>2.2869999999999999</c:v>
                </c:pt>
                <c:pt idx="2456">
                  <c:v>2.2860999999999998</c:v>
                </c:pt>
                <c:pt idx="2457">
                  <c:v>2.2850999999999999</c:v>
                </c:pt>
                <c:pt idx="2458">
                  <c:v>2.2841999999999998</c:v>
                </c:pt>
                <c:pt idx="2459">
                  <c:v>2.2831999999999999</c:v>
                </c:pt>
                <c:pt idx="2460">
                  <c:v>2.2820999999999998</c:v>
                </c:pt>
                <c:pt idx="2461">
                  <c:v>2.2810000000000001</c:v>
                </c:pt>
                <c:pt idx="2462">
                  <c:v>2.2797999999999998</c:v>
                </c:pt>
                <c:pt idx="2463">
                  <c:v>2.2786</c:v>
                </c:pt>
                <c:pt idx="2464">
                  <c:v>2.2772999999999999</c:v>
                </c:pt>
                <c:pt idx="2465">
                  <c:v>2.2759999999999998</c:v>
                </c:pt>
                <c:pt idx="2466">
                  <c:v>2.2745000000000002</c:v>
                </c:pt>
                <c:pt idx="2467">
                  <c:v>2.2730999999999999</c:v>
                </c:pt>
                <c:pt idx="2468">
                  <c:v>2.2715000000000001</c:v>
                </c:pt>
                <c:pt idx="2469">
                  <c:v>2.2698999999999998</c:v>
                </c:pt>
                <c:pt idx="2470">
                  <c:v>2.2682000000000002</c:v>
                </c:pt>
                <c:pt idx="2471">
                  <c:v>2.2664</c:v>
                </c:pt>
                <c:pt idx="2472">
                  <c:v>2.2646000000000002</c:v>
                </c:pt>
                <c:pt idx="2473">
                  <c:v>2.2627000000000002</c:v>
                </c:pt>
                <c:pt idx="2474">
                  <c:v>2.2606999999999999</c:v>
                </c:pt>
                <c:pt idx="2475">
                  <c:v>2.2585999999999999</c:v>
                </c:pt>
                <c:pt idx="2476">
                  <c:v>2.2564000000000002</c:v>
                </c:pt>
                <c:pt idx="2477">
                  <c:v>2.2541000000000002</c:v>
                </c:pt>
                <c:pt idx="2478">
                  <c:v>2.2517999999999998</c:v>
                </c:pt>
                <c:pt idx="2479">
                  <c:v>2.2492999999999999</c:v>
                </c:pt>
                <c:pt idx="2480">
                  <c:v>2.2467999999999999</c:v>
                </c:pt>
                <c:pt idx="2481">
                  <c:v>2.2441</c:v>
                </c:pt>
                <c:pt idx="2482">
                  <c:v>2.2414000000000001</c:v>
                </c:pt>
                <c:pt idx="2483">
                  <c:v>2.2385000000000002</c:v>
                </c:pt>
                <c:pt idx="2484">
                  <c:v>2.2355999999999998</c:v>
                </c:pt>
                <c:pt idx="2485">
                  <c:v>2.2324999999999999</c:v>
                </c:pt>
                <c:pt idx="2486">
                  <c:v>2.2292999999999998</c:v>
                </c:pt>
                <c:pt idx="2487">
                  <c:v>2.2261000000000002</c:v>
                </c:pt>
                <c:pt idx="2488">
                  <c:v>2.2227000000000001</c:v>
                </c:pt>
                <c:pt idx="2489">
                  <c:v>2.2191000000000001</c:v>
                </c:pt>
                <c:pt idx="2490">
                  <c:v>2.2155</c:v>
                </c:pt>
                <c:pt idx="2491">
                  <c:v>2.2118000000000002</c:v>
                </c:pt>
                <c:pt idx="2492">
                  <c:v>2.2079</c:v>
                </c:pt>
                <c:pt idx="2493">
                  <c:v>2.2039</c:v>
                </c:pt>
                <c:pt idx="2494">
                  <c:v>2.1998000000000002</c:v>
                </c:pt>
                <c:pt idx="2495">
                  <c:v>2.1955</c:v>
                </c:pt>
                <c:pt idx="2496">
                  <c:v>2.1911</c:v>
                </c:pt>
                <c:pt idx="2497">
                  <c:v>2.1865999999999999</c:v>
                </c:pt>
                <c:pt idx="2498">
                  <c:v>2.1819999999999999</c:v>
                </c:pt>
                <c:pt idx="2499">
                  <c:v>2.1772</c:v>
                </c:pt>
                <c:pt idx="2500">
                  <c:v>2.1722999999999999</c:v>
                </c:pt>
                <c:pt idx="2501">
                  <c:v>2.1671999999999998</c:v>
                </c:pt>
                <c:pt idx="2502">
                  <c:v>2.1619999999999999</c:v>
                </c:pt>
                <c:pt idx="2503">
                  <c:v>2.1566000000000001</c:v>
                </c:pt>
                <c:pt idx="2504">
                  <c:v>2.1511</c:v>
                </c:pt>
                <c:pt idx="2505">
                  <c:v>2.1454</c:v>
                </c:pt>
                <c:pt idx="2506">
                  <c:v>2.1396000000000002</c:v>
                </c:pt>
                <c:pt idx="2507">
                  <c:v>2.1335000000000002</c:v>
                </c:pt>
                <c:pt idx="2508">
                  <c:v>2.1274000000000002</c:v>
                </c:pt>
                <c:pt idx="2509">
                  <c:v>2.121</c:v>
                </c:pt>
                <c:pt idx="2510">
                  <c:v>2.1145</c:v>
                </c:pt>
                <c:pt idx="2511">
                  <c:v>2.1078000000000001</c:v>
                </c:pt>
                <c:pt idx="2512">
                  <c:v>2.1009000000000002</c:v>
                </c:pt>
                <c:pt idx="2513">
                  <c:v>2.0939000000000001</c:v>
                </c:pt>
                <c:pt idx="2514">
                  <c:v>2.0867</c:v>
                </c:pt>
                <c:pt idx="2515">
                  <c:v>2.0792999999999999</c:v>
                </c:pt>
                <c:pt idx="2516">
                  <c:v>2.0718000000000001</c:v>
                </c:pt>
                <c:pt idx="2517">
                  <c:v>2.0640999999999998</c:v>
                </c:pt>
                <c:pt idx="2518">
                  <c:v>2.0562999999999998</c:v>
                </c:pt>
                <c:pt idx="2519">
                  <c:v>2.0484</c:v>
                </c:pt>
                <c:pt idx="2520">
                  <c:v>2.0404</c:v>
                </c:pt>
                <c:pt idx="2521">
                  <c:v>2.0323000000000002</c:v>
                </c:pt>
                <c:pt idx="2522">
                  <c:v>2.0240999999999998</c:v>
                </c:pt>
                <c:pt idx="2523">
                  <c:v>2.0158999999999998</c:v>
                </c:pt>
                <c:pt idx="2524">
                  <c:v>2.0076000000000001</c:v>
                </c:pt>
                <c:pt idx="2525">
                  <c:v>1.9992000000000001</c:v>
                </c:pt>
                <c:pt idx="2526">
                  <c:v>1.9907999999999999</c:v>
                </c:pt>
                <c:pt idx="2527">
                  <c:v>1.9823999999999999</c:v>
                </c:pt>
                <c:pt idx="2528">
                  <c:v>1.974</c:v>
                </c:pt>
                <c:pt idx="2529">
                  <c:v>1.9656</c:v>
                </c:pt>
                <c:pt idx="2530">
                  <c:v>1.9572000000000001</c:v>
                </c:pt>
                <c:pt idx="2531">
                  <c:v>1.9489000000000001</c:v>
                </c:pt>
                <c:pt idx="2532">
                  <c:v>1.9404999999999999</c:v>
                </c:pt>
                <c:pt idx="2533">
                  <c:v>1.9321999999999999</c:v>
                </c:pt>
                <c:pt idx="2534">
                  <c:v>1.9239999999999999</c:v>
                </c:pt>
                <c:pt idx="2535">
                  <c:v>1.9157999999999999</c:v>
                </c:pt>
                <c:pt idx="2536">
                  <c:v>1.9076</c:v>
                </c:pt>
                <c:pt idx="2537">
                  <c:v>1.8995</c:v>
                </c:pt>
                <c:pt idx="2538">
                  <c:v>1.8914</c:v>
                </c:pt>
                <c:pt idx="2539">
                  <c:v>1.8834</c:v>
                </c:pt>
                <c:pt idx="2540">
                  <c:v>1.8754999999999999</c:v>
                </c:pt>
                <c:pt idx="2541">
                  <c:v>1.8675999999999999</c:v>
                </c:pt>
                <c:pt idx="2542">
                  <c:v>1.8596999999999999</c:v>
                </c:pt>
                <c:pt idx="2543">
                  <c:v>1.8519000000000001</c:v>
                </c:pt>
                <c:pt idx="2544">
                  <c:v>1.8441000000000001</c:v>
                </c:pt>
                <c:pt idx="2545">
                  <c:v>1.8364</c:v>
                </c:pt>
                <c:pt idx="2546">
                  <c:v>1.8287</c:v>
                </c:pt>
                <c:pt idx="2547">
                  <c:v>1.821</c:v>
                </c:pt>
                <c:pt idx="2548">
                  <c:v>1.8133999999999999</c:v>
                </c:pt>
                <c:pt idx="2549">
                  <c:v>1.8057000000000001</c:v>
                </c:pt>
                <c:pt idx="2550">
                  <c:v>1.7981</c:v>
                </c:pt>
                <c:pt idx="2551">
                  <c:v>1.7904</c:v>
                </c:pt>
                <c:pt idx="2552">
                  <c:v>1.7827999999999999</c:v>
                </c:pt>
                <c:pt idx="2553">
                  <c:v>1.7750999999999999</c:v>
                </c:pt>
                <c:pt idx="2554">
                  <c:v>1.7675000000000001</c:v>
                </c:pt>
                <c:pt idx="2555">
                  <c:v>1.7598</c:v>
                </c:pt>
                <c:pt idx="2556">
                  <c:v>1.752</c:v>
                </c:pt>
                <c:pt idx="2557">
                  <c:v>1.7443</c:v>
                </c:pt>
                <c:pt idx="2558">
                  <c:v>1.7364999999999999</c:v>
                </c:pt>
                <c:pt idx="2559">
                  <c:v>1.7286999999999999</c:v>
                </c:pt>
                <c:pt idx="2560">
                  <c:v>1.7209000000000001</c:v>
                </c:pt>
                <c:pt idx="2561">
                  <c:v>1.7130000000000001</c:v>
                </c:pt>
                <c:pt idx="2562">
                  <c:v>1.7051000000000001</c:v>
                </c:pt>
                <c:pt idx="2563">
                  <c:v>1.6972</c:v>
                </c:pt>
                <c:pt idx="2564">
                  <c:v>1.6893</c:v>
                </c:pt>
                <c:pt idx="2565">
                  <c:v>1.6813</c:v>
                </c:pt>
                <c:pt idx="2566">
                  <c:v>1.6733</c:v>
                </c:pt>
                <c:pt idx="2567">
                  <c:v>1.6652</c:v>
                </c:pt>
                <c:pt idx="2568">
                  <c:v>1.6572</c:v>
                </c:pt>
                <c:pt idx="2569">
                  <c:v>1.6491</c:v>
                </c:pt>
                <c:pt idx="2570">
                  <c:v>1.641</c:v>
                </c:pt>
                <c:pt idx="2571">
                  <c:v>1.6328</c:v>
                </c:pt>
                <c:pt idx="2572">
                  <c:v>1.6246</c:v>
                </c:pt>
                <c:pt idx="2573">
                  <c:v>1.6164000000000001</c:v>
                </c:pt>
                <c:pt idx="2574">
                  <c:v>1.6082000000000001</c:v>
                </c:pt>
                <c:pt idx="2575">
                  <c:v>1.6</c:v>
                </c:pt>
                <c:pt idx="2576">
                  <c:v>1.5916999999999999</c:v>
                </c:pt>
                <c:pt idx="2577">
                  <c:v>1.5833999999999999</c:v>
                </c:pt>
                <c:pt idx="2578">
                  <c:v>1.5750999999999999</c:v>
                </c:pt>
                <c:pt idx="2579">
                  <c:v>1.5669</c:v>
                </c:pt>
                <c:pt idx="2580">
                  <c:v>1.5586</c:v>
                </c:pt>
                <c:pt idx="2581">
                  <c:v>1.5503</c:v>
                </c:pt>
                <c:pt idx="2582">
                  <c:v>1.542</c:v>
                </c:pt>
                <c:pt idx="2583">
                  <c:v>1.5338000000000001</c:v>
                </c:pt>
                <c:pt idx="2584">
                  <c:v>1.5255000000000001</c:v>
                </c:pt>
                <c:pt idx="2585">
                  <c:v>1.5173000000000001</c:v>
                </c:pt>
                <c:pt idx="2586">
                  <c:v>1.5092000000000001</c:v>
                </c:pt>
                <c:pt idx="2587">
                  <c:v>1.5009999999999999</c:v>
                </c:pt>
                <c:pt idx="2588">
                  <c:v>1.4928999999999999</c:v>
                </c:pt>
                <c:pt idx="2589">
                  <c:v>1.4849000000000001</c:v>
                </c:pt>
                <c:pt idx="2590">
                  <c:v>1.4769000000000001</c:v>
                </c:pt>
                <c:pt idx="2591">
                  <c:v>1.4689000000000001</c:v>
                </c:pt>
                <c:pt idx="2592">
                  <c:v>1.4610000000000001</c:v>
                </c:pt>
                <c:pt idx="2593">
                  <c:v>1.4531000000000001</c:v>
                </c:pt>
                <c:pt idx="2594">
                  <c:v>1.4453</c:v>
                </c:pt>
                <c:pt idx="2595">
                  <c:v>1.4375</c:v>
                </c:pt>
                <c:pt idx="2596">
                  <c:v>1.4297</c:v>
                </c:pt>
                <c:pt idx="2597">
                  <c:v>1.4219999999999999</c:v>
                </c:pt>
                <c:pt idx="2598">
                  <c:v>1.4144000000000001</c:v>
                </c:pt>
                <c:pt idx="2599">
                  <c:v>1.4067000000000001</c:v>
                </c:pt>
                <c:pt idx="2600">
                  <c:v>1.3991</c:v>
                </c:pt>
                <c:pt idx="2601">
                  <c:v>1.3915999999999999</c:v>
                </c:pt>
                <c:pt idx="2602">
                  <c:v>1.3839999999999999</c:v>
                </c:pt>
                <c:pt idx="2603">
                  <c:v>1.3765000000000001</c:v>
                </c:pt>
                <c:pt idx="2604">
                  <c:v>1.3691</c:v>
                </c:pt>
                <c:pt idx="2605">
                  <c:v>1.3616999999999999</c:v>
                </c:pt>
                <c:pt idx="2606">
                  <c:v>1.3543000000000001</c:v>
                </c:pt>
                <c:pt idx="2607">
                  <c:v>1.347</c:v>
                </c:pt>
                <c:pt idx="2608">
                  <c:v>1.3396999999999999</c:v>
                </c:pt>
                <c:pt idx="2609">
                  <c:v>1.3325</c:v>
                </c:pt>
                <c:pt idx="2610">
                  <c:v>1.3252999999999999</c:v>
                </c:pt>
                <c:pt idx="2611">
                  <c:v>1.3182</c:v>
                </c:pt>
                <c:pt idx="2612">
                  <c:v>1.3111999999999999</c:v>
                </c:pt>
                <c:pt idx="2613">
                  <c:v>1.3042</c:v>
                </c:pt>
                <c:pt idx="2614">
                  <c:v>1.2972999999999999</c:v>
                </c:pt>
                <c:pt idx="2615">
                  <c:v>1.2904</c:v>
                </c:pt>
                <c:pt idx="2616">
                  <c:v>1.2837000000000001</c:v>
                </c:pt>
                <c:pt idx="2617">
                  <c:v>1.2769999999999999</c:v>
                </c:pt>
                <c:pt idx="2618">
                  <c:v>1.2705</c:v>
                </c:pt>
                <c:pt idx="2619">
                  <c:v>1.264</c:v>
                </c:pt>
                <c:pt idx="2620">
                  <c:v>1.2576000000000001</c:v>
                </c:pt>
                <c:pt idx="2621">
                  <c:v>1.2513000000000001</c:v>
                </c:pt>
                <c:pt idx="2622">
                  <c:v>1.2451000000000001</c:v>
                </c:pt>
                <c:pt idx="2623">
                  <c:v>1.2390000000000001</c:v>
                </c:pt>
                <c:pt idx="2624">
                  <c:v>1.2330000000000001</c:v>
                </c:pt>
                <c:pt idx="2625">
                  <c:v>1.2271000000000001</c:v>
                </c:pt>
                <c:pt idx="2626">
                  <c:v>1.2213000000000001</c:v>
                </c:pt>
                <c:pt idx="2627">
                  <c:v>1.2156</c:v>
                </c:pt>
                <c:pt idx="2628">
                  <c:v>1.21</c:v>
                </c:pt>
                <c:pt idx="2629">
                  <c:v>1.2043999999999999</c:v>
                </c:pt>
                <c:pt idx="2630">
                  <c:v>1.1990000000000001</c:v>
                </c:pt>
                <c:pt idx="2631">
                  <c:v>1.1936</c:v>
                </c:pt>
                <c:pt idx="2632">
                  <c:v>1.1882999999999999</c:v>
                </c:pt>
                <c:pt idx="2633">
                  <c:v>1.1832</c:v>
                </c:pt>
                <c:pt idx="2634">
                  <c:v>1.1780999999999999</c:v>
                </c:pt>
                <c:pt idx="2635">
                  <c:v>1.173</c:v>
                </c:pt>
                <c:pt idx="2636">
                  <c:v>1.1680999999999999</c:v>
                </c:pt>
                <c:pt idx="2637">
                  <c:v>1.1632</c:v>
                </c:pt>
                <c:pt idx="2638">
                  <c:v>1.1584000000000001</c:v>
                </c:pt>
                <c:pt idx="2639">
                  <c:v>1.1536999999999999</c:v>
                </c:pt>
                <c:pt idx="2640">
                  <c:v>1.1491</c:v>
                </c:pt>
                <c:pt idx="2641">
                  <c:v>1.1445000000000001</c:v>
                </c:pt>
                <c:pt idx="2642">
                  <c:v>1.1398999999999999</c:v>
                </c:pt>
                <c:pt idx="2643">
                  <c:v>1.1354</c:v>
                </c:pt>
                <c:pt idx="2644">
                  <c:v>1.131</c:v>
                </c:pt>
                <c:pt idx="2645">
                  <c:v>1.1266</c:v>
                </c:pt>
                <c:pt idx="2646">
                  <c:v>1.1222000000000001</c:v>
                </c:pt>
                <c:pt idx="2647">
                  <c:v>1.1178999999999999</c:v>
                </c:pt>
                <c:pt idx="2648">
                  <c:v>1.1135999999999999</c:v>
                </c:pt>
                <c:pt idx="2649">
                  <c:v>1.1093</c:v>
                </c:pt>
                <c:pt idx="2650">
                  <c:v>1.1051</c:v>
                </c:pt>
                <c:pt idx="2651">
                  <c:v>1.1009</c:v>
                </c:pt>
                <c:pt idx="2652">
                  <c:v>1.0966</c:v>
                </c:pt>
                <c:pt idx="2653">
                  <c:v>1.0924</c:v>
                </c:pt>
                <c:pt idx="2654">
                  <c:v>1.0883</c:v>
                </c:pt>
                <c:pt idx="2655">
                  <c:v>1.0841000000000001</c:v>
                </c:pt>
                <c:pt idx="2656">
                  <c:v>1.0799000000000001</c:v>
                </c:pt>
                <c:pt idx="2657">
                  <c:v>1.0758000000000001</c:v>
                </c:pt>
                <c:pt idx="2658">
                  <c:v>1.0717000000000001</c:v>
                </c:pt>
                <c:pt idx="2659">
                  <c:v>1.0676000000000001</c:v>
                </c:pt>
                <c:pt idx="2660">
                  <c:v>1.0634999999999999</c:v>
                </c:pt>
                <c:pt idx="2661">
                  <c:v>1.0593999999999999</c:v>
                </c:pt>
                <c:pt idx="2662">
                  <c:v>1.0553999999999999</c:v>
                </c:pt>
                <c:pt idx="2663">
                  <c:v>1.0512999999999999</c:v>
                </c:pt>
                <c:pt idx="2664">
                  <c:v>1.0472999999999999</c:v>
                </c:pt>
                <c:pt idx="2665">
                  <c:v>1.0432999999999999</c:v>
                </c:pt>
                <c:pt idx="2666">
                  <c:v>1.0392999999999999</c:v>
                </c:pt>
                <c:pt idx="2667">
                  <c:v>1.0354000000000001</c:v>
                </c:pt>
                <c:pt idx="2668">
                  <c:v>1.0315000000000001</c:v>
                </c:pt>
                <c:pt idx="2669">
                  <c:v>1.0276000000000001</c:v>
                </c:pt>
                <c:pt idx="2670">
                  <c:v>1.0238</c:v>
                </c:pt>
                <c:pt idx="2671">
                  <c:v>1.0199</c:v>
                </c:pt>
                <c:pt idx="2672">
                  <c:v>1.0161</c:v>
                </c:pt>
                <c:pt idx="2673">
                  <c:v>1.0124</c:v>
                </c:pt>
                <c:pt idx="2674">
                  <c:v>1.0085999999999999</c:v>
                </c:pt>
                <c:pt idx="2675">
                  <c:v>1.0048999999999999</c:v>
                </c:pt>
                <c:pt idx="2676">
                  <c:v>1.0012000000000001</c:v>
                </c:pt>
                <c:pt idx="2677">
                  <c:v>0.99750000000000005</c:v>
                </c:pt>
                <c:pt idx="2678">
                  <c:v>0.99390000000000001</c:v>
                </c:pt>
                <c:pt idx="2679">
                  <c:v>0.99019999999999997</c:v>
                </c:pt>
                <c:pt idx="2680">
                  <c:v>0.98660000000000003</c:v>
                </c:pt>
                <c:pt idx="2681">
                  <c:v>0.98299999999999998</c:v>
                </c:pt>
                <c:pt idx="2682">
                  <c:v>0.97950000000000004</c:v>
                </c:pt>
                <c:pt idx="2683">
                  <c:v>0.97589999999999999</c:v>
                </c:pt>
                <c:pt idx="2684">
                  <c:v>0.97240000000000004</c:v>
                </c:pt>
                <c:pt idx="2685">
                  <c:v>0.96889999999999998</c:v>
                </c:pt>
                <c:pt idx="2686">
                  <c:v>0.96540000000000004</c:v>
                </c:pt>
                <c:pt idx="2687">
                  <c:v>0.96189999999999998</c:v>
                </c:pt>
                <c:pt idx="2688">
                  <c:v>0.95840000000000003</c:v>
                </c:pt>
                <c:pt idx="2689">
                  <c:v>0.95499999999999996</c:v>
                </c:pt>
                <c:pt idx="2690">
                  <c:v>0.9516</c:v>
                </c:pt>
                <c:pt idx="2691">
                  <c:v>0.94820000000000004</c:v>
                </c:pt>
                <c:pt idx="2692">
                  <c:v>0.94479999999999997</c:v>
                </c:pt>
                <c:pt idx="2693">
                  <c:v>0.94140000000000001</c:v>
                </c:pt>
                <c:pt idx="2694">
                  <c:v>0.93810000000000004</c:v>
                </c:pt>
                <c:pt idx="2695">
                  <c:v>0.93469999999999998</c:v>
                </c:pt>
                <c:pt idx="2696">
                  <c:v>0.93140000000000001</c:v>
                </c:pt>
                <c:pt idx="2697">
                  <c:v>0.92810000000000004</c:v>
                </c:pt>
                <c:pt idx="2698">
                  <c:v>0.92469999999999997</c:v>
                </c:pt>
                <c:pt idx="2699">
                  <c:v>0.92149999999999999</c:v>
                </c:pt>
                <c:pt idx="2700">
                  <c:v>0.91820000000000002</c:v>
                </c:pt>
                <c:pt idx="2701">
                  <c:v>0.91490000000000005</c:v>
                </c:pt>
                <c:pt idx="2702">
                  <c:v>0.91169999999999995</c:v>
                </c:pt>
                <c:pt idx="2703">
                  <c:v>0.90849999999999997</c:v>
                </c:pt>
                <c:pt idx="2704">
                  <c:v>0.90529999999999999</c:v>
                </c:pt>
                <c:pt idx="2705">
                  <c:v>0.90210000000000001</c:v>
                </c:pt>
                <c:pt idx="2706">
                  <c:v>0.89900000000000002</c:v>
                </c:pt>
                <c:pt idx="2707">
                  <c:v>0.89590000000000003</c:v>
                </c:pt>
                <c:pt idx="2708">
                  <c:v>0.89280000000000004</c:v>
                </c:pt>
                <c:pt idx="2709">
                  <c:v>0.88980000000000004</c:v>
                </c:pt>
                <c:pt idx="2710">
                  <c:v>0.88680000000000003</c:v>
                </c:pt>
                <c:pt idx="2711">
                  <c:v>0.88380000000000003</c:v>
                </c:pt>
                <c:pt idx="2712">
                  <c:v>0.88090000000000002</c:v>
                </c:pt>
                <c:pt idx="2713">
                  <c:v>0.878</c:v>
                </c:pt>
                <c:pt idx="2714">
                  <c:v>0.87509999999999999</c:v>
                </c:pt>
                <c:pt idx="2715">
                  <c:v>0.87229999999999996</c:v>
                </c:pt>
                <c:pt idx="2716">
                  <c:v>0.86950000000000005</c:v>
                </c:pt>
                <c:pt idx="2717">
                  <c:v>0.86680000000000001</c:v>
                </c:pt>
                <c:pt idx="2718">
                  <c:v>0.86409999999999998</c:v>
                </c:pt>
                <c:pt idx="2719">
                  <c:v>0.86140000000000005</c:v>
                </c:pt>
                <c:pt idx="2720">
                  <c:v>0.85870000000000002</c:v>
                </c:pt>
                <c:pt idx="2721">
                  <c:v>0.85609999999999997</c:v>
                </c:pt>
                <c:pt idx="2722">
                  <c:v>0.85350000000000004</c:v>
                </c:pt>
                <c:pt idx="2723">
                  <c:v>0.85089999999999999</c:v>
                </c:pt>
                <c:pt idx="2724">
                  <c:v>0.84840000000000004</c:v>
                </c:pt>
                <c:pt idx="2725">
                  <c:v>0.84589999999999999</c:v>
                </c:pt>
                <c:pt idx="2726">
                  <c:v>0.84340000000000004</c:v>
                </c:pt>
                <c:pt idx="2727">
                  <c:v>0.84089999999999998</c:v>
                </c:pt>
                <c:pt idx="2728">
                  <c:v>0.83850000000000002</c:v>
                </c:pt>
                <c:pt idx="2729">
                  <c:v>0.83609999999999995</c:v>
                </c:pt>
                <c:pt idx="2730">
                  <c:v>0.8337</c:v>
                </c:pt>
                <c:pt idx="2731">
                  <c:v>0.83130000000000004</c:v>
                </c:pt>
                <c:pt idx="2732">
                  <c:v>0.82889999999999997</c:v>
                </c:pt>
                <c:pt idx="2733">
                  <c:v>0.8266</c:v>
                </c:pt>
                <c:pt idx="2734">
                  <c:v>0.82430000000000003</c:v>
                </c:pt>
                <c:pt idx="2735">
                  <c:v>0.82199999999999995</c:v>
                </c:pt>
                <c:pt idx="2736">
                  <c:v>0.81969999999999998</c:v>
                </c:pt>
                <c:pt idx="2737">
                  <c:v>0.8175</c:v>
                </c:pt>
                <c:pt idx="2738">
                  <c:v>0.81530000000000002</c:v>
                </c:pt>
                <c:pt idx="2739">
                  <c:v>0.81310000000000004</c:v>
                </c:pt>
                <c:pt idx="2740">
                  <c:v>0.81089999999999995</c:v>
                </c:pt>
                <c:pt idx="2741">
                  <c:v>0.80879999999999996</c:v>
                </c:pt>
                <c:pt idx="2742">
                  <c:v>0.80669999999999997</c:v>
                </c:pt>
                <c:pt idx="2743">
                  <c:v>0.80459999999999998</c:v>
                </c:pt>
                <c:pt idx="2744">
                  <c:v>0.80259999999999998</c:v>
                </c:pt>
                <c:pt idx="2745">
                  <c:v>0.80059999999999998</c:v>
                </c:pt>
                <c:pt idx="2746">
                  <c:v>0.79859999999999998</c:v>
                </c:pt>
                <c:pt idx="2747">
                  <c:v>0.79669999999999996</c:v>
                </c:pt>
                <c:pt idx="2748">
                  <c:v>0.79479999999999995</c:v>
                </c:pt>
                <c:pt idx="2749">
                  <c:v>0.79290000000000005</c:v>
                </c:pt>
                <c:pt idx="2750">
                  <c:v>0.79110000000000003</c:v>
                </c:pt>
                <c:pt idx="2751">
                  <c:v>0.78939999999999999</c:v>
                </c:pt>
                <c:pt idx="2752">
                  <c:v>0.78759999999999997</c:v>
                </c:pt>
                <c:pt idx="2753">
                  <c:v>0.78590000000000004</c:v>
                </c:pt>
                <c:pt idx="2754">
                  <c:v>0.7843</c:v>
                </c:pt>
                <c:pt idx="2755">
                  <c:v>0.78259999999999996</c:v>
                </c:pt>
                <c:pt idx="2756">
                  <c:v>0.78110000000000002</c:v>
                </c:pt>
                <c:pt idx="2757">
                  <c:v>0.77949999999999997</c:v>
                </c:pt>
                <c:pt idx="2758">
                  <c:v>0.77800000000000002</c:v>
                </c:pt>
                <c:pt idx="2759">
                  <c:v>0.77649999999999997</c:v>
                </c:pt>
                <c:pt idx="2760">
                  <c:v>0.77510000000000001</c:v>
                </c:pt>
                <c:pt idx="2761">
                  <c:v>0.77359999999999995</c:v>
                </c:pt>
                <c:pt idx="2762">
                  <c:v>0.7722</c:v>
                </c:pt>
                <c:pt idx="2763">
                  <c:v>0.77080000000000004</c:v>
                </c:pt>
                <c:pt idx="2764">
                  <c:v>0.76949999999999996</c:v>
                </c:pt>
                <c:pt idx="2765">
                  <c:v>0.7681</c:v>
                </c:pt>
                <c:pt idx="2766">
                  <c:v>0.76680000000000004</c:v>
                </c:pt>
                <c:pt idx="2767">
                  <c:v>0.76539999999999997</c:v>
                </c:pt>
                <c:pt idx="2768">
                  <c:v>0.7641</c:v>
                </c:pt>
                <c:pt idx="2769">
                  <c:v>0.76280000000000003</c:v>
                </c:pt>
                <c:pt idx="2770">
                  <c:v>0.76139999999999997</c:v>
                </c:pt>
                <c:pt idx="2771">
                  <c:v>0.7601</c:v>
                </c:pt>
                <c:pt idx="2772">
                  <c:v>0.75880000000000003</c:v>
                </c:pt>
                <c:pt idx="2773">
                  <c:v>0.75749999999999995</c:v>
                </c:pt>
                <c:pt idx="2774">
                  <c:v>0.75619999999999998</c:v>
                </c:pt>
                <c:pt idx="2775">
                  <c:v>0.75490000000000002</c:v>
                </c:pt>
                <c:pt idx="2776">
                  <c:v>0.75360000000000005</c:v>
                </c:pt>
                <c:pt idx="2777">
                  <c:v>0.75239999999999996</c:v>
                </c:pt>
                <c:pt idx="2778">
                  <c:v>0.75109999999999999</c:v>
                </c:pt>
                <c:pt idx="2779">
                  <c:v>0.74980000000000002</c:v>
                </c:pt>
                <c:pt idx="2780">
                  <c:v>0.74860000000000004</c:v>
                </c:pt>
                <c:pt idx="2781">
                  <c:v>0.74739999999999995</c:v>
                </c:pt>
                <c:pt idx="2782">
                  <c:v>0.74619999999999997</c:v>
                </c:pt>
                <c:pt idx="2783">
                  <c:v>0.745</c:v>
                </c:pt>
                <c:pt idx="2784">
                  <c:v>0.74380000000000002</c:v>
                </c:pt>
                <c:pt idx="2785">
                  <c:v>0.74260000000000004</c:v>
                </c:pt>
                <c:pt idx="2786">
                  <c:v>0.74150000000000005</c:v>
                </c:pt>
                <c:pt idx="2787">
                  <c:v>0.74039999999999995</c:v>
                </c:pt>
                <c:pt idx="2788">
                  <c:v>0.73929999999999996</c:v>
                </c:pt>
                <c:pt idx="2789">
                  <c:v>0.73819999999999997</c:v>
                </c:pt>
                <c:pt idx="2790">
                  <c:v>0.73719999999999997</c:v>
                </c:pt>
                <c:pt idx="2791">
                  <c:v>0.73619999999999997</c:v>
                </c:pt>
                <c:pt idx="2792">
                  <c:v>0.73519999999999996</c:v>
                </c:pt>
                <c:pt idx="2793">
                  <c:v>0.73419999999999996</c:v>
                </c:pt>
                <c:pt idx="2794">
                  <c:v>0.73319999999999996</c:v>
                </c:pt>
                <c:pt idx="2795">
                  <c:v>0.73229999999999995</c:v>
                </c:pt>
                <c:pt idx="2796">
                  <c:v>0.73140000000000005</c:v>
                </c:pt>
                <c:pt idx="2797">
                  <c:v>0.73050000000000004</c:v>
                </c:pt>
                <c:pt idx="2798">
                  <c:v>0.72960000000000003</c:v>
                </c:pt>
                <c:pt idx="2799">
                  <c:v>0.72870000000000001</c:v>
                </c:pt>
                <c:pt idx="2800">
                  <c:v>0.72789999999999999</c:v>
                </c:pt>
                <c:pt idx="2801">
                  <c:v>0.72699999999999998</c:v>
                </c:pt>
                <c:pt idx="2802">
                  <c:v>0.72619999999999996</c:v>
                </c:pt>
                <c:pt idx="2803">
                  <c:v>0.72540000000000004</c:v>
                </c:pt>
                <c:pt idx="2804">
                  <c:v>0.72460000000000002</c:v>
                </c:pt>
                <c:pt idx="2805">
                  <c:v>0.7238</c:v>
                </c:pt>
                <c:pt idx="2806">
                  <c:v>0.72289999999999999</c:v>
                </c:pt>
                <c:pt idx="2807">
                  <c:v>0.72209999999999996</c:v>
                </c:pt>
                <c:pt idx="2808">
                  <c:v>0.72130000000000005</c:v>
                </c:pt>
                <c:pt idx="2809">
                  <c:v>0.72050000000000003</c:v>
                </c:pt>
                <c:pt idx="2810">
                  <c:v>0.71970000000000001</c:v>
                </c:pt>
                <c:pt idx="2811">
                  <c:v>0.71879999999999999</c:v>
                </c:pt>
                <c:pt idx="2812">
                  <c:v>0.71799999999999997</c:v>
                </c:pt>
                <c:pt idx="2813">
                  <c:v>0.71719999999999995</c:v>
                </c:pt>
                <c:pt idx="2814">
                  <c:v>0.71640000000000004</c:v>
                </c:pt>
                <c:pt idx="2815">
                  <c:v>0.71560000000000001</c:v>
                </c:pt>
                <c:pt idx="2816">
                  <c:v>0.71489999999999998</c:v>
                </c:pt>
                <c:pt idx="2817">
                  <c:v>0.71409999999999996</c:v>
                </c:pt>
                <c:pt idx="2818">
                  <c:v>0.71330000000000005</c:v>
                </c:pt>
                <c:pt idx="2819">
                  <c:v>0.71260000000000001</c:v>
                </c:pt>
                <c:pt idx="2820">
                  <c:v>0.71179999999999999</c:v>
                </c:pt>
                <c:pt idx="2821">
                  <c:v>0.71109999999999995</c:v>
                </c:pt>
                <c:pt idx="2822">
                  <c:v>0.71030000000000004</c:v>
                </c:pt>
                <c:pt idx="2823">
                  <c:v>0.70960000000000001</c:v>
                </c:pt>
                <c:pt idx="2824">
                  <c:v>0.70879999999999999</c:v>
                </c:pt>
                <c:pt idx="2825">
                  <c:v>0.70809999999999995</c:v>
                </c:pt>
                <c:pt idx="2826">
                  <c:v>0.70740000000000003</c:v>
                </c:pt>
                <c:pt idx="2827">
                  <c:v>0.70669999999999999</c:v>
                </c:pt>
                <c:pt idx="2828">
                  <c:v>0.70589999999999997</c:v>
                </c:pt>
                <c:pt idx="2829">
                  <c:v>0.70520000000000005</c:v>
                </c:pt>
                <c:pt idx="2830">
                  <c:v>0.70450000000000002</c:v>
                </c:pt>
                <c:pt idx="2831">
                  <c:v>0.70379999999999998</c:v>
                </c:pt>
                <c:pt idx="2832">
                  <c:v>0.70309999999999995</c:v>
                </c:pt>
                <c:pt idx="2833">
                  <c:v>0.70240000000000002</c:v>
                </c:pt>
                <c:pt idx="2834">
                  <c:v>0.70169999999999999</c:v>
                </c:pt>
                <c:pt idx="2835">
                  <c:v>0.70099999999999996</c:v>
                </c:pt>
                <c:pt idx="2836">
                  <c:v>0.70040000000000002</c:v>
                </c:pt>
                <c:pt idx="2837">
                  <c:v>0.69969999999999999</c:v>
                </c:pt>
                <c:pt idx="2838">
                  <c:v>0.69899999999999995</c:v>
                </c:pt>
                <c:pt idx="2839">
                  <c:v>0.69840000000000002</c:v>
                </c:pt>
                <c:pt idx="2840">
                  <c:v>0.69769999999999999</c:v>
                </c:pt>
                <c:pt idx="2841">
                  <c:v>0.69710000000000005</c:v>
                </c:pt>
                <c:pt idx="2842">
                  <c:v>0.69650000000000001</c:v>
                </c:pt>
                <c:pt idx="2843">
                  <c:v>0.69589999999999996</c:v>
                </c:pt>
                <c:pt idx="2844">
                  <c:v>0.69530000000000003</c:v>
                </c:pt>
                <c:pt idx="2845">
                  <c:v>0.69469999999999998</c:v>
                </c:pt>
                <c:pt idx="2846">
                  <c:v>0.69410000000000005</c:v>
                </c:pt>
                <c:pt idx="2847">
                  <c:v>0.69350000000000001</c:v>
                </c:pt>
                <c:pt idx="2848">
                  <c:v>0.69289999999999996</c:v>
                </c:pt>
                <c:pt idx="2849">
                  <c:v>0.69230000000000003</c:v>
                </c:pt>
                <c:pt idx="2850">
                  <c:v>0.69179999999999997</c:v>
                </c:pt>
                <c:pt idx="2851">
                  <c:v>0.69120000000000004</c:v>
                </c:pt>
                <c:pt idx="2852">
                  <c:v>0.69069999999999998</c:v>
                </c:pt>
                <c:pt idx="2853">
                  <c:v>0.69020000000000004</c:v>
                </c:pt>
                <c:pt idx="2854">
                  <c:v>0.68969999999999998</c:v>
                </c:pt>
                <c:pt idx="2855">
                  <c:v>0.68920000000000003</c:v>
                </c:pt>
                <c:pt idx="2856">
                  <c:v>0.68869999999999998</c:v>
                </c:pt>
                <c:pt idx="2857">
                  <c:v>0.68820000000000003</c:v>
                </c:pt>
                <c:pt idx="2858">
                  <c:v>0.68769999999999998</c:v>
                </c:pt>
                <c:pt idx="2859">
                  <c:v>0.68730000000000002</c:v>
                </c:pt>
                <c:pt idx="2860">
                  <c:v>0.68679999999999997</c:v>
                </c:pt>
                <c:pt idx="2861">
                  <c:v>0.68640000000000001</c:v>
                </c:pt>
                <c:pt idx="2862">
                  <c:v>0.68600000000000005</c:v>
                </c:pt>
                <c:pt idx="2863">
                  <c:v>0.68559999999999999</c:v>
                </c:pt>
                <c:pt idx="2864">
                  <c:v>0.68520000000000003</c:v>
                </c:pt>
                <c:pt idx="2865">
                  <c:v>0.68479999999999996</c:v>
                </c:pt>
                <c:pt idx="2866">
                  <c:v>0.6845</c:v>
                </c:pt>
                <c:pt idx="2867">
                  <c:v>0.68410000000000004</c:v>
                </c:pt>
                <c:pt idx="2868">
                  <c:v>0.68369999999999997</c:v>
                </c:pt>
                <c:pt idx="2869">
                  <c:v>0.68340000000000001</c:v>
                </c:pt>
                <c:pt idx="2870">
                  <c:v>0.68300000000000005</c:v>
                </c:pt>
                <c:pt idx="2871">
                  <c:v>0.68269999999999997</c:v>
                </c:pt>
                <c:pt idx="2872">
                  <c:v>0.68230000000000002</c:v>
                </c:pt>
                <c:pt idx="2873">
                  <c:v>0.68189999999999995</c:v>
                </c:pt>
                <c:pt idx="2874">
                  <c:v>0.68149999999999999</c:v>
                </c:pt>
                <c:pt idx="2875">
                  <c:v>0.68110000000000004</c:v>
                </c:pt>
                <c:pt idx="2876">
                  <c:v>0.68069999999999997</c:v>
                </c:pt>
                <c:pt idx="2877">
                  <c:v>0.68030000000000002</c:v>
                </c:pt>
                <c:pt idx="2878">
                  <c:v>0.67989999999999995</c:v>
                </c:pt>
                <c:pt idx="2879">
                  <c:v>0.67949999999999999</c:v>
                </c:pt>
                <c:pt idx="2880">
                  <c:v>0.67910000000000004</c:v>
                </c:pt>
                <c:pt idx="2881">
                  <c:v>0.67859999999999998</c:v>
                </c:pt>
                <c:pt idx="2882">
                  <c:v>0.67820000000000003</c:v>
                </c:pt>
                <c:pt idx="2883">
                  <c:v>0.67779999999999996</c:v>
                </c:pt>
                <c:pt idx="2884">
                  <c:v>0.67730000000000001</c:v>
                </c:pt>
                <c:pt idx="2885">
                  <c:v>0.67679999999999996</c:v>
                </c:pt>
                <c:pt idx="2886">
                  <c:v>0.6764</c:v>
                </c:pt>
                <c:pt idx="2887">
                  <c:v>0.67589999999999995</c:v>
                </c:pt>
                <c:pt idx="2888">
                  <c:v>0.6754</c:v>
                </c:pt>
                <c:pt idx="2889">
                  <c:v>0.67490000000000006</c:v>
                </c:pt>
                <c:pt idx="2890">
                  <c:v>0.6744</c:v>
                </c:pt>
                <c:pt idx="2891">
                  <c:v>0.67400000000000004</c:v>
                </c:pt>
                <c:pt idx="2892">
                  <c:v>0.67349999999999999</c:v>
                </c:pt>
                <c:pt idx="2893">
                  <c:v>0.67300000000000004</c:v>
                </c:pt>
                <c:pt idx="2894">
                  <c:v>0.67259999999999998</c:v>
                </c:pt>
                <c:pt idx="2895">
                  <c:v>0.67210000000000003</c:v>
                </c:pt>
                <c:pt idx="2896">
                  <c:v>0.67169999999999996</c:v>
                </c:pt>
                <c:pt idx="2897">
                  <c:v>0.67130000000000001</c:v>
                </c:pt>
                <c:pt idx="2898">
                  <c:v>0.67090000000000005</c:v>
                </c:pt>
                <c:pt idx="2899">
                  <c:v>0.67049999999999998</c:v>
                </c:pt>
                <c:pt idx="2900">
                  <c:v>0.67020000000000002</c:v>
                </c:pt>
                <c:pt idx="2901">
                  <c:v>0.66990000000000005</c:v>
                </c:pt>
                <c:pt idx="2902">
                  <c:v>0.66959999999999997</c:v>
                </c:pt>
                <c:pt idx="2903">
                  <c:v>0.6694</c:v>
                </c:pt>
                <c:pt idx="2904">
                  <c:v>0.66910000000000003</c:v>
                </c:pt>
                <c:pt idx="2905">
                  <c:v>0.66900000000000004</c:v>
                </c:pt>
                <c:pt idx="2906">
                  <c:v>0.66879999999999995</c:v>
                </c:pt>
                <c:pt idx="2907">
                  <c:v>0.66869999999999996</c:v>
                </c:pt>
                <c:pt idx="2908">
                  <c:v>0.66859999999999997</c:v>
                </c:pt>
                <c:pt idx="2909">
                  <c:v>0.66849999999999998</c:v>
                </c:pt>
                <c:pt idx="2910">
                  <c:v>0.66849999999999998</c:v>
                </c:pt>
                <c:pt idx="2911">
                  <c:v>0.66849999999999998</c:v>
                </c:pt>
                <c:pt idx="2912">
                  <c:v>0.66849999999999998</c:v>
                </c:pt>
                <c:pt idx="2913">
                  <c:v>0.66849999999999998</c:v>
                </c:pt>
                <c:pt idx="2914">
                  <c:v>0.66849999999999998</c:v>
                </c:pt>
                <c:pt idx="2915">
                  <c:v>0.66859999999999997</c:v>
                </c:pt>
                <c:pt idx="2916">
                  <c:v>0.66859999999999997</c:v>
                </c:pt>
                <c:pt idx="2917">
                  <c:v>0.66869999999999996</c:v>
                </c:pt>
                <c:pt idx="2918">
                  <c:v>0.66869999999999996</c:v>
                </c:pt>
                <c:pt idx="2919">
                  <c:v>0.66869999999999996</c:v>
                </c:pt>
                <c:pt idx="2920">
                  <c:v>0.66879999999999995</c:v>
                </c:pt>
                <c:pt idx="2921">
                  <c:v>0.66879999999999995</c:v>
                </c:pt>
                <c:pt idx="2922">
                  <c:v>0.66879999999999995</c:v>
                </c:pt>
                <c:pt idx="2923">
                  <c:v>0.66890000000000005</c:v>
                </c:pt>
                <c:pt idx="2924">
                  <c:v>0.66890000000000005</c:v>
                </c:pt>
                <c:pt idx="2925">
                  <c:v>0.66879999999999995</c:v>
                </c:pt>
                <c:pt idx="2926">
                  <c:v>0.66879999999999995</c:v>
                </c:pt>
                <c:pt idx="2927">
                  <c:v>0.66879999999999995</c:v>
                </c:pt>
                <c:pt idx="2928">
                  <c:v>0.66869999999999996</c:v>
                </c:pt>
                <c:pt idx="2929">
                  <c:v>0.66869999999999996</c:v>
                </c:pt>
                <c:pt idx="2930">
                  <c:v>0.66859999999999997</c:v>
                </c:pt>
                <c:pt idx="2931">
                  <c:v>0.66849999999999998</c:v>
                </c:pt>
                <c:pt idx="2932">
                  <c:v>0.66839999999999999</c:v>
                </c:pt>
                <c:pt idx="2933">
                  <c:v>0.66830000000000001</c:v>
                </c:pt>
                <c:pt idx="2934">
                  <c:v>0.66820000000000002</c:v>
                </c:pt>
                <c:pt idx="2935">
                  <c:v>0.66810000000000003</c:v>
                </c:pt>
                <c:pt idx="2936">
                  <c:v>0.66790000000000005</c:v>
                </c:pt>
                <c:pt idx="2937">
                  <c:v>0.66779999999999995</c:v>
                </c:pt>
                <c:pt idx="2938">
                  <c:v>0.66769999999999996</c:v>
                </c:pt>
                <c:pt idx="2939">
                  <c:v>0.66749999999999998</c:v>
                </c:pt>
                <c:pt idx="2940">
                  <c:v>0.66739999999999999</c:v>
                </c:pt>
                <c:pt idx="2941">
                  <c:v>0.6673</c:v>
                </c:pt>
                <c:pt idx="2942">
                  <c:v>0.66720000000000002</c:v>
                </c:pt>
                <c:pt idx="2943">
                  <c:v>0.66710000000000003</c:v>
                </c:pt>
                <c:pt idx="2944">
                  <c:v>0.66710000000000003</c:v>
                </c:pt>
                <c:pt idx="2945">
                  <c:v>0.66700000000000004</c:v>
                </c:pt>
                <c:pt idx="2946">
                  <c:v>0.66700000000000004</c:v>
                </c:pt>
                <c:pt idx="2947">
                  <c:v>0.66690000000000005</c:v>
                </c:pt>
                <c:pt idx="2948">
                  <c:v>0.66690000000000005</c:v>
                </c:pt>
                <c:pt idx="2949">
                  <c:v>0.66690000000000005</c:v>
                </c:pt>
                <c:pt idx="2950">
                  <c:v>0.66700000000000004</c:v>
                </c:pt>
                <c:pt idx="2951">
                  <c:v>0.66700000000000004</c:v>
                </c:pt>
                <c:pt idx="2952">
                  <c:v>0.66710000000000003</c:v>
                </c:pt>
                <c:pt idx="2953">
                  <c:v>0.66710000000000003</c:v>
                </c:pt>
                <c:pt idx="2954">
                  <c:v>0.66720000000000002</c:v>
                </c:pt>
                <c:pt idx="2955">
                  <c:v>0.6673</c:v>
                </c:pt>
                <c:pt idx="2956">
                  <c:v>0.66749999999999998</c:v>
                </c:pt>
                <c:pt idx="2957">
                  <c:v>0.66759999999999997</c:v>
                </c:pt>
                <c:pt idx="2958">
                  <c:v>0.66769999999999996</c:v>
                </c:pt>
                <c:pt idx="2959">
                  <c:v>0.66790000000000005</c:v>
                </c:pt>
                <c:pt idx="2960">
                  <c:v>0.66810000000000003</c:v>
                </c:pt>
                <c:pt idx="2961">
                  <c:v>0.66830000000000001</c:v>
                </c:pt>
                <c:pt idx="2962">
                  <c:v>0.66849999999999998</c:v>
                </c:pt>
                <c:pt idx="2963">
                  <c:v>0.66869999999999996</c:v>
                </c:pt>
                <c:pt idx="2964">
                  <c:v>0.66890000000000005</c:v>
                </c:pt>
                <c:pt idx="2965">
                  <c:v>0.66920000000000002</c:v>
                </c:pt>
                <c:pt idx="2966">
                  <c:v>0.66949999999999998</c:v>
                </c:pt>
                <c:pt idx="2967">
                  <c:v>0.66979999999999995</c:v>
                </c:pt>
                <c:pt idx="2968">
                  <c:v>0.67</c:v>
                </c:pt>
                <c:pt idx="2969">
                  <c:v>0.67030000000000001</c:v>
                </c:pt>
                <c:pt idx="2970">
                  <c:v>0.67059999999999997</c:v>
                </c:pt>
                <c:pt idx="2971">
                  <c:v>0.67090000000000005</c:v>
                </c:pt>
                <c:pt idx="2972">
                  <c:v>0.67120000000000002</c:v>
                </c:pt>
                <c:pt idx="2973">
                  <c:v>0.67149999999999999</c:v>
                </c:pt>
                <c:pt idx="2974">
                  <c:v>0.67179999999999995</c:v>
                </c:pt>
                <c:pt idx="2975">
                  <c:v>0.67200000000000004</c:v>
                </c:pt>
                <c:pt idx="2976">
                  <c:v>0.67230000000000001</c:v>
                </c:pt>
                <c:pt idx="2977">
                  <c:v>0.67259999999999998</c:v>
                </c:pt>
                <c:pt idx="2978">
                  <c:v>0.67279999999999995</c:v>
                </c:pt>
                <c:pt idx="2979">
                  <c:v>0.67300000000000004</c:v>
                </c:pt>
                <c:pt idx="2980">
                  <c:v>0.67330000000000001</c:v>
                </c:pt>
                <c:pt idx="2981">
                  <c:v>0.67349999999999999</c:v>
                </c:pt>
                <c:pt idx="2982">
                  <c:v>0.67369999999999997</c:v>
                </c:pt>
                <c:pt idx="2983">
                  <c:v>0.67390000000000005</c:v>
                </c:pt>
                <c:pt idx="2984">
                  <c:v>0.67420000000000002</c:v>
                </c:pt>
                <c:pt idx="2985">
                  <c:v>0.6744</c:v>
                </c:pt>
                <c:pt idx="2986">
                  <c:v>0.67459999999999998</c:v>
                </c:pt>
                <c:pt idx="2987">
                  <c:v>0.67479999999999996</c:v>
                </c:pt>
                <c:pt idx="2988">
                  <c:v>0.67500000000000004</c:v>
                </c:pt>
                <c:pt idx="2989">
                  <c:v>0.67530000000000001</c:v>
                </c:pt>
                <c:pt idx="2990">
                  <c:v>0.67549999999999999</c:v>
                </c:pt>
                <c:pt idx="2991">
                  <c:v>0.67569999999999997</c:v>
                </c:pt>
                <c:pt idx="2992">
                  <c:v>0.67600000000000005</c:v>
                </c:pt>
                <c:pt idx="2993">
                  <c:v>0.67630000000000001</c:v>
                </c:pt>
                <c:pt idx="2994">
                  <c:v>0.67649999999999999</c:v>
                </c:pt>
                <c:pt idx="2995">
                  <c:v>0.67679999999999996</c:v>
                </c:pt>
                <c:pt idx="2996">
                  <c:v>0.67720000000000002</c:v>
                </c:pt>
                <c:pt idx="2997">
                  <c:v>0.67749999999999999</c:v>
                </c:pt>
                <c:pt idx="2998">
                  <c:v>0.67789999999999995</c:v>
                </c:pt>
                <c:pt idx="2999">
                  <c:v>0.67830000000000001</c:v>
                </c:pt>
                <c:pt idx="3000">
                  <c:v>0.67869999999999997</c:v>
                </c:pt>
                <c:pt idx="3001">
                  <c:v>0.67910000000000004</c:v>
                </c:pt>
                <c:pt idx="3002">
                  <c:v>0.67949999999999999</c:v>
                </c:pt>
                <c:pt idx="3003">
                  <c:v>0.68</c:v>
                </c:pt>
                <c:pt idx="3004">
                  <c:v>0.6804</c:v>
                </c:pt>
                <c:pt idx="3005">
                  <c:v>0.68089999999999995</c:v>
                </c:pt>
                <c:pt idx="3006">
                  <c:v>0.68140000000000001</c:v>
                </c:pt>
                <c:pt idx="3007">
                  <c:v>0.68189999999999995</c:v>
                </c:pt>
                <c:pt idx="3008">
                  <c:v>0.68230000000000002</c:v>
                </c:pt>
                <c:pt idx="3009">
                  <c:v>0.68279999999999996</c:v>
                </c:pt>
                <c:pt idx="3010">
                  <c:v>0.68330000000000002</c:v>
                </c:pt>
                <c:pt idx="3011">
                  <c:v>0.68369999999999997</c:v>
                </c:pt>
                <c:pt idx="3012">
                  <c:v>0.68420000000000003</c:v>
                </c:pt>
                <c:pt idx="3013">
                  <c:v>0.68469999999999998</c:v>
                </c:pt>
                <c:pt idx="3014">
                  <c:v>0.68510000000000004</c:v>
                </c:pt>
                <c:pt idx="3015">
                  <c:v>0.6855</c:v>
                </c:pt>
                <c:pt idx="3016">
                  <c:v>0.68600000000000005</c:v>
                </c:pt>
                <c:pt idx="3017">
                  <c:v>0.68640000000000001</c:v>
                </c:pt>
                <c:pt idx="3018">
                  <c:v>0.68679999999999997</c:v>
                </c:pt>
                <c:pt idx="3019">
                  <c:v>0.68730000000000002</c:v>
                </c:pt>
                <c:pt idx="3020">
                  <c:v>0.68769999999999998</c:v>
                </c:pt>
                <c:pt idx="3021">
                  <c:v>0.68810000000000004</c:v>
                </c:pt>
                <c:pt idx="3022">
                  <c:v>0.68859999999999999</c:v>
                </c:pt>
                <c:pt idx="3023">
                  <c:v>0.68899999999999995</c:v>
                </c:pt>
                <c:pt idx="3024">
                  <c:v>0.6895</c:v>
                </c:pt>
                <c:pt idx="3025">
                  <c:v>0.68989999999999996</c:v>
                </c:pt>
                <c:pt idx="3026">
                  <c:v>0.69040000000000001</c:v>
                </c:pt>
                <c:pt idx="3027">
                  <c:v>0.69079999999999997</c:v>
                </c:pt>
                <c:pt idx="3028">
                  <c:v>0.69130000000000003</c:v>
                </c:pt>
                <c:pt idx="3029">
                  <c:v>0.69179999999999997</c:v>
                </c:pt>
                <c:pt idx="3030">
                  <c:v>0.69220000000000004</c:v>
                </c:pt>
                <c:pt idx="3031">
                  <c:v>0.69269999999999998</c:v>
                </c:pt>
                <c:pt idx="3032">
                  <c:v>0.69320000000000004</c:v>
                </c:pt>
                <c:pt idx="3033">
                  <c:v>0.69359999999999999</c:v>
                </c:pt>
                <c:pt idx="3034">
                  <c:v>0.69410000000000005</c:v>
                </c:pt>
                <c:pt idx="3035">
                  <c:v>0.6946</c:v>
                </c:pt>
                <c:pt idx="3036">
                  <c:v>0.69499999999999995</c:v>
                </c:pt>
                <c:pt idx="3037">
                  <c:v>0.69550000000000001</c:v>
                </c:pt>
                <c:pt idx="3038">
                  <c:v>0.69599999999999995</c:v>
                </c:pt>
                <c:pt idx="3039">
                  <c:v>0.69640000000000002</c:v>
                </c:pt>
                <c:pt idx="3040">
                  <c:v>0.69689999999999996</c:v>
                </c:pt>
                <c:pt idx="3041">
                  <c:v>0.69730000000000003</c:v>
                </c:pt>
                <c:pt idx="3042">
                  <c:v>0.69779999999999998</c:v>
                </c:pt>
                <c:pt idx="3043">
                  <c:v>0.69820000000000004</c:v>
                </c:pt>
                <c:pt idx="3044">
                  <c:v>0.6986</c:v>
                </c:pt>
                <c:pt idx="3045">
                  <c:v>0.69899999999999995</c:v>
                </c:pt>
                <c:pt idx="3046">
                  <c:v>0.69940000000000002</c:v>
                </c:pt>
                <c:pt idx="3047">
                  <c:v>0.69979999999999998</c:v>
                </c:pt>
                <c:pt idx="3048">
                  <c:v>0.70009999999999994</c:v>
                </c:pt>
                <c:pt idx="3049">
                  <c:v>0.70050000000000001</c:v>
                </c:pt>
                <c:pt idx="3050">
                  <c:v>0.70089999999999997</c:v>
                </c:pt>
                <c:pt idx="3051">
                  <c:v>0.70120000000000005</c:v>
                </c:pt>
                <c:pt idx="3052">
                  <c:v>0.70150000000000001</c:v>
                </c:pt>
                <c:pt idx="3053">
                  <c:v>0.70189999999999997</c:v>
                </c:pt>
                <c:pt idx="3054">
                  <c:v>0.70220000000000005</c:v>
                </c:pt>
                <c:pt idx="3055">
                  <c:v>0.7026</c:v>
                </c:pt>
                <c:pt idx="3056">
                  <c:v>0.70289999999999997</c:v>
                </c:pt>
                <c:pt idx="3057">
                  <c:v>0.70320000000000005</c:v>
                </c:pt>
                <c:pt idx="3058">
                  <c:v>0.7036</c:v>
                </c:pt>
                <c:pt idx="3059">
                  <c:v>0.70389999999999997</c:v>
                </c:pt>
                <c:pt idx="3060">
                  <c:v>0.70430000000000004</c:v>
                </c:pt>
                <c:pt idx="3061">
                  <c:v>0.70469999999999999</c:v>
                </c:pt>
                <c:pt idx="3062">
                  <c:v>0.70499999999999996</c:v>
                </c:pt>
                <c:pt idx="3063">
                  <c:v>0.70540000000000003</c:v>
                </c:pt>
                <c:pt idx="3064">
                  <c:v>0.70579999999999998</c:v>
                </c:pt>
                <c:pt idx="3065">
                  <c:v>0.70620000000000005</c:v>
                </c:pt>
                <c:pt idx="3066">
                  <c:v>0.70650000000000002</c:v>
                </c:pt>
                <c:pt idx="3067">
                  <c:v>0.70689999999999997</c:v>
                </c:pt>
                <c:pt idx="3068">
                  <c:v>0.70730000000000004</c:v>
                </c:pt>
                <c:pt idx="3069">
                  <c:v>0.7077</c:v>
                </c:pt>
                <c:pt idx="3070">
                  <c:v>0.70799999999999996</c:v>
                </c:pt>
                <c:pt idx="3071">
                  <c:v>0.70840000000000003</c:v>
                </c:pt>
                <c:pt idx="3072">
                  <c:v>0.70879999999999999</c:v>
                </c:pt>
                <c:pt idx="3073">
                  <c:v>0.70909999999999995</c:v>
                </c:pt>
                <c:pt idx="3074">
                  <c:v>0.70950000000000002</c:v>
                </c:pt>
                <c:pt idx="3075">
                  <c:v>0.70979999999999999</c:v>
                </c:pt>
                <c:pt idx="3076">
                  <c:v>0.71009999999999995</c:v>
                </c:pt>
                <c:pt idx="3077">
                  <c:v>0.71050000000000002</c:v>
                </c:pt>
                <c:pt idx="3078">
                  <c:v>0.71079999999999999</c:v>
                </c:pt>
                <c:pt idx="3079">
                  <c:v>0.71109999999999995</c:v>
                </c:pt>
                <c:pt idx="3080">
                  <c:v>0.71140000000000003</c:v>
                </c:pt>
                <c:pt idx="3081">
                  <c:v>0.71160000000000001</c:v>
                </c:pt>
                <c:pt idx="3082">
                  <c:v>0.71189999999999998</c:v>
                </c:pt>
                <c:pt idx="3083">
                  <c:v>0.71220000000000006</c:v>
                </c:pt>
                <c:pt idx="3084">
                  <c:v>0.71250000000000002</c:v>
                </c:pt>
                <c:pt idx="3085">
                  <c:v>0.7127</c:v>
                </c:pt>
                <c:pt idx="3086">
                  <c:v>0.71299999999999997</c:v>
                </c:pt>
                <c:pt idx="3087">
                  <c:v>0.71319999999999995</c:v>
                </c:pt>
                <c:pt idx="3088">
                  <c:v>0.71350000000000002</c:v>
                </c:pt>
                <c:pt idx="3089">
                  <c:v>0.7137</c:v>
                </c:pt>
                <c:pt idx="3090">
                  <c:v>0.71399999999999997</c:v>
                </c:pt>
                <c:pt idx="3091">
                  <c:v>0.71419999999999995</c:v>
                </c:pt>
                <c:pt idx="3092">
                  <c:v>0.71440000000000003</c:v>
                </c:pt>
                <c:pt idx="3093">
                  <c:v>0.71460000000000001</c:v>
                </c:pt>
                <c:pt idx="3094">
                  <c:v>0.71489999999999998</c:v>
                </c:pt>
                <c:pt idx="3095">
                  <c:v>0.71509999999999996</c:v>
                </c:pt>
                <c:pt idx="3096">
                  <c:v>0.71530000000000005</c:v>
                </c:pt>
                <c:pt idx="3097">
                  <c:v>0.71550000000000002</c:v>
                </c:pt>
                <c:pt idx="3098">
                  <c:v>0.7157</c:v>
                </c:pt>
                <c:pt idx="3099">
                  <c:v>0.71599999999999997</c:v>
                </c:pt>
                <c:pt idx="3100">
                  <c:v>0.71619999999999995</c:v>
                </c:pt>
                <c:pt idx="3101">
                  <c:v>0.71650000000000003</c:v>
                </c:pt>
                <c:pt idx="3102">
                  <c:v>0.7167</c:v>
                </c:pt>
                <c:pt idx="3103">
                  <c:v>0.71699999999999997</c:v>
                </c:pt>
                <c:pt idx="3104">
                  <c:v>0.71730000000000005</c:v>
                </c:pt>
                <c:pt idx="3105">
                  <c:v>0.71760000000000002</c:v>
                </c:pt>
                <c:pt idx="3106">
                  <c:v>0.71779999999999999</c:v>
                </c:pt>
                <c:pt idx="3107">
                  <c:v>0.71809999999999996</c:v>
                </c:pt>
                <c:pt idx="3108">
                  <c:v>0.71840000000000004</c:v>
                </c:pt>
                <c:pt idx="3109">
                  <c:v>0.71870000000000001</c:v>
                </c:pt>
                <c:pt idx="3110">
                  <c:v>0.71899999999999997</c:v>
                </c:pt>
                <c:pt idx="3111">
                  <c:v>0.71919999999999995</c:v>
                </c:pt>
                <c:pt idx="3112">
                  <c:v>0.71950000000000003</c:v>
                </c:pt>
                <c:pt idx="3113">
                  <c:v>0.71970000000000001</c:v>
                </c:pt>
                <c:pt idx="3114">
                  <c:v>0.71989999999999998</c:v>
                </c:pt>
                <c:pt idx="3115">
                  <c:v>0.72019999999999995</c:v>
                </c:pt>
                <c:pt idx="3116">
                  <c:v>0.72040000000000004</c:v>
                </c:pt>
                <c:pt idx="3117">
                  <c:v>0.72050000000000003</c:v>
                </c:pt>
                <c:pt idx="3118">
                  <c:v>0.72070000000000001</c:v>
                </c:pt>
                <c:pt idx="3119">
                  <c:v>0.72089999999999999</c:v>
                </c:pt>
                <c:pt idx="3120">
                  <c:v>0.72109999999999996</c:v>
                </c:pt>
                <c:pt idx="3121">
                  <c:v>0.72130000000000005</c:v>
                </c:pt>
                <c:pt idx="3122">
                  <c:v>0.72140000000000004</c:v>
                </c:pt>
                <c:pt idx="3123">
                  <c:v>0.72160000000000002</c:v>
                </c:pt>
                <c:pt idx="3124">
                  <c:v>0.72170000000000001</c:v>
                </c:pt>
                <c:pt idx="3125">
                  <c:v>0.72189999999999999</c:v>
                </c:pt>
                <c:pt idx="3126">
                  <c:v>0.72199999999999998</c:v>
                </c:pt>
                <c:pt idx="3127">
                  <c:v>0.72219999999999995</c:v>
                </c:pt>
                <c:pt idx="3128">
                  <c:v>0.72240000000000004</c:v>
                </c:pt>
                <c:pt idx="3129">
                  <c:v>0.72250000000000003</c:v>
                </c:pt>
                <c:pt idx="3130">
                  <c:v>0.72270000000000001</c:v>
                </c:pt>
                <c:pt idx="3131">
                  <c:v>0.72289999999999999</c:v>
                </c:pt>
                <c:pt idx="3132">
                  <c:v>0.72309999999999997</c:v>
                </c:pt>
                <c:pt idx="3133">
                  <c:v>0.72330000000000005</c:v>
                </c:pt>
                <c:pt idx="3134">
                  <c:v>0.72350000000000003</c:v>
                </c:pt>
                <c:pt idx="3135">
                  <c:v>0.72370000000000001</c:v>
                </c:pt>
                <c:pt idx="3136">
                  <c:v>0.72389999999999999</c:v>
                </c:pt>
                <c:pt idx="3137">
                  <c:v>0.72409999999999997</c:v>
                </c:pt>
                <c:pt idx="3138">
                  <c:v>0.72440000000000004</c:v>
                </c:pt>
                <c:pt idx="3139">
                  <c:v>0.72460000000000002</c:v>
                </c:pt>
                <c:pt idx="3140">
                  <c:v>0.72489999999999999</c:v>
                </c:pt>
                <c:pt idx="3141">
                  <c:v>0.72519999999999996</c:v>
                </c:pt>
                <c:pt idx="3142">
                  <c:v>0.72550000000000003</c:v>
                </c:pt>
                <c:pt idx="3143">
                  <c:v>0.7258</c:v>
                </c:pt>
                <c:pt idx="3144">
                  <c:v>0.72619999999999996</c:v>
                </c:pt>
                <c:pt idx="3145">
                  <c:v>0.72660000000000002</c:v>
                </c:pt>
                <c:pt idx="3146">
                  <c:v>0.72699999999999998</c:v>
                </c:pt>
                <c:pt idx="3147">
                  <c:v>0.72740000000000005</c:v>
                </c:pt>
                <c:pt idx="3148">
                  <c:v>0.7278</c:v>
                </c:pt>
                <c:pt idx="3149">
                  <c:v>0.72819999999999996</c:v>
                </c:pt>
                <c:pt idx="3150">
                  <c:v>0.72860000000000003</c:v>
                </c:pt>
                <c:pt idx="3151">
                  <c:v>0.72899999999999998</c:v>
                </c:pt>
                <c:pt idx="3152">
                  <c:v>0.72940000000000005</c:v>
                </c:pt>
                <c:pt idx="3153">
                  <c:v>0.7298</c:v>
                </c:pt>
                <c:pt idx="3154">
                  <c:v>0.73019999999999996</c:v>
                </c:pt>
                <c:pt idx="3155">
                  <c:v>0.73060000000000003</c:v>
                </c:pt>
                <c:pt idx="3156">
                  <c:v>0.73089999999999999</c:v>
                </c:pt>
                <c:pt idx="3157">
                  <c:v>0.73119999999999996</c:v>
                </c:pt>
                <c:pt idx="3158">
                  <c:v>0.73150000000000004</c:v>
                </c:pt>
                <c:pt idx="3159">
                  <c:v>0.73180000000000001</c:v>
                </c:pt>
                <c:pt idx="3160">
                  <c:v>0.73209999999999997</c:v>
                </c:pt>
                <c:pt idx="3161">
                  <c:v>0.73229999999999995</c:v>
                </c:pt>
                <c:pt idx="3162">
                  <c:v>0.73250000000000004</c:v>
                </c:pt>
                <c:pt idx="3163">
                  <c:v>0.73270000000000002</c:v>
                </c:pt>
                <c:pt idx="3164">
                  <c:v>0.7329</c:v>
                </c:pt>
                <c:pt idx="3165">
                  <c:v>0.73299999999999998</c:v>
                </c:pt>
                <c:pt idx="3166">
                  <c:v>0.73319999999999996</c:v>
                </c:pt>
                <c:pt idx="3167">
                  <c:v>0.73329999999999995</c:v>
                </c:pt>
                <c:pt idx="3168">
                  <c:v>0.73340000000000005</c:v>
                </c:pt>
                <c:pt idx="3169">
                  <c:v>0.73360000000000003</c:v>
                </c:pt>
                <c:pt idx="3170">
                  <c:v>0.73370000000000002</c:v>
                </c:pt>
                <c:pt idx="3171">
                  <c:v>0.73380000000000001</c:v>
                </c:pt>
                <c:pt idx="3172">
                  <c:v>0.73399999999999999</c:v>
                </c:pt>
                <c:pt idx="3173">
                  <c:v>0.73409999999999997</c:v>
                </c:pt>
                <c:pt idx="3174">
                  <c:v>0.73429999999999995</c:v>
                </c:pt>
                <c:pt idx="3175">
                  <c:v>0.73460000000000003</c:v>
                </c:pt>
                <c:pt idx="3176">
                  <c:v>0.7349</c:v>
                </c:pt>
                <c:pt idx="3177">
                  <c:v>0.73519999999999996</c:v>
                </c:pt>
                <c:pt idx="3178">
                  <c:v>0.73560000000000003</c:v>
                </c:pt>
                <c:pt idx="3179">
                  <c:v>0.73609999999999998</c:v>
                </c:pt>
                <c:pt idx="3180">
                  <c:v>0.73660000000000003</c:v>
                </c:pt>
                <c:pt idx="3181">
                  <c:v>0.73709999999999998</c:v>
                </c:pt>
                <c:pt idx="3182">
                  <c:v>0.73780000000000001</c:v>
                </c:pt>
                <c:pt idx="3183">
                  <c:v>0.73850000000000005</c:v>
                </c:pt>
                <c:pt idx="3184">
                  <c:v>0.73919999999999997</c:v>
                </c:pt>
                <c:pt idx="3185">
                  <c:v>0.74</c:v>
                </c:pt>
                <c:pt idx="3186">
                  <c:v>0.7409</c:v>
                </c:pt>
                <c:pt idx="3187">
                  <c:v>0.7419</c:v>
                </c:pt>
                <c:pt idx="3188">
                  <c:v>0.7429</c:v>
                </c:pt>
                <c:pt idx="3189">
                  <c:v>0.74390000000000001</c:v>
                </c:pt>
                <c:pt idx="3190">
                  <c:v>0.745</c:v>
                </c:pt>
                <c:pt idx="3191">
                  <c:v>0.74619999999999997</c:v>
                </c:pt>
                <c:pt idx="3192">
                  <c:v>0.74739999999999995</c:v>
                </c:pt>
                <c:pt idx="3193">
                  <c:v>0.74860000000000004</c:v>
                </c:pt>
                <c:pt idx="3194">
                  <c:v>0.74990000000000001</c:v>
                </c:pt>
                <c:pt idx="3195">
                  <c:v>0.75119999999999998</c:v>
                </c:pt>
                <c:pt idx="3196">
                  <c:v>0.75249999999999995</c:v>
                </c:pt>
                <c:pt idx="3197">
                  <c:v>0.75380000000000003</c:v>
                </c:pt>
                <c:pt idx="3198">
                  <c:v>0.75509999999999999</c:v>
                </c:pt>
                <c:pt idx="3199">
                  <c:v>0.75649999999999995</c:v>
                </c:pt>
                <c:pt idx="3200">
                  <c:v>0.75780000000000003</c:v>
                </c:pt>
                <c:pt idx="3201">
                  <c:v>0.75919999999999999</c:v>
                </c:pt>
                <c:pt idx="3202">
                  <c:v>0.76049999999999995</c:v>
                </c:pt>
                <c:pt idx="3203">
                  <c:v>0.76180000000000003</c:v>
                </c:pt>
                <c:pt idx="3204">
                  <c:v>0.7631</c:v>
                </c:pt>
                <c:pt idx="3205">
                  <c:v>0.76439999999999997</c:v>
                </c:pt>
                <c:pt idx="3206">
                  <c:v>0.76570000000000005</c:v>
                </c:pt>
                <c:pt idx="3207">
                  <c:v>0.76700000000000002</c:v>
                </c:pt>
                <c:pt idx="3208">
                  <c:v>0.76819999999999999</c:v>
                </c:pt>
                <c:pt idx="3209">
                  <c:v>0.76949999999999996</c:v>
                </c:pt>
                <c:pt idx="3210">
                  <c:v>0.77070000000000005</c:v>
                </c:pt>
                <c:pt idx="3211">
                  <c:v>0.77190000000000003</c:v>
                </c:pt>
                <c:pt idx="3212">
                  <c:v>0.77300000000000002</c:v>
                </c:pt>
                <c:pt idx="3213">
                  <c:v>0.7742</c:v>
                </c:pt>
                <c:pt idx="3214">
                  <c:v>0.77529999999999999</c:v>
                </c:pt>
                <c:pt idx="3215">
                  <c:v>0.77639999999999998</c:v>
                </c:pt>
                <c:pt idx="3216">
                  <c:v>0.77749999999999997</c:v>
                </c:pt>
                <c:pt idx="3217">
                  <c:v>0.77859999999999996</c:v>
                </c:pt>
                <c:pt idx="3218">
                  <c:v>0.77959999999999996</c:v>
                </c:pt>
                <c:pt idx="3219">
                  <c:v>0.78059999999999996</c:v>
                </c:pt>
                <c:pt idx="3220">
                  <c:v>0.78159999999999996</c:v>
                </c:pt>
                <c:pt idx="3221">
                  <c:v>0.78259999999999996</c:v>
                </c:pt>
                <c:pt idx="3222">
                  <c:v>0.78359999999999996</c:v>
                </c:pt>
                <c:pt idx="3223">
                  <c:v>0.78459999999999996</c:v>
                </c:pt>
                <c:pt idx="3224">
                  <c:v>0.78549999999999998</c:v>
                </c:pt>
                <c:pt idx="3225">
                  <c:v>0.78649999999999998</c:v>
                </c:pt>
                <c:pt idx="3226">
                  <c:v>0.78739999999999999</c:v>
                </c:pt>
                <c:pt idx="3227">
                  <c:v>0.7883</c:v>
                </c:pt>
                <c:pt idx="3228">
                  <c:v>0.78920000000000001</c:v>
                </c:pt>
                <c:pt idx="3229">
                  <c:v>0.79</c:v>
                </c:pt>
                <c:pt idx="3230">
                  <c:v>0.79090000000000005</c:v>
                </c:pt>
                <c:pt idx="3231">
                  <c:v>0.79169999999999996</c:v>
                </c:pt>
                <c:pt idx="3232">
                  <c:v>0.79259999999999997</c:v>
                </c:pt>
                <c:pt idx="3233">
                  <c:v>0.79339999999999999</c:v>
                </c:pt>
                <c:pt idx="3234">
                  <c:v>0.79410000000000003</c:v>
                </c:pt>
                <c:pt idx="3235">
                  <c:v>0.79490000000000005</c:v>
                </c:pt>
                <c:pt idx="3236">
                  <c:v>0.79559999999999997</c:v>
                </c:pt>
                <c:pt idx="3237">
                  <c:v>0.7964</c:v>
                </c:pt>
                <c:pt idx="3238">
                  <c:v>0.79710000000000003</c:v>
                </c:pt>
                <c:pt idx="3239">
                  <c:v>0.79769999999999996</c:v>
                </c:pt>
                <c:pt idx="3240">
                  <c:v>0.7984</c:v>
                </c:pt>
                <c:pt idx="3241">
                  <c:v>0.79900000000000004</c:v>
                </c:pt>
                <c:pt idx="3242">
                  <c:v>0.79969999999999997</c:v>
                </c:pt>
                <c:pt idx="3243">
                  <c:v>0.80030000000000001</c:v>
                </c:pt>
                <c:pt idx="3244">
                  <c:v>0.80089999999999995</c:v>
                </c:pt>
                <c:pt idx="3245">
                  <c:v>0.8014</c:v>
                </c:pt>
                <c:pt idx="3246">
                  <c:v>0.80200000000000005</c:v>
                </c:pt>
                <c:pt idx="3247">
                  <c:v>0.80249999999999999</c:v>
                </c:pt>
                <c:pt idx="3248">
                  <c:v>0.80310000000000004</c:v>
                </c:pt>
                <c:pt idx="3249">
                  <c:v>0.80359999999999998</c:v>
                </c:pt>
                <c:pt idx="3250">
                  <c:v>0.80410000000000004</c:v>
                </c:pt>
                <c:pt idx="3251">
                  <c:v>0.80449999999999999</c:v>
                </c:pt>
                <c:pt idx="3252">
                  <c:v>0.80500000000000005</c:v>
                </c:pt>
                <c:pt idx="3253">
                  <c:v>0.8054</c:v>
                </c:pt>
                <c:pt idx="3254">
                  <c:v>0.80579999999999996</c:v>
                </c:pt>
                <c:pt idx="3255">
                  <c:v>0.80620000000000003</c:v>
                </c:pt>
                <c:pt idx="3256">
                  <c:v>0.80659999999999998</c:v>
                </c:pt>
                <c:pt idx="3257">
                  <c:v>0.80689999999999995</c:v>
                </c:pt>
                <c:pt idx="3258">
                  <c:v>0.80730000000000002</c:v>
                </c:pt>
                <c:pt idx="3259">
                  <c:v>0.80759999999999998</c:v>
                </c:pt>
                <c:pt idx="3260">
                  <c:v>0.80789999999999995</c:v>
                </c:pt>
                <c:pt idx="3261">
                  <c:v>0.80810000000000004</c:v>
                </c:pt>
                <c:pt idx="3262">
                  <c:v>0.80840000000000001</c:v>
                </c:pt>
                <c:pt idx="3263">
                  <c:v>0.80869999999999997</c:v>
                </c:pt>
                <c:pt idx="3264">
                  <c:v>0.80889999999999995</c:v>
                </c:pt>
                <c:pt idx="3265">
                  <c:v>0.80910000000000004</c:v>
                </c:pt>
                <c:pt idx="3266">
                  <c:v>0.80930000000000002</c:v>
                </c:pt>
                <c:pt idx="3267">
                  <c:v>0.8095</c:v>
                </c:pt>
                <c:pt idx="3268">
                  <c:v>0.80969999999999998</c:v>
                </c:pt>
                <c:pt idx="3269">
                  <c:v>0.80979999999999996</c:v>
                </c:pt>
                <c:pt idx="3270">
                  <c:v>0.81</c:v>
                </c:pt>
                <c:pt idx="3271">
                  <c:v>0.81010000000000004</c:v>
                </c:pt>
                <c:pt idx="3272">
                  <c:v>0.81020000000000003</c:v>
                </c:pt>
                <c:pt idx="3273">
                  <c:v>0.81030000000000002</c:v>
                </c:pt>
                <c:pt idx="3274">
                  <c:v>0.81030000000000002</c:v>
                </c:pt>
                <c:pt idx="3275">
                  <c:v>0.81030000000000002</c:v>
                </c:pt>
                <c:pt idx="3276">
                  <c:v>0.81030000000000002</c:v>
                </c:pt>
                <c:pt idx="3277">
                  <c:v>0.81020000000000003</c:v>
                </c:pt>
                <c:pt idx="3278">
                  <c:v>0.81010000000000004</c:v>
                </c:pt>
                <c:pt idx="3279">
                  <c:v>0.81</c:v>
                </c:pt>
                <c:pt idx="3280">
                  <c:v>0.80989999999999995</c:v>
                </c:pt>
                <c:pt idx="3281">
                  <c:v>0.80969999999999998</c:v>
                </c:pt>
                <c:pt idx="3282">
                  <c:v>0.80959999999999999</c:v>
                </c:pt>
                <c:pt idx="3283">
                  <c:v>0.80940000000000001</c:v>
                </c:pt>
                <c:pt idx="3284">
                  <c:v>0.80920000000000003</c:v>
                </c:pt>
                <c:pt idx="3285">
                  <c:v>0.80900000000000005</c:v>
                </c:pt>
                <c:pt idx="3286">
                  <c:v>0.80879999999999996</c:v>
                </c:pt>
                <c:pt idx="3287">
                  <c:v>0.80859999999999999</c:v>
                </c:pt>
                <c:pt idx="3288">
                  <c:v>0.80840000000000001</c:v>
                </c:pt>
                <c:pt idx="3289">
                  <c:v>0.80820000000000003</c:v>
                </c:pt>
                <c:pt idx="3290">
                  <c:v>0.80810000000000004</c:v>
                </c:pt>
                <c:pt idx="3291">
                  <c:v>0.80789999999999995</c:v>
                </c:pt>
                <c:pt idx="3292">
                  <c:v>0.80779999999999996</c:v>
                </c:pt>
                <c:pt idx="3293">
                  <c:v>0.80769999999999997</c:v>
                </c:pt>
                <c:pt idx="3294">
                  <c:v>0.80759999999999998</c:v>
                </c:pt>
                <c:pt idx="3295">
                  <c:v>0.8075</c:v>
                </c:pt>
                <c:pt idx="3296">
                  <c:v>0.80740000000000001</c:v>
                </c:pt>
                <c:pt idx="3297">
                  <c:v>0.80740000000000001</c:v>
                </c:pt>
                <c:pt idx="3298">
                  <c:v>0.80730000000000002</c:v>
                </c:pt>
                <c:pt idx="3299">
                  <c:v>0.80730000000000002</c:v>
                </c:pt>
                <c:pt idx="3300">
                  <c:v>0.80730000000000002</c:v>
                </c:pt>
                <c:pt idx="3301">
                  <c:v>0.80740000000000001</c:v>
                </c:pt>
                <c:pt idx="3302">
                  <c:v>0.80740000000000001</c:v>
                </c:pt>
                <c:pt idx="3303">
                  <c:v>0.80740000000000001</c:v>
                </c:pt>
                <c:pt idx="3304">
                  <c:v>0.8075</c:v>
                </c:pt>
                <c:pt idx="3305">
                  <c:v>0.80759999999999998</c:v>
                </c:pt>
                <c:pt idx="3306">
                  <c:v>0.80759999999999998</c:v>
                </c:pt>
                <c:pt idx="3307">
                  <c:v>0.80769999999999997</c:v>
                </c:pt>
                <c:pt idx="3308">
                  <c:v>0.80779999999999996</c:v>
                </c:pt>
                <c:pt idx="3309">
                  <c:v>0.80789999999999995</c:v>
                </c:pt>
                <c:pt idx="3310">
                  <c:v>0.80800000000000005</c:v>
                </c:pt>
                <c:pt idx="3311">
                  <c:v>0.80810000000000004</c:v>
                </c:pt>
                <c:pt idx="3312">
                  <c:v>0.80830000000000002</c:v>
                </c:pt>
                <c:pt idx="3313">
                  <c:v>0.80840000000000001</c:v>
                </c:pt>
                <c:pt idx="3314">
                  <c:v>0.8085</c:v>
                </c:pt>
                <c:pt idx="3315">
                  <c:v>0.80869999999999997</c:v>
                </c:pt>
                <c:pt idx="3316">
                  <c:v>0.80879999999999996</c:v>
                </c:pt>
                <c:pt idx="3317">
                  <c:v>0.80900000000000005</c:v>
                </c:pt>
                <c:pt idx="3318">
                  <c:v>0.80920000000000003</c:v>
                </c:pt>
                <c:pt idx="3319">
                  <c:v>0.80940000000000001</c:v>
                </c:pt>
                <c:pt idx="3320">
                  <c:v>0.8095</c:v>
                </c:pt>
                <c:pt idx="3321">
                  <c:v>0.80969999999999998</c:v>
                </c:pt>
                <c:pt idx="3322">
                  <c:v>0.80989999999999995</c:v>
                </c:pt>
                <c:pt idx="3323">
                  <c:v>0.81010000000000004</c:v>
                </c:pt>
                <c:pt idx="3324">
                  <c:v>0.81030000000000002</c:v>
                </c:pt>
                <c:pt idx="3325">
                  <c:v>0.81059999999999999</c:v>
                </c:pt>
                <c:pt idx="3326">
                  <c:v>0.81079999999999997</c:v>
                </c:pt>
                <c:pt idx="3327">
                  <c:v>0.81100000000000005</c:v>
                </c:pt>
                <c:pt idx="3328">
                  <c:v>0.81120000000000003</c:v>
                </c:pt>
                <c:pt idx="3329">
                  <c:v>0.81140000000000001</c:v>
                </c:pt>
                <c:pt idx="3330">
                  <c:v>0.81159999999999999</c:v>
                </c:pt>
                <c:pt idx="3331">
                  <c:v>0.81179999999999997</c:v>
                </c:pt>
                <c:pt idx="3332">
                  <c:v>0.81200000000000006</c:v>
                </c:pt>
                <c:pt idx="3333">
                  <c:v>0.81220000000000003</c:v>
                </c:pt>
                <c:pt idx="3334">
                  <c:v>0.81230000000000002</c:v>
                </c:pt>
                <c:pt idx="3335">
                  <c:v>0.8125</c:v>
                </c:pt>
                <c:pt idx="3336">
                  <c:v>0.81259999999999999</c:v>
                </c:pt>
                <c:pt idx="3337">
                  <c:v>0.81279999999999997</c:v>
                </c:pt>
                <c:pt idx="3338">
                  <c:v>0.81289999999999996</c:v>
                </c:pt>
                <c:pt idx="3339">
                  <c:v>0.81299999999999994</c:v>
                </c:pt>
                <c:pt idx="3340">
                  <c:v>0.81310000000000004</c:v>
                </c:pt>
                <c:pt idx="3341">
                  <c:v>0.81330000000000002</c:v>
                </c:pt>
                <c:pt idx="3342">
                  <c:v>0.81340000000000001</c:v>
                </c:pt>
                <c:pt idx="3343">
                  <c:v>0.8135</c:v>
                </c:pt>
                <c:pt idx="3344">
                  <c:v>0.81359999999999999</c:v>
                </c:pt>
                <c:pt idx="3345">
                  <c:v>0.81379999999999997</c:v>
                </c:pt>
                <c:pt idx="3346">
                  <c:v>0.81389999999999996</c:v>
                </c:pt>
                <c:pt idx="3347">
                  <c:v>0.81410000000000005</c:v>
                </c:pt>
                <c:pt idx="3348">
                  <c:v>0.81430000000000002</c:v>
                </c:pt>
                <c:pt idx="3349">
                  <c:v>0.81440000000000001</c:v>
                </c:pt>
                <c:pt idx="3350">
                  <c:v>0.81469999999999998</c:v>
                </c:pt>
                <c:pt idx="3351">
                  <c:v>0.81489999999999996</c:v>
                </c:pt>
                <c:pt idx="3352">
                  <c:v>0.81520000000000004</c:v>
                </c:pt>
                <c:pt idx="3353">
                  <c:v>0.8155</c:v>
                </c:pt>
                <c:pt idx="3354">
                  <c:v>0.81579999999999997</c:v>
                </c:pt>
                <c:pt idx="3355">
                  <c:v>0.81610000000000005</c:v>
                </c:pt>
                <c:pt idx="3356">
                  <c:v>0.8165</c:v>
                </c:pt>
                <c:pt idx="3357">
                  <c:v>0.81689999999999996</c:v>
                </c:pt>
                <c:pt idx="3358">
                  <c:v>0.81740000000000002</c:v>
                </c:pt>
                <c:pt idx="3359">
                  <c:v>0.81779999999999997</c:v>
                </c:pt>
                <c:pt idx="3360">
                  <c:v>0.81830000000000003</c:v>
                </c:pt>
                <c:pt idx="3361">
                  <c:v>0.81889999999999996</c:v>
                </c:pt>
                <c:pt idx="3362">
                  <c:v>0.81950000000000001</c:v>
                </c:pt>
                <c:pt idx="3363">
                  <c:v>0.82010000000000005</c:v>
                </c:pt>
                <c:pt idx="3364">
                  <c:v>0.82069999999999999</c:v>
                </c:pt>
                <c:pt idx="3365">
                  <c:v>0.82130000000000003</c:v>
                </c:pt>
                <c:pt idx="3366">
                  <c:v>0.82199999999999995</c:v>
                </c:pt>
                <c:pt idx="3367">
                  <c:v>0.82269999999999999</c:v>
                </c:pt>
                <c:pt idx="3368">
                  <c:v>0.82330000000000003</c:v>
                </c:pt>
                <c:pt idx="3369">
                  <c:v>0.82399999999999995</c:v>
                </c:pt>
                <c:pt idx="3370">
                  <c:v>0.82469999999999999</c:v>
                </c:pt>
                <c:pt idx="3371">
                  <c:v>0.82540000000000002</c:v>
                </c:pt>
                <c:pt idx="3372">
                  <c:v>0.82609999999999995</c:v>
                </c:pt>
                <c:pt idx="3373">
                  <c:v>0.82679999999999998</c:v>
                </c:pt>
                <c:pt idx="3374">
                  <c:v>0.82740000000000002</c:v>
                </c:pt>
                <c:pt idx="3375">
                  <c:v>0.82809999999999995</c:v>
                </c:pt>
                <c:pt idx="3376">
                  <c:v>0.82879999999999998</c:v>
                </c:pt>
                <c:pt idx="3377">
                  <c:v>0.82940000000000003</c:v>
                </c:pt>
                <c:pt idx="3378">
                  <c:v>0.83009999999999995</c:v>
                </c:pt>
                <c:pt idx="3379">
                  <c:v>0.83069999999999999</c:v>
                </c:pt>
                <c:pt idx="3380">
                  <c:v>0.83130000000000004</c:v>
                </c:pt>
                <c:pt idx="3381">
                  <c:v>0.83199999999999996</c:v>
                </c:pt>
                <c:pt idx="3382">
                  <c:v>0.83260000000000001</c:v>
                </c:pt>
                <c:pt idx="3383">
                  <c:v>0.83320000000000005</c:v>
                </c:pt>
                <c:pt idx="3384">
                  <c:v>0.83379999999999999</c:v>
                </c:pt>
                <c:pt idx="3385">
                  <c:v>0.83440000000000003</c:v>
                </c:pt>
                <c:pt idx="3386">
                  <c:v>0.83499999999999996</c:v>
                </c:pt>
                <c:pt idx="3387">
                  <c:v>0.83560000000000001</c:v>
                </c:pt>
                <c:pt idx="3388">
                  <c:v>0.83620000000000005</c:v>
                </c:pt>
                <c:pt idx="3389">
                  <c:v>0.83679999999999999</c:v>
                </c:pt>
                <c:pt idx="3390">
                  <c:v>0.83730000000000004</c:v>
                </c:pt>
                <c:pt idx="3391">
                  <c:v>0.83789999999999998</c:v>
                </c:pt>
                <c:pt idx="3392">
                  <c:v>0.83850000000000002</c:v>
                </c:pt>
                <c:pt idx="3393">
                  <c:v>0.83909999999999996</c:v>
                </c:pt>
                <c:pt idx="3394">
                  <c:v>0.83960000000000001</c:v>
                </c:pt>
                <c:pt idx="3395">
                  <c:v>0.84019999999999995</c:v>
                </c:pt>
                <c:pt idx="3396">
                  <c:v>0.8407</c:v>
                </c:pt>
                <c:pt idx="3397">
                  <c:v>0.84130000000000005</c:v>
                </c:pt>
                <c:pt idx="3398">
                  <c:v>0.84179999999999999</c:v>
                </c:pt>
                <c:pt idx="3399">
                  <c:v>0.84240000000000004</c:v>
                </c:pt>
                <c:pt idx="3400">
                  <c:v>0.84289999999999998</c:v>
                </c:pt>
                <c:pt idx="3401">
                  <c:v>0.84340000000000004</c:v>
                </c:pt>
                <c:pt idx="3402">
                  <c:v>0.84389999999999998</c:v>
                </c:pt>
                <c:pt idx="3403">
                  <c:v>0.84440000000000004</c:v>
                </c:pt>
                <c:pt idx="3404">
                  <c:v>0.84489999999999998</c:v>
                </c:pt>
                <c:pt idx="3405">
                  <c:v>0.84530000000000005</c:v>
                </c:pt>
                <c:pt idx="3406">
                  <c:v>0.8458</c:v>
                </c:pt>
                <c:pt idx="3407">
                  <c:v>0.84619999999999995</c:v>
                </c:pt>
                <c:pt idx="3408">
                  <c:v>0.84670000000000001</c:v>
                </c:pt>
                <c:pt idx="3409">
                  <c:v>0.84709999999999996</c:v>
                </c:pt>
                <c:pt idx="3410">
                  <c:v>0.84750000000000003</c:v>
                </c:pt>
                <c:pt idx="3411">
                  <c:v>0.84789999999999999</c:v>
                </c:pt>
                <c:pt idx="3412">
                  <c:v>0.84819999999999995</c:v>
                </c:pt>
                <c:pt idx="3413">
                  <c:v>0.84860000000000002</c:v>
                </c:pt>
                <c:pt idx="3414">
                  <c:v>0.84899999999999998</c:v>
                </c:pt>
                <c:pt idx="3415">
                  <c:v>0.84930000000000005</c:v>
                </c:pt>
                <c:pt idx="3416">
                  <c:v>0.84970000000000001</c:v>
                </c:pt>
                <c:pt idx="3417">
                  <c:v>0.85</c:v>
                </c:pt>
                <c:pt idx="3418">
                  <c:v>0.85040000000000004</c:v>
                </c:pt>
                <c:pt idx="3419">
                  <c:v>0.85070000000000001</c:v>
                </c:pt>
                <c:pt idx="3420">
                  <c:v>0.85109999999999997</c:v>
                </c:pt>
                <c:pt idx="3421">
                  <c:v>0.85140000000000005</c:v>
                </c:pt>
                <c:pt idx="3422">
                  <c:v>0.8518</c:v>
                </c:pt>
                <c:pt idx="3423">
                  <c:v>0.85219999999999996</c:v>
                </c:pt>
                <c:pt idx="3424">
                  <c:v>0.85260000000000002</c:v>
                </c:pt>
                <c:pt idx="3425">
                  <c:v>0.85299999999999998</c:v>
                </c:pt>
                <c:pt idx="3426">
                  <c:v>0.85340000000000005</c:v>
                </c:pt>
                <c:pt idx="3427">
                  <c:v>0.8538</c:v>
                </c:pt>
                <c:pt idx="3428">
                  <c:v>0.85419999999999996</c:v>
                </c:pt>
                <c:pt idx="3429">
                  <c:v>0.85460000000000003</c:v>
                </c:pt>
                <c:pt idx="3430">
                  <c:v>0.85499999999999998</c:v>
                </c:pt>
                <c:pt idx="3431">
                  <c:v>0.85540000000000005</c:v>
                </c:pt>
                <c:pt idx="3432">
                  <c:v>0.85589999999999999</c:v>
                </c:pt>
                <c:pt idx="3433">
                  <c:v>0.85629999999999995</c:v>
                </c:pt>
                <c:pt idx="3434">
                  <c:v>0.85670000000000002</c:v>
                </c:pt>
                <c:pt idx="3435">
                  <c:v>0.85719999999999996</c:v>
                </c:pt>
                <c:pt idx="3436">
                  <c:v>0.85760000000000003</c:v>
                </c:pt>
                <c:pt idx="3437">
                  <c:v>0.85799999999999998</c:v>
                </c:pt>
                <c:pt idx="3438">
                  <c:v>0.85840000000000005</c:v>
                </c:pt>
                <c:pt idx="3439">
                  <c:v>0.8589</c:v>
                </c:pt>
                <c:pt idx="3440">
                  <c:v>0.85929999999999995</c:v>
                </c:pt>
                <c:pt idx="3441">
                  <c:v>0.85970000000000002</c:v>
                </c:pt>
                <c:pt idx="3442">
                  <c:v>0.86009999999999998</c:v>
                </c:pt>
                <c:pt idx="3443">
                  <c:v>0.86040000000000005</c:v>
                </c:pt>
                <c:pt idx="3444">
                  <c:v>0.86080000000000001</c:v>
                </c:pt>
                <c:pt idx="3445">
                  <c:v>0.86119999999999997</c:v>
                </c:pt>
                <c:pt idx="3446">
                  <c:v>0.86160000000000003</c:v>
                </c:pt>
                <c:pt idx="3447">
                  <c:v>0.86199999999999999</c:v>
                </c:pt>
                <c:pt idx="3448">
                  <c:v>0.86240000000000006</c:v>
                </c:pt>
                <c:pt idx="3449">
                  <c:v>0.8629</c:v>
                </c:pt>
                <c:pt idx="3450">
                  <c:v>0.86329999999999996</c:v>
                </c:pt>
                <c:pt idx="3451">
                  <c:v>0.86380000000000001</c:v>
                </c:pt>
                <c:pt idx="3452">
                  <c:v>0.86419999999999997</c:v>
                </c:pt>
                <c:pt idx="3453">
                  <c:v>0.86470000000000002</c:v>
                </c:pt>
                <c:pt idx="3454">
                  <c:v>0.86519999999999997</c:v>
                </c:pt>
                <c:pt idx="3455">
                  <c:v>0.86570000000000003</c:v>
                </c:pt>
                <c:pt idx="3456">
                  <c:v>0.86629999999999996</c:v>
                </c:pt>
                <c:pt idx="3457">
                  <c:v>0.86680000000000001</c:v>
                </c:pt>
                <c:pt idx="3458">
                  <c:v>0.86739999999999995</c:v>
                </c:pt>
                <c:pt idx="3459">
                  <c:v>0.86799999999999999</c:v>
                </c:pt>
                <c:pt idx="3460">
                  <c:v>0.86860000000000004</c:v>
                </c:pt>
                <c:pt idx="3461">
                  <c:v>0.86919999999999997</c:v>
                </c:pt>
                <c:pt idx="3462">
                  <c:v>0.86980000000000002</c:v>
                </c:pt>
                <c:pt idx="3463">
                  <c:v>0.87050000000000005</c:v>
                </c:pt>
                <c:pt idx="3464">
                  <c:v>0.87109999999999999</c:v>
                </c:pt>
                <c:pt idx="3465">
                  <c:v>0.87180000000000002</c:v>
                </c:pt>
                <c:pt idx="3466">
                  <c:v>0.87250000000000005</c:v>
                </c:pt>
                <c:pt idx="3467">
                  <c:v>0.87319999999999998</c:v>
                </c:pt>
                <c:pt idx="3468">
                  <c:v>0.87380000000000002</c:v>
                </c:pt>
                <c:pt idx="3469">
                  <c:v>0.87450000000000006</c:v>
                </c:pt>
                <c:pt idx="3470">
                  <c:v>0.87519999999999998</c:v>
                </c:pt>
                <c:pt idx="3471">
                  <c:v>0.87590000000000001</c:v>
                </c:pt>
                <c:pt idx="3472">
                  <c:v>0.87649999999999995</c:v>
                </c:pt>
                <c:pt idx="3473">
                  <c:v>0.87719999999999998</c:v>
                </c:pt>
                <c:pt idx="3474">
                  <c:v>0.87790000000000001</c:v>
                </c:pt>
                <c:pt idx="3475">
                  <c:v>0.87849999999999995</c:v>
                </c:pt>
                <c:pt idx="3476">
                  <c:v>0.87909999999999999</c:v>
                </c:pt>
                <c:pt idx="3477">
                  <c:v>0.87970000000000004</c:v>
                </c:pt>
                <c:pt idx="3478">
                  <c:v>0.88029999999999997</c:v>
                </c:pt>
                <c:pt idx="3479">
                  <c:v>0.88090000000000002</c:v>
                </c:pt>
                <c:pt idx="3480">
                  <c:v>0.88149999999999995</c:v>
                </c:pt>
                <c:pt idx="3481">
                  <c:v>0.88200000000000001</c:v>
                </c:pt>
                <c:pt idx="3482">
                  <c:v>0.88260000000000005</c:v>
                </c:pt>
                <c:pt idx="3483">
                  <c:v>0.8831</c:v>
                </c:pt>
                <c:pt idx="3484">
                  <c:v>0.88360000000000005</c:v>
                </c:pt>
                <c:pt idx="3485">
                  <c:v>0.88419999999999999</c:v>
                </c:pt>
                <c:pt idx="3486">
                  <c:v>0.88470000000000004</c:v>
                </c:pt>
                <c:pt idx="3487">
                  <c:v>0.8851</c:v>
                </c:pt>
                <c:pt idx="3488">
                  <c:v>0.88560000000000005</c:v>
                </c:pt>
                <c:pt idx="3489">
                  <c:v>0.8861</c:v>
                </c:pt>
                <c:pt idx="3490">
                  <c:v>0.88660000000000005</c:v>
                </c:pt>
                <c:pt idx="3491">
                  <c:v>0.88700000000000001</c:v>
                </c:pt>
                <c:pt idx="3492">
                  <c:v>0.88749999999999996</c:v>
                </c:pt>
                <c:pt idx="3493">
                  <c:v>0.88790000000000002</c:v>
                </c:pt>
                <c:pt idx="3494">
                  <c:v>0.88829999999999998</c:v>
                </c:pt>
                <c:pt idx="3495">
                  <c:v>0.88880000000000003</c:v>
                </c:pt>
                <c:pt idx="3496">
                  <c:v>0.88919999999999999</c:v>
                </c:pt>
                <c:pt idx="3497">
                  <c:v>0.88959999999999995</c:v>
                </c:pt>
                <c:pt idx="3498">
                  <c:v>0.8901</c:v>
                </c:pt>
                <c:pt idx="3499">
                  <c:v>0.89049999999999996</c:v>
                </c:pt>
                <c:pt idx="3500">
                  <c:v>0.89090000000000003</c:v>
                </c:pt>
                <c:pt idx="3501">
                  <c:v>0.89129999999999998</c:v>
                </c:pt>
                <c:pt idx="3502">
                  <c:v>0.89180000000000004</c:v>
                </c:pt>
                <c:pt idx="3503">
                  <c:v>0.89219999999999999</c:v>
                </c:pt>
                <c:pt idx="3504">
                  <c:v>0.89259999999999995</c:v>
                </c:pt>
                <c:pt idx="3505">
                  <c:v>0.8931</c:v>
                </c:pt>
                <c:pt idx="3506">
                  <c:v>0.89349999999999996</c:v>
                </c:pt>
                <c:pt idx="3507">
                  <c:v>0.89390000000000003</c:v>
                </c:pt>
                <c:pt idx="3508">
                  <c:v>0.89439999999999997</c:v>
                </c:pt>
                <c:pt idx="3509">
                  <c:v>0.89480000000000004</c:v>
                </c:pt>
                <c:pt idx="3510">
                  <c:v>0.8952</c:v>
                </c:pt>
                <c:pt idx="3511">
                  <c:v>0.89570000000000005</c:v>
                </c:pt>
                <c:pt idx="3512">
                  <c:v>0.89610000000000001</c:v>
                </c:pt>
                <c:pt idx="3513">
                  <c:v>0.89649999999999996</c:v>
                </c:pt>
                <c:pt idx="3514">
                  <c:v>0.89700000000000002</c:v>
                </c:pt>
                <c:pt idx="3515">
                  <c:v>0.89739999999999998</c:v>
                </c:pt>
                <c:pt idx="3516">
                  <c:v>0.89790000000000003</c:v>
                </c:pt>
                <c:pt idx="3517">
                  <c:v>0.89829999999999999</c:v>
                </c:pt>
                <c:pt idx="3518">
                  <c:v>0.89880000000000004</c:v>
                </c:pt>
                <c:pt idx="3519">
                  <c:v>0.89929999999999999</c:v>
                </c:pt>
                <c:pt idx="3520">
                  <c:v>0.89980000000000004</c:v>
                </c:pt>
                <c:pt idx="3521">
                  <c:v>0.9002</c:v>
                </c:pt>
                <c:pt idx="3522">
                  <c:v>0.90069999999999995</c:v>
                </c:pt>
                <c:pt idx="3523">
                  <c:v>0.90129999999999999</c:v>
                </c:pt>
                <c:pt idx="3524">
                  <c:v>0.90180000000000005</c:v>
                </c:pt>
                <c:pt idx="3525">
                  <c:v>0.90229999999999999</c:v>
                </c:pt>
                <c:pt idx="3526">
                  <c:v>0.90280000000000005</c:v>
                </c:pt>
                <c:pt idx="3527">
                  <c:v>0.90339999999999998</c:v>
                </c:pt>
                <c:pt idx="3528">
                  <c:v>0.90390000000000004</c:v>
                </c:pt>
                <c:pt idx="3529">
                  <c:v>0.90449999999999997</c:v>
                </c:pt>
                <c:pt idx="3530">
                  <c:v>0.90510000000000002</c:v>
                </c:pt>
                <c:pt idx="3531">
                  <c:v>0.90569999999999995</c:v>
                </c:pt>
                <c:pt idx="3532">
                  <c:v>0.90629999999999999</c:v>
                </c:pt>
                <c:pt idx="3533">
                  <c:v>0.90690000000000004</c:v>
                </c:pt>
                <c:pt idx="3534">
                  <c:v>0.90749999999999997</c:v>
                </c:pt>
                <c:pt idx="3535">
                  <c:v>0.90810000000000002</c:v>
                </c:pt>
                <c:pt idx="3536">
                  <c:v>0.90880000000000005</c:v>
                </c:pt>
                <c:pt idx="3537">
                  <c:v>0.90939999999999999</c:v>
                </c:pt>
                <c:pt idx="3538">
                  <c:v>0.91010000000000002</c:v>
                </c:pt>
                <c:pt idx="3539">
                  <c:v>0.91080000000000005</c:v>
                </c:pt>
                <c:pt idx="3540">
                  <c:v>0.91149999999999998</c:v>
                </c:pt>
                <c:pt idx="3541">
                  <c:v>0.91220000000000001</c:v>
                </c:pt>
                <c:pt idx="3542">
                  <c:v>0.91290000000000004</c:v>
                </c:pt>
                <c:pt idx="3543">
                  <c:v>0.91369999999999996</c:v>
                </c:pt>
                <c:pt idx="3544">
                  <c:v>0.91439999999999999</c:v>
                </c:pt>
                <c:pt idx="3545">
                  <c:v>0.91520000000000001</c:v>
                </c:pt>
                <c:pt idx="3546">
                  <c:v>0.91600000000000004</c:v>
                </c:pt>
                <c:pt idx="3547">
                  <c:v>0.91679999999999995</c:v>
                </c:pt>
                <c:pt idx="3548">
                  <c:v>0.91759999999999997</c:v>
                </c:pt>
                <c:pt idx="3549">
                  <c:v>0.91849999999999998</c:v>
                </c:pt>
                <c:pt idx="3550">
                  <c:v>0.91930000000000001</c:v>
                </c:pt>
                <c:pt idx="3551">
                  <c:v>0.92010000000000003</c:v>
                </c:pt>
                <c:pt idx="3552">
                  <c:v>0.92100000000000004</c:v>
                </c:pt>
                <c:pt idx="3553">
                  <c:v>0.92179999999999995</c:v>
                </c:pt>
                <c:pt idx="3554">
                  <c:v>0.92269999999999996</c:v>
                </c:pt>
                <c:pt idx="3555">
                  <c:v>0.92349999999999999</c:v>
                </c:pt>
                <c:pt idx="3556">
                  <c:v>0.9244</c:v>
                </c:pt>
                <c:pt idx="3557">
                  <c:v>0.92520000000000002</c:v>
                </c:pt>
                <c:pt idx="3558">
                  <c:v>0.92610000000000003</c:v>
                </c:pt>
                <c:pt idx="3559">
                  <c:v>0.92689999999999995</c:v>
                </c:pt>
                <c:pt idx="3560">
                  <c:v>0.92769999999999997</c:v>
                </c:pt>
                <c:pt idx="3561">
                  <c:v>0.92849999999999999</c:v>
                </c:pt>
                <c:pt idx="3562">
                  <c:v>0.92920000000000003</c:v>
                </c:pt>
                <c:pt idx="3563">
                  <c:v>0.93</c:v>
                </c:pt>
                <c:pt idx="3564">
                  <c:v>0.93069999999999997</c:v>
                </c:pt>
                <c:pt idx="3565">
                  <c:v>0.93149999999999999</c:v>
                </c:pt>
                <c:pt idx="3566">
                  <c:v>0.93220000000000003</c:v>
                </c:pt>
                <c:pt idx="3567">
                  <c:v>0.93289999999999995</c:v>
                </c:pt>
                <c:pt idx="3568">
                  <c:v>0.9335</c:v>
                </c:pt>
                <c:pt idx="3569">
                  <c:v>0.93420000000000003</c:v>
                </c:pt>
                <c:pt idx="3570">
                  <c:v>0.93489999999999995</c:v>
                </c:pt>
                <c:pt idx="3571">
                  <c:v>0.9355</c:v>
                </c:pt>
                <c:pt idx="3572">
                  <c:v>0.93610000000000004</c:v>
                </c:pt>
                <c:pt idx="3573">
                  <c:v>0.93679999999999997</c:v>
                </c:pt>
                <c:pt idx="3574">
                  <c:v>0.93740000000000001</c:v>
                </c:pt>
                <c:pt idx="3575">
                  <c:v>0.93799999999999994</c:v>
                </c:pt>
                <c:pt idx="3576">
                  <c:v>0.93859999999999999</c:v>
                </c:pt>
                <c:pt idx="3577">
                  <c:v>0.93930000000000002</c:v>
                </c:pt>
                <c:pt idx="3578">
                  <c:v>0.93989999999999996</c:v>
                </c:pt>
                <c:pt idx="3579">
                  <c:v>0.9405</c:v>
                </c:pt>
                <c:pt idx="3580">
                  <c:v>0.94120000000000004</c:v>
                </c:pt>
                <c:pt idx="3581">
                  <c:v>0.94179999999999997</c:v>
                </c:pt>
                <c:pt idx="3582">
                  <c:v>0.9425</c:v>
                </c:pt>
                <c:pt idx="3583">
                  <c:v>0.94310000000000005</c:v>
                </c:pt>
                <c:pt idx="3584">
                  <c:v>0.94379999999999997</c:v>
                </c:pt>
                <c:pt idx="3585">
                  <c:v>0.94450000000000001</c:v>
                </c:pt>
                <c:pt idx="3586">
                  <c:v>0.94510000000000005</c:v>
                </c:pt>
                <c:pt idx="3587">
                  <c:v>0.94579999999999997</c:v>
                </c:pt>
                <c:pt idx="3588">
                  <c:v>0.94650000000000001</c:v>
                </c:pt>
                <c:pt idx="3589">
                  <c:v>0.94720000000000004</c:v>
                </c:pt>
                <c:pt idx="3590">
                  <c:v>0.94789999999999996</c:v>
                </c:pt>
                <c:pt idx="3591">
                  <c:v>0.94850000000000001</c:v>
                </c:pt>
                <c:pt idx="3592">
                  <c:v>0.94920000000000004</c:v>
                </c:pt>
                <c:pt idx="3593">
                  <c:v>0.94989999999999997</c:v>
                </c:pt>
                <c:pt idx="3594">
                  <c:v>0.95050000000000001</c:v>
                </c:pt>
                <c:pt idx="3595">
                  <c:v>0.95120000000000005</c:v>
                </c:pt>
                <c:pt idx="3596">
                  <c:v>0.95179999999999998</c:v>
                </c:pt>
                <c:pt idx="3597">
                  <c:v>0.95240000000000002</c:v>
                </c:pt>
                <c:pt idx="3598">
                  <c:v>0.95299999999999996</c:v>
                </c:pt>
                <c:pt idx="3599">
                  <c:v>0.9536</c:v>
                </c:pt>
                <c:pt idx="3600">
                  <c:v>0.95409999999999995</c:v>
                </c:pt>
                <c:pt idx="3601">
                  <c:v>0.95469999999999999</c:v>
                </c:pt>
                <c:pt idx="3602">
                  <c:v>0.95520000000000005</c:v>
                </c:pt>
                <c:pt idx="3603">
                  <c:v>0.95569999999999999</c:v>
                </c:pt>
                <c:pt idx="3604">
                  <c:v>0.95620000000000005</c:v>
                </c:pt>
                <c:pt idx="3605">
                  <c:v>0.95669999999999999</c:v>
                </c:pt>
                <c:pt idx="3606">
                  <c:v>0.95709999999999995</c:v>
                </c:pt>
                <c:pt idx="3607">
                  <c:v>0.95760000000000001</c:v>
                </c:pt>
                <c:pt idx="3608">
                  <c:v>0.95799999999999996</c:v>
                </c:pt>
                <c:pt idx="3609">
                  <c:v>0.95840000000000003</c:v>
                </c:pt>
                <c:pt idx="3610">
                  <c:v>0.95879999999999999</c:v>
                </c:pt>
                <c:pt idx="3611">
                  <c:v>0.95920000000000005</c:v>
                </c:pt>
                <c:pt idx="3612">
                  <c:v>0.95960000000000001</c:v>
                </c:pt>
                <c:pt idx="3613">
                  <c:v>0.96</c:v>
                </c:pt>
                <c:pt idx="3614">
                  <c:v>0.96040000000000003</c:v>
                </c:pt>
                <c:pt idx="3615">
                  <c:v>0.9607</c:v>
                </c:pt>
                <c:pt idx="3616">
                  <c:v>0.96109999999999995</c:v>
                </c:pt>
                <c:pt idx="3617">
                  <c:v>0.96150000000000002</c:v>
                </c:pt>
                <c:pt idx="3618">
                  <c:v>0.96189999999999998</c:v>
                </c:pt>
                <c:pt idx="3619">
                  <c:v>0.96230000000000004</c:v>
                </c:pt>
                <c:pt idx="3620">
                  <c:v>0.9627</c:v>
                </c:pt>
                <c:pt idx="3621">
                  <c:v>0.96309999999999996</c:v>
                </c:pt>
                <c:pt idx="3622">
                  <c:v>0.96350000000000002</c:v>
                </c:pt>
                <c:pt idx="3623">
                  <c:v>0.96389999999999998</c:v>
                </c:pt>
                <c:pt idx="3624">
                  <c:v>0.96430000000000005</c:v>
                </c:pt>
                <c:pt idx="3625">
                  <c:v>0.96479999999999999</c:v>
                </c:pt>
                <c:pt idx="3626">
                  <c:v>0.96519999999999995</c:v>
                </c:pt>
                <c:pt idx="3627">
                  <c:v>0.96560000000000001</c:v>
                </c:pt>
                <c:pt idx="3628">
                  <c:v>0.96609999999999996</c:v>
                </c:pt>
                <c:pt idx="3629">
                  <c:v>0.96650000000000003</c:v>
                </c:pt>
                <c:pt idx="3630">
                  <c:v>0.96699999999999997</c:v>
                </c:pt>
                <c:pt idx="3631">
                  <c:v>0.96740000000000004</c:v>
                </c:pt>
                <c:pt idx="3632">
                  <c:v>0.96789999999999998</c:v>
                </c:pt>
                <c:pt idx="3633">
                  <c:v>0.96830000000000005</c:v>
                </c:pt>
                <c:pt idx="3634">
                  <c:v>0.96870000000000001</c:v>
                </c:pt>
                <c:pt idx="3635">
                  <c:v>0.96909999999999996</c:v>
                </c:pt>
                <c:pt idx="3636">
                  <c:v>0.96950000000000003</c:v>
                </c:pt>
                <c:pt idx="3637">
                  <c:v>0.96989999999999998</c:v>
                </c:pt>
                <c:pt idx="3638">
                  <c:v>0.97030000000000005</c:v>
                </c:pt>
                <c:pt idx="3639">
                  <c:v>0.97070000000000001</c:v>
                </c:pt>
                <c:pt idx="3640">
                  <c:v>0.97099999999999997</c:v>
                </c:pt>
                <c:pt idx="3641">
                  <c:v>0.97130000000000005</c:v>
                </c:pt>
                <c:pt idx="3642">
                  <c:v>0.97170000000000001</c:v>
                </c:pt>
                <c:pt idx="3643">
                  <c:v>0.97199999999999998</c:v>
                </c:pt>
                <c:pt idx="3644">
                  <c:v>0.97230000000000005</c:v>
                </c:pt>
                <c:pt idx="3645">
                  <c:v>0.97260000000000002</c:v>
                </c:pt>
                <c:pt idx="3646">
                  <c:v>0.9728</c:v>
                </c:pt>
                <c:pt idx="3647">
                  <c:v>0.97309999999999997</c:v>
                </c:pt>
                <c:pt idx="3648">
                  <c:v>0.97340000000000004</c:v>
                </c:pt>
                <c:pt idx="3649">
                  <c:v>0.97360000000000002</c:v>
                </c:pt>
                <c:pt idx="3650">
                  <c:v>0.97389999999999999</c:v>
                </c:pt>
                <c:pt idx="3651">
                  <c:v>0.97419999999999995</c:v>
                </c:pt>
                <c:pt idx="3652">
                  <c:v>0.97440000000000004</c:v>
                </c:pt>
                <c:pt idx="3653">
                  <c:v>0.97470000000000001</c:v>
                </c:pt>
                <c:pt idx="3654">
                  <c:v>0.97489999999999999</c:v>
                </c:pt>
                <c:pt idx="3655">
                  <c:v>0.97519999999999996</c:v>
                </c:pt>
                <c:pt idx="3656">
                  <c:v>0.97540000000000004</c:v>
                </c:pt>
                <c:pt idx="3657">
                  <c:v>0.97560000000000002</c:v>
                </c:pt>
                <c:pt idx="3658">
                  <c:v>0.97589999999999999</c:v>
                </c:pt>
                <c:pt idx="3659">
                  <c:v>0.97609999999999997</c:v>
                </c:pt>
                <c:pt idx="3660">
                  <c:v>0.97629999999999995</c:v>
                </c:pt>
                <c:pt idx="3661">
                  <c:v>0.97650000000000003</c:v>
                </c:pt>
                <c:pt idx="3662">
                  <c:v>0.9768</c:v>
                </c:pt>
                <c:pt idx="3663">
                  <c:v>0.97699999999999998</c:v>
                </c:pt>
                <c:pt idx="3664">
                  <c:v>0.97719999999999996</c:v>
                </c:pt>
                <c:pt idx="3665">
                  <c:v>0.97750000000000004</c:v>
                </c:pt>
                <c:pt idx="3666">
                  <c:v>0.97770000000000001</c:v>
                </c:pt>
                <c:pt idx="3667">
                  <c:v>0.97789999999999999</c:v>
                </c:pt>
                <c:pt idx="3668">
                  <c:v>0.97809999999999997</c:v>
                </c:pt>
                <c:pt idx="3669">
                  <c:v>0.97829999999999995</c:v>
                </c:pt>
                <c:pt idx="3670">
                  <c:v>0.97850000000000004</c:v>
                </c:pt>
                <c:pt idx="3671">
                  <c:v>0.97870000000000001</c:v>
                </c:pt>
                <c:pt idx="3672">
                  <c:v>0.9788</c:v>
                </c:pt>
                <c:pt idx="3673">
                  <c:v>0.97899999999999998</c:v>
                </c:pt>
                <c:pt idx="3674">
                  <c:v>0.97909999999999997</c:v>
                </c:pt>
                <c:pt idx="3675">
                  <c:v>0.97919999999999996</c:v>
                </c:pt>
                <c:pt idx="3676">
                  <c:v>0.97929999999999995</c:v>
                </c:pt>
                <c:pt idx="3677">
                  <c:v>0.97940000000000005</c:v>
                </c:pt>
                <c:pt idx="3678">
                  <c:v>0.97950000000000004</c:v>
                </c:pt>
                <c:pt idx="3679">
                  <c:v>0.97950000000000004</c:v>
                </c:pt>
                <c:pt idx="3680">
                  <c:v>0.97950000000000004</c:v>
                </c:pt>
                <c:pt idx="3681">
                  <c:v>0.97950000000000004</c:v>
                </c:pt>
                <c:pt idx="3682">
                  <c:v>0.97950000000000004</c:v>
                </c:pt>
                <c:pt idx="3683">
                  <c:v>0.97940000000000005</c:v>
                </c:pt>
                <c:pt idx="3684">
                  <c:v>0.97940000000000005</c:v>
                </c:pt>
                <c:pt idx="3685">
                  <c:v>0.97929999999999995</c:v>
                </c:pt>
                <c:pt idx="3686">
                  <c:v>0.97919999999999996</c:v>
                </c:pt>
                <c:pt idx="3687">
                  <c:v>0.97899999999999998</c:v>
                </c:pt>
                <c:pt idx="3688">
                  <c:v>0.97889999999999999</c:v>
                </c:pt>
                <c:pt idx="3689">
                  <c:v>0.9788</c:v>
                </c:pt>
                <c:pt idx="3690">
                  <c:v>0.97870000000000001</c:v>
                </c:pt>
                <c:pt idx="3691">
                  <c:v>0.97860000000000003</c:v>
                </c:pt>
                <c:pt idx="3692">
                  <c:v>0.97840000000000005</c:v>
                </c:pt>
                <c:pt idx="3693">
                  <c:v>0.97840000000000005</c:v>
                </c:pt>
                <c:pt idx="3694">
                  <c:v>0.97829999999999995</c:v>
                </c:pt>
                <c:pt idx="3695">
                  <c:v>0.97819999999999996</c:v>
                </c:pt>
                <c:pt idx="3696">
                  <c:v>0.97819999999999996</c:v>
                </c:pt>
                <c:pt idx="3697">
                  <c:v>0.97819999999999996</c:v>
                </c:pt>
                <c:pt idx="3698">
                  <c:v>0.97819999999999996</c:v>
                </c:pt>
                <c:pt idx="3699">
                  <c:v>0.97829999999999995</c:v>
                </c:pt>
                <c:pt idx="3700">
                  <c:v>0.97840000000000005</c:v>
                </c:pt>
                <c:pt idx="3701">
                  <c:v>0.97850000000000004</c:v>
                </c:pt>
                <c:pt idx="3702">
                  <c:v>0.97860000000000003</c:v>
                </c:pt>
                <c:pt idx="3703">
                  <c:v>0.97870000000000001</c:v>
                </c:pt>
                <c:pt idx="3704">
                  <c:v>0.97889999999999999</c:v>
                </c:pt>
                <c:pt idx="3705">
                  <c:v>0.97909999999999997</c:v>
                </c:pt>
                <c:pt idx="3706">
                  <c:v>0.97929999999999995</c:v>
                </c:pt>
                <c:pt idx="3707">
                  <c:v>0.97950000000000004</c:v>
                </c:pt>
                <c:pt idx="3708">
                  <c:v>0.97970000000000002</c:v>
                </c:pt>
                <c:pt idx="3709">
                  <c:v>0.97989999999999999</c:v>
                </c:pt>
                <c:pt idx="3710">
                  <c:v>0.98009999999999997</c:v>
                </c:pt>
                <c:pt idx="3711">
                  <c:v>0.98040000000000005</c:v>
                </c:pt>
                <c:pt idx="3712">
                  <c:v>0.98060000000000003</c:v>
                </c:pt>
                <c:pt idx="3713">
                  <c:v>0.98080000000000001</c:v>
                </c:pt>
                <c:pt idx="3714">
                  <c:v>0.98099999999999998</c:v>
                </c:pt>
                <c:pt idx="3715">
                  <c:v>0.98119999999999996</c:v>
                </c:pt>
                <c:pt idx="3716">
                  <c:v>0.98140000000000005</c:v>
                </c:pt>
                <c:pt idx="3717">
                  <c:v>0.98150000000000004</c:v>
                </c:pt>
                <c:pt idx="3718">
                  <c:v>0.98170000000000002</c:v>
                </c:pt>
                <c:pt idx="3719">
                  <c:v>0.98180000000000001</c:v>
                </c:pt>
                <c:pt idx="3720">
                  <c:v>0.9819</c:v>
                </c:pt>
                <c:pt idx="3721">
                  <c:v>0.98199999999999998</c:v>
                </c:pt>
                <c:pt idx="3722">
                  <c:v>0.98209999999999997</c:v>
                </c:pt>
                <c:pt idx="3723">
                  <c:v>0.98219999999999996</c:v>
                </c:pt>
                <c:pt idx="3724">
                  <c:v>0.98219999999999996</c:v>
                </c:pt>
                <c:pt idx="3725">
                  <c:v>0.98229999999999995</c:v>
                </c:pt>
                <c:pt idx="3726">
                  <c:v>0.98229999999999995</c:v>
                </c:pt>
                <c:pt idx="3727">
                  <c:v>0.98229999999999995</c:v>
                </c:pt>
                <c:pt idx="3728">
                  <c:v>0.98229999999999995</c:v>
                </c:pt>
                <c:pt idx="3729">
                  <c:v>0.98229999999999995</c:v>
                </c:pt>
                <c:pt idx="3730">
                  <c:v>0.98219999999999996</c:v>
                </c:pt>
                <c:pt idx="3731">
                  <c:v>0.98219999999999996</c:v>
                </c:pt>
                <c:pt idx="3732">
                  <c:v>0.98209999999999997</c:v>
                </c:pt>
                <c:pt idx="3733">
                  <c:v>0.98199999999999998</c:v>
                </c:pt>
                <c:pt idx="3734">
                  <c:v>0.9819</c:v>
                </c:pt>
                <c:pt idx="3735">
                  <c:v>0.98180000000000001</c:v>
                </c:pt>
                <c:pt idx="3736">
                  <c:v>0.98170000000000002</c:v>
                </c:pt>
                <c:pt idx="3737">
                  <c:v>0.98160000000000003</c:v>
                </c:pt>
                <c:pt idx="3738">
                  <c:v>0.98140000000000005</c:v>
                </c:pt>
                <c:pt idx="3739">
                  <c:v>0.98129999999999995</c:v>
                </c:pt>
                <c:pt idx="3740">
                  <c:v>0.98109999999999997</c:v>
                </c:pt>
                <c:pt idx="3741">
                  <c:v>0.98099999999999998</c:v>
                </c:pt>
                <c:pt idx="3742">
                  <c:v>0.98080000000000001</c:v>
                </c:pt>
                <c:pt idx="3743">
                  <c:v>0.98060000000000003</c:v>
                </c:pt>
                <c:pt idx="3744">
                  <c:v>0.98040000000000005</c:v>
                </c:pt>
                <c:pt idx="3745">
                  <c:v>0.98029999999999995</c:v>
                </c:pt>
                <c:pt idx="3746">
                  <c:v>0.98009999999999997</c:v>
                </c:pt>
                <c:pt idx="3747">
                  <c:v>0.97989999999999999</c:v>
                </c:pt>
                <c:pt idx="3748">
                  <c:v>0.9798</c:v>
                </c:pt>
                <c:pt idx="3749">
                  <c:v>0.97960000000000003</c:v>
                </c:pt>
                <c:pt idx="3750">
                  <c:v>0.97950000000000004</c:v>
                </c:pt>
                <c:pt idx="3751">
                  <c:v>0.97929999999999995</c:v>
                </c:pt>
                <c:pt idx="3752">
                  <c:v>0.97919999999999996</c:v>
                </c:pt>
                <c:pt idx="3753">
                  <c:v>0.97909999999999997</c:v>
                </c:pt>
                <c:pt idx="3754">
                  <c:v>0.97889999999999999</c:v>
                </c:pt>
                <c:pt idx="3755">
                  <c:v>0.9788</c:v>
                </c:pt>
                <c:pt idx="3756">
                  <c:v>0.97870000000000001</c:v>
                </c:pt>
                <c:pt idx="3757">
                  <c:v>0.97860000000000003</c:v>
                </c:pt>
                <c:pt idx="3758">
                  <c:v>0.97860000000000003</c:v>
                </c:pt>
                <c:pt idx="3759">
                  <c:v>0.97850000000000004</c:v>
                </c:pt>
                <c:pt idx="3760">
                  <c:v>0.97840000000000005</c:v>
                </c:pt>
                <c:pt idx="3761">
                  <c:v>0.97829999999999995</c:v>
                </c:pt>
                <c:pt idx="3762">
                  <c:v>0.97829999999999995</c:v>
                </c:pt>
                <c:pt idx="3763">
                  <c:v>0.97819999999999996</c:v>
                </c:pt>
                <c:pt idx="3764">
                  <c:v>0.97819999999999996</c:v>
                </c:pt>
                <c:pt idx="3765">
                  <c:v>0.97819999999999996</c:v>
                </c:pt>
                <c:pt idx="3766">
                  <c:v>0.97809999999999997</c:v>
                </c:pt>
                <c:pt idx="3767">
                  <c:v>0.97809999999999997</c:v>
                </c:pt>
                <c:pt idx="3768">
                  <c:v>0.97809999999999997</c:v>
                </c:pt>
                <c:pt idx="3769">
                  <c:v>0.97809999999999997</c:v>
                </c:pt>
                <c:pt idx="3770">
                  <c:v>0.97819999999999996</c:v>
                </c:pt>
                <c:pt idx="3771">
                  <c:v>0.97819999999999996</c:v>
                </c:pt>
                <c:pt idx="3772">
                  <c:v>0.97829999999999995</c:v>
                </c:pt>
                <c:pt idx="3773">
                  <c:v>0.97840000000000005</c:v>
                </c:pt>
                <c:pt idx="3774">
                  <c:v>0.97850000000000004</c:v>
                </c:pt>
                <c:pt idx="3775">
                  <c:v>0.97860000000000003</c:v>
                </c:pt>
                <c:pt idx="3776">
                  <c:v>0.97870000000000001</c:v>
                </c:pt>
                <c:pt idx="3777">
                  <c:v>0.97889999999999999</c:v>
                </c:pt>
                <c:pt idx="3778">
                  <c:v>0.97909999999999997</c:v>
                </c:pt>
                <c:pt idx="3779">
                  <c:v>0.97929999999999995</c:v>
                </c:pt>
                <c:pt idx="3780">
                  <c:v>0.97950000000000004</c:v>
                </c:pt>
                <c:pt idx="3781">
                  <c:v>0.97970000000000002</c:v>
                </c:pt>
                <c:pt idx="3782">
                  <c:v>0.98</c:v>
                </c:pt>
                <c:pt idx="3783">
                  <c:v>0.98029999999999995</c:v>
                </c:pt>
                <c:pt idx="3784">
                  <c:v>0.98060000000000003</c:v>
                </c:pt>
                <c:pt idx="3785">
                  <c:v>0.98089999999999999</c:v>
                </c:pt>
                <c:pt idx="3786">
                  <c:v>0.98119999999999996</c:v>
                </c:pt>
                <c:pt idx="3787">
                  <c:v>0.98160000000000003</c:v>
                </c:pt>
                <c:pt idx="3788">
                  <c:v>0.9819</c:v>
                </c:pt>
                <c:pt idx="3789">
                  <c:v>0.98229999999999995</c:v>
                </c:pt>
                <c:pt idx="3790">
                  <c:v>0.98270000000000002</c:v>
                </c:pt>
                <c:pt idx="3791">
                  <c:v>0.98309999999999997</c:v>
                </c:pt>
                <c:pt idx="3792">
                  <c:v>0.98350000000000004</c:v>
                </c:pt>
                <c:pt idx="3793">
                  <c:v>0.9839</c:v>
                </c:pt>
                <c:pt idx="3794">
                  <c:v>0.98429999999999995</c:v>
                </c:pt>
                <c:pt idx="3795">
                  <c:v>0.98470000000000002</c:v>
                </c:pt>
                <c:pt idx="3796">
                  <c:v>0.98509999999999998</c:v>
                </c:pt>
                <c:pt idx="3797">
                  <c:v>0.98540000000000005</c:v>
                </c:pt>
                <c:pt idx="3798">
                  <c:v>0.98580000000000001</c:v>
                </c:pt>
                <c:pt idx="3799">
                  <c:v>0.98619999999999997</c:v>
                </c:pt>
                <c:pt idx="3800">
                  <c:v>0.98660000000000003</c:v>
                </c:pt>
                <c:pt idx="3801">
                  <c:v>0.98699999999999999</c:v>
                </c:pt>
                <c:pt idx="3802">
                  <c:v>0.98740000000000006</c:v>
                </c:pt>
                <c:pt idx="3803">
                  <c:v>0.98780000000000001</c:v>
                </c:pt>
                <c:pt idx="3804">
                  <c:v>0.98809999999999998</c:v>
                </c:pt>
                <c:pt idx="3805">
                  <c:v>0.98850000000000005</c:v>
                </c:pt>
                <c:pt idx="3806">
                  <c:v>0.9889</c:v>
                </c:pt>
                <c:pt idx="3807">
                  <c:v>0.98929999999999996</c:v>
                </c:pt>
                <c:pt idx="3808">
                  <c:v>0.98970000000000002</c:v>
                </c:pt>
                <c:pt idx="3809">
                  <c:v>0.99</c:v>
                </c:pt>
                <c:pt idx="3810">
                  <c:v>0.99039999999999995</c:v>
                </c:pt>
                <c:pt idx="3811">
                  <c:v>0.99080000000000001</c:v>
                </c:pt>
                <c:pt idx="3812">
                  <c:v>0.99119999999999997</c:v>
                </c:pt>
                <c:pt idx="3813">
                  <c:v>0.99150000000000005</c:v>
                </c:pt>
                <c:pt idx="3814">
                  <c:v>0.9919</c:v>
                </c:pt>
                <c:pt idx="3815">
                  <c:v>0.99229999999999996</c:v>
                </c:pt>
                <c:pt idx="3816">
                  <c:v>0.99270000000000003</c:v>
                </c:pt>
                <c:pt idx="3817">
                  <c:v>0.99299999999999999</c:v>
                </c:pt>
                <c:pt idx="3818">
                  <c:v>0.99339999999999995</c:v>
                </c:pt>
                <c:pt idx="3819">
                  <c:v>0.99370000000000003</c:v>
                </c:pt>
                <c:pt idx="3820">
                  <c:v>0.99409999999999998</c:v>
                </c:pt>
                <c:pt idx="3821">
                  <c:v>0.99450000000000005</c:v>
                </c:pt>
                <c:pt idx="3822">
                  <c:v>0.99480000000000002</c:v>
                </c:pt>
                <c:pt idx="3823">
                  <c:v>0.99519999999999997</c:v>
                </c:pt>
                <c:pt idx="3824">
                  <c:v>0.99550000000000005</c:v>
                </c:pt>
                <c:pt idx="3825">
                  <c:v>0.99590000000000001</c:v>
                </c:pt>
                <c:pt idx="3826">
                  <c:v>0.99629999999999996</c:v>
                </c:pt>
                <c:pt idx="3827">
                  <c:v>0.99660000000000004</c:v>
                </c:pt>
                <c:pt idx="3828">
                  <c:v>0.997</c:v>
                </c:pt>
                <c:pt idx="3829">
                  <c:v>0.99729999999999996</c:v>
                </c:pt>
                <c:pt idx="3830">
                  <c:v>0.99770000000000003</c:v>
                </c:pt>
                <c:pt idx="3831">
                  <c:v>0.998</c:v>
                </c:pt>
                <c:pt idx="3832">
                  <c:v>0.99829999999999997</c:v>
                </c:pt>
                <c:pt idx="3833">
                  <c:v>0.99860000000000004</c:v>
                </c:pt>
                <c:pt idx="3834">
                  <c:v>0.999</c:v>
                </c:pt>
                <c:pt idx="3835">
                  <c:v>0.99929999999999997</c:v>
                </c:pt>
                <c:pt idx="3836">
                  <c:v>0.99950000000000006</c:v>
                </c:pt>
                <c:pt idx="3837">
                  <c:v>0.99980000000000002</c:v>
                </c:pt>
                <c:pt idx="3838">
                  <c:v>1.0001</c:v>
                </c:pt>
                <c:pt idx="3839">
                  <c:v>1.0004</c:v>
                </c:pt>
                <c:pt idx="3840">
                  <c:v>1.0005999999999999</c:v>
                </c:pt>
                <c:pt idx="3841">
                  <c:v>1.0008999999999999</c:v>
                </c:pt>
                <c:pt idx="3842">
                  <c:v>1.0011000000000001</c:v>
                </c:pt>
                <c:pt idx="3843">
                  <c:v>1.0014000000000001</c:v>
                </c:pt>
                <c:pt idx="3844">
                  <c:v>1.0016</c:v>
                </c:pt>
                <c:pt idx="3845">
                  <c:v>1.0018</c:v>
                </c:pt>
                <c:pt idx="3846">
                  <c:v>1.0021</c:v>
                </c:pt>
                <c:pt idx="3847">
                  <c:v>1.0023</c:v>
                </c:pt>
                <c:pt idx="3848">
                  <c:v>1.0025999999999999</c:v>
                </c:pt>
                <c:pt idx="3849">
                  <c:v>1.0027999999999999</c:v>
                </c:pt>
                <c:pt idx="3850">
                  <c:v>1.0031000000000001</c:v>
                </c:pt>
                <c:pt idx="3851">
                  <c:v>1.0034000000000001</c:v>
                </c:pt>
                <c:pt idx="3852">
                  <c:v>1.0036</c:v>
                </c:pt>
                <c:pt idx="3853">
                  <c:v>1.0039</c:v>
                </c:pt>
                <c:pt idx="3854">
                  <c:v>1.0042</c:v>
                </c:pt>
                <c:pt idx="3855">
                  <c:v>1.0044999999999999</c:v>
                </c:pt>
                <c:pt idx="3856">
                  <c:v>1.0046999999999999</c:v>
                </c:pt>
                <c:pt idx="3857">
                  <c:v>1.0049999999999999</c:v>
                </c:pt>
                <c:pt idx="3858">
                  <c:v>1.0053000000000001</c:v>
                </c:pt>
                <c:pt idx="3859">
                  <c:v>1.0056</c:v>
                </c:pt>
                <c:pt idx="3860">
                  <c:v>1.0059</c:v>
                </c:pt>
                <c:pt idx="3861">
                  <c:v>1.0063</c:v>
                </c:pt>
                <c:pt idx="3862">
                  <c:v>1.0065999999999999</c:v>
                </c:pt>
                <c:pt idx="3863">
                  <c:v>1.0068999999999999</c:v>
                </c:pt>
                <c:pt idx="3864">
                  <c:v>1.0073000000000001</c:v>
                </c:pt>
                <c:pt idx="3865">
                  <c:v>1.0077</c:v>
                </c:pt>
                <c:pt idx="3866">
                  <c:v>1.008</c:v>
                </c:pt>
                <c:pt idx="3867">
                  <c:v>1.0084</c:v>
                </c:pt>
                <c:pt idx="3868">
                  <c:v>1.0087999999999999</c:v>
                </c:pt>
                <c:pt idx="3869">
                  <c:v>1.0092000000000001</c:v>
                </c:pt>
                <c:pt idx="3870">
                  <c:v>1.0096000000000001</c:v>
                </c:pt>
                <c:pt idx="3871">
                  <c:v>1.01</c:v>
                </c:pt>
                <c:pt idx="3872">
                  <c:v>1.0104</c:v>
                </c:pt>
                <c:pt idx="3873">
                  <c:v>1.0107999999999999</c:v>
                </c:pt>
                <c:pt idx="3874">
                  <c:v>1.0112000000000001</c:v>
                </c:pt>
                <c:pt idx="3875">
                  <c:v>1.0116000000000001</c:v>
                </c:pt>
                <c:pt idx="3876">
                  <c:v>1.012</c:v>
                </c:pt>
                <c:pt idx="3877">
                  <c:v>1.0124</c:v>
                </c:pt>
                <c:pt idx="3878">
                  <c:v>1.0127999999999999</c:v>
                </c:pt>
                <c:pt idx="3879">
                  <c:v>1.0132000000000001</c:v>
                </c:pt>
                <c:pt idx="3880">
                  <c:v>1.0135000000000001</c:v>
                </c:pt>
                <c:pt idx="3881">
                  <c:v>1.0139</c:v>
                </c:pt>
                <c:pt idx="3882">
                  <c:v>1.0142</c:v>
                </c:pt>
                <c:pt idx="3883">
                  <c:v>1.0145999999999999</c:v>
                </c:pt>
                <c:pt idx="3884">
                  <c:v>1.0148999999999999</c:v>
                </c:pt>
                <c:pt idx="3885">
                  <c:v>1.0152000000000001</c:v>
                </c:pt>
                <c:pt idx="3886">
                  <c:v>1.0155000000000001</c:v>
                </c:pt>
                <c:pt idx="3887">
                  <c:v>1.0158</c:v>
                </c:pt>
                <c:pt idx="3888">
                  <c:v>1.0161</c:v>
                </c:pt>
                <c:pt idx="3889">
                  <c:v>1.0163</c:v>
                </c:pt>
                <c:pt idx="3890">
                  <c:v>1.0165999999999999</c:v>
                </c:pt>
                <c:pt idx="3891">
                  <c:v>1.0167999999999999</c:v>
                </c:pt>
                <c:pt idx="3892">
                  <c:v>1.0169999999999999</c:v>
                </c:pt>
                <c:pt idx="3893">
                  <c:v>1.0172000000000001</c:v>
                </c:pt>
                <c:pt idx="3894">
                  <c:v>1.0174000000000001</c:v>
                </c:pt>
                <c:pt idx="3895">
                  <c:v>1.0176000000000001</c:v>
                </c:pt>
                <c:pt idx="3896">
                  <c:v>1.0178</c:v>
                </c:pt>
                <c:pt idx="3897">
                  <c:v>1.018</c:v>
                </c:pt>
                <c:pt idx="3898">
                  <c:v>1.0182</c:v>
                </c:pt>
                <c:pt idx="3899">
                  <c:v>1.0184</c:v>
                </c:pt>
                <c:pt idx="3900">
                  <c:v>1.0185999999999999</c:v>
                </c:pt>
                <c:pt idx="3901">
                  <c:v>1.0187999999999999</c:v>
                </c:pt>
                <c:pt idx="3902">
                  <c:v>1.0189999999999999</c:v>
                </c:pt>
                <c:pt idx="3903">
                  <c:v>1.0192000000000001</c:v>
                </c:pt>
                <c:pt idx="3904">
                  <c:v>1.0194000000000001</c:v>
                </c:pt>
                <c:pt idx="3905">
                  <c:v>1.0196000000000001</c:v>
                </c:pt>
                <c:pt idx="3906">
                  <c:v>1.0198</c:v>
                </c:pt>
                <c:pt idx="3907">
                  <c:v>1.0201</c:v>
                </c:pt>
                <c:pt idx="3908">
                  <c:v>1.0203</c:v>
                </c:pt>
                <c:pt idx="3909">
                  <c:v>1.0206</c:v>
                </c:pt>
                <c:pt idx="3910">
                  <c:v>1.0208999999999999</c:v>
                </c:pt>
                <c:pt idx="3911">
                  <c:v>1.0210999999999999</c:v>
                </c:pt>
                <c:pt idx="3912">
                  <c:v>1.0214000000000001</c:v>
                </c:pt>
              </c:numCache>
            </c:numRef>
          </c:yVal>
          <c:smooth val="1"/>
          <c:extLst>
            <c:ext xmlns:c16="http://schemas.microsoft.com/office/drawing/2014/chart" uri="{C3380CC4-5D6E-409C-BE32-E72D297353CC}">
              <c16:uniqueId val="{00000001-BE3B-4BBE-AA65-C8BF8BD7F6F6}"/>
            </c:ext>
          </c:extLst>
        </c:ser>
        <c:dLbls>
          <c:showLegendKey val="0"/>
          <c:showVal val="0"/>
          <c:showCatName val="0"/>
          <c:showSerName val="0"/>
          <c:showPercent val="0"/>
          <c:showBubbleSize val="0"/>
        </c:dLbls>
        <c:axId val="1791609119"/>
        <c:axId val="1977971487"/>
      </c:scatterChart>
      <c:valAx>
        <c:axId val="1791609119"/>
        <c:scaling>
          <c:orientation val="minMax"/>
          <c:max val="700"/>
          <c:min val="7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 ( </a:t>
                </a:r>
                <a:r>
                  <a:rPr lang="he-IL" sz="1000" b="0" i="0" u="none" strike="noStrike" baseline="0">
                    <a:effectLst/>
                  </a:rPr>
                  <a:t>֯</a:t>
                </a:r>
                <a:r>
                  <a:rPr lang="en-US" sz="1000" b="0" i="0" u="none" strike="noStrike" baseline="0">
                    <a:effectLst/>
                  </a:rPr>
                  <a:t>C)</a:t>
                </a:r>
                <a:endParaRPr lang="en-US"/>
              </a:p>
            </c:rich>
          </c:tx>
          <c:layout>
            <c:manualLayout>
              <c:xMode val="edge"/>
              <c:yMode val="edge"/>
              <c:x val="0.40483923264786459"/>
              <c:y val="0.920063429571303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7971487"/>
        <c:crosses val="autoZero"/>
        <c:crossBetween val="midCat"/>
      </c:valAx>
      <c:valAx>
        <c:axId val="197797148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lta-M</a:t>
                </a:r>
              </a:p>
            </c:rich>
          </c:tx>
          <c:layout>
            <c:manualLayout>
              <c:xMode val="edge"/>
              <c:yMode val="edge"/>
              <c:x val="7.5557234605213453E-3"/>
              <c:y val="0.4131816856226305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16091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543</TotalTime>
  <Pages>10</Pages>
  <Words>2394</Words>
  <Characters>13650</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jitsu</dc:creator>
  <cp:keywords/>
  <dc:description/>
  <cp:lastModifiedBy>Fujitsu</cp:lastModifiedBy>
  <cp:revision>29</cp:revision>
  <dcterms:created xsi:type="dcterms:W3CDTF">2024-01-20T07:31:00Z</dcterms:created>
  <dcterms:modified xsi:type="dcterms:W3CDTF">2024-12-17T06:58:00Z</dcterms:modified>
</cp:coreProperties>
</file>